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57C365" w14:textId="77777777" w:rsidR="00EF5404" w:rsidRPr="00A402F4" w:rsidRDefault="00EF5404" w:rsidP="003B36B2">
      <w:pPr>
        <w:pStyle w:val="Title"/>
        <w:spacing w:line="240" w:lineRule="auto"/>
        <w:rPr>
          <w:rFonts w:ascii="Arial" w:hAnsi="Arial" w:cs="Arial"/>
          <w:sz w:val="40"/>
        </w:rPr>
      </w:pPr>
      <w:r w:rsidRPr="00A402F4">
        <w:rPr>
          <w:rFonts w:ascii="Arial" w:hAnsi="Arial" w:cs="Arial"/>
          <w:sz w:val="40"/>
        </w:rPr>
        <w:t>Taxonomic coverage and availability of reference sequences are crucial in choosing the right DNA region for metabarcoding of soil nematodes</w:t>
      </w:r>
    </w:p>
    <w:p w14:paraId="1AB66926" w14:textId="33819B78" w:rsidR="00A402F4" w:rsidRDefault="00A402F4" w:rsidP="00A402F4">
      <w:pPr>
        <w:autoSpaceDE w:val="0"/>
        <w:autoSpaceDN w:val="0"/>
        <w:adjustRightInd w:val="0"/>
        <w:spacing w:line="240" w:lineRule="auto"/>
        <w:jc w:val="left"/>
        <w:rPr>
          <w:rFonts w:eastAsiaTheme="majorEastAsia" w:cs="Times New Roman"/>
          <w:spacing w:val="-10"/>
          <w:kern w:val="28"/>
          <w:szCs w:val="56"/>
        </w:rPr>
      </w:pPr>
    </w:p>
    <w:p w14:paraId="0E362543" w14:textId="77777777" w:rsidR="00A402F4" w:rsidRDefault="00A402F4" w:rsidP="00A402F4">
      <w:pPr>
        <w:autoSpaceDE w:val="0"/>
        <w:autoSpaceDN w:val="0"/>
        <w:adjustRightInd w:val="0"/>
        <w:spacing w:line="240" w:lineRule="auto"/>
        <w:jc w:val="left"/>
        <w:rPr>
          <w:rFonts w:ascii="Arial" w:hAnsi="Arial" w:cs="Arial"/>
          <w:b/>
          <w:bCs/>
          <w:kern w:val="28"/>
          <w:sz w:val="32"/>
          <w:szCs w:val="32"/>
        </w:rPr>
      </w:pPr>
    </w:p>
    <w:p w14:paraId="62EC9D03" w14:textId="77777777" w:rsidR="00A402F4" w:rsidRPr="000F0F3A" w:rsidRDefault="00A402F4" w:rsidP="00A402F4">
      <w:pPr>
        <w:autoSpaceDE w:val="0"/>
        <w:autoSpaceDN w:val="0"/>
        <w:adjustRightInd w:val="0"/>
        <w:spacing w:line="240" w:lineRule="auto"/>
        <w:jc w:val="left"/>
        <w:rPr>
          <w:rFonts w:ascii="Arial" w:hAnsi="Arial" w:cs="Arial"/>
          <w:lang w:val="en-US"/>
        </w:rPr>
      </w:pPr>
      <w:r w:rsidRPr="000F0F3A">
        <w:rPr>
          <w:rFonts w:ascii="Arial" w:hAnsi="Arial" w:cs="Arial"/>
          <w:lang w:val="en-US"/>
        </w:rPr>
        <w:t>Mohammed Ahmed</w:t>
      </w:r>
      <w:r w:rsidRPr="000F0F3A">
        <w:rPr>
          <w:rFonts w:ascii="Arial" w:hAnsi="Arial" w:cs="Arial"/>
          <w:sz w:val="28"/>
          <w:vertAlign w:val="superscript"/>
          <w:lang w:val="en-US"/>
        </w:rPr>
        <w:t>1</w:t>
      </w:r>
      <w:r w:rsidRPr="000F0F3A">
        <w:rPr>
          <w:rFonts w:ascii="Arial" w:hAnsi="Arial" w:cs="Arial"/>
          <w:lang w:val="en-US"/>
        </w:rPr>
        <w:t>, Melanie Sapp</w:t>
      </w:r>
      <w:r w:rsidRPr="000F0F3A">
        <w:rPr>
          <w:rFonts w:ascii="Arial" w:hAnsi="Arial" w:cs="Arial"/>
          <w:vertAlign w:val="superscript"/>
          <w:lang w:val="en-US"/>
        </w:rPr>
        <w:t>2</w:t>
      </w:r>
      <w:r w:rsidRPr="000F0F3A">
        <w:rPr>
          <w:rFonts w:ascii="Arial" w:hAnsi="Arial" w:cs="Arial"/>
          <w:lang w:val="en-US"/>
        </w:rPr>
        <w:t>, Thomas Prior</w:t>
      </w:r>
      <w:r w:rsidRPr="000F0F3A">
        <w:rPr>
          <w:rFonts w:ascii="Arial" w:hAnsi="Arial" w:cs="Arial"/>
          <w:vertAlign w:val="superscript"/>
          <w:lang w:val="en-US"/>
        </w:rPr>
        <w:t>3</w:t>
      </w:r>
      <w:r w:rsidRPr="000F0F3A">
        <w:rPr>
          <w:rFonts w:ascii="Arial" w:hAnsi="Arial" w:cs="Arial"/>
          <w:lang w:val="en-US"/>
        </w:rPr>
        <w:t>, Gerrit Karssen</w:t>
      </w:r>
      <w:r w:rsidRPr="000F0F3A">
        <w:rPr>
          <w:rFonts w:ascii="Arial" w:hAnsi="Arial" w:cs="Arial"/>
          <w:vertAlign w:val="superscript"/>
          <w:lang w:val="en-US"/>
        </w:rPr>
        <w:t>4</w:t>
      </w:r>
      <w:r w:rsidRPr="000F0F3A">
        <w:rPr>
          <w:rFonts w:ascii="Arial" w:hAnsi="Arial" w:cs="Arial"/>
          <w:lang w:val="en-US"/>
        </w:rPr>
        <w:t>, Rebecca Lawson</w:t>
      </w:r>
      <w:r w:rsidRPr="000F0F3A">
        <w:rPr>
          <w:rFonts w:ascii="Arial" w:hAnsi="Arial" w:cs="Arial"/>
          <w:vertAlign w:val="superscript"/>
          <w:lang w:val="en-US"/>
        </w:rPr>
        <w:t>3</w:t>
      </w:r>
      <w:r w:rsidRPr="000F0F3A">
        <w:rPr>
          <w:rFonts w:ascii="Arial" w:hAnsi="Arial" w:cs="Arial"/>
          <w:lang w:val="en-US"/>
        </w:rPr>
        <w:t>, Ian Adams</w:t>
      </w:r>
      <w:r w:rsidRPr="000F0F3A">
        <w:rPr>
          <w:rFonts w:ascii="Arial" w:hAnsi="Arial" w:cs="Arial"/>
          <w:vertAlign w:val="superscript"/>
          <w:lang w:val="en-US"/>
        </w:rPr>
        <w:t>3</w:t>
      </w:r>
      <w:r w:rsidRPr="000F0F3A">
        <w:rPr>
          <w:rFonts w:ascii="Arial" w:hAnsi="Arial" w:cs="Arial"/>
          <w:lang w:val="en-US"/>
        </w:rPr>
        <w:t>, and Matthew Alan Back</w:t>
      </w:r>
      <w:r w:rsidRPr="000F0F3A">
        <w:rPr>
          <w:rFonts w:ascii="Arial" w:hAnsi="Arial" w:cs="Arial"/>
          <w:vertAlign w:val="superscript"/>
          <w:lang w:val="en-US"/>
        </w:rPr>
        <w:t>1</w:t>
      </w:r>
    </w:p>
    <w:p w14:paraId="2A505D80" w14:textId="77777777" w:rsidR="00A402F4" w:rsidRPr="000F0F3A" w:rsidRDefault="00A402F4" w:rsidP="00A402F4">
      <w:pPr>
        <w:autoSpaceDE w:val="0"/>
        <w:autoSpaceDN w:val="0"/>
        <w:adjustRightInd w:val="0"/>
        <w:spacing w:line="240" w:lineRule="auto"/>
        <w:jc w:val="left"/>
        <w:rPr>
          <w:rFonts w:ascii="Arial" w:hAnsi="Arial" w:cs="Arial"/>
          <w:lang w:val="en-US"/>
        </w:rPr>
      </w:pPr>
    </w:p>
    <w:p w14:paraId="681FB012" w14:textId="77777777" w:rsidR="00A402F4" w:rsidRPr="000F0F3A" w:rsidRDefault="00A402F4" w:rsidP="00A402F4">
      <w:pPr>
        <w:autoSpaceDE w:val="0"/>
        <w:autoSpaceDN w:val="0"/>
        <w:adjustRightInd w:val="0"/>
        <w:spacing w:line="240" w:lineRule="auto"/>
        <w:jc w:val="left"/>
        <w:rPr>
          <w:rFonts w:ascii="Arial" w:hAnsi="Arial" w:cs="Arial"/>
          <w:lang w:val="en-US"/>
        </w:rPr>
      </w:pPr>
      <w:r w:rsidRPr="000F0F3A">
        <w:rPr>
          <w:rFonts w:ascii="Arial" w:hAnsi="Arial" w:cs="Arial"/>
          <w:vertAlign w:val="superscript"/>
          <w:lang w:val="en-US"/>
        </w:rPr>
        <w:t>1</w:t>
      </w:r>
      <w:r w:rsidRPr="000F0F3A">
        <w:rPr>
          <w:rFonts w:ascii="Arial" w:hAnsi="Arial" w:cs="Arial"/>
          <w:lang w:val="en-US"/>
        </w:rPr>
        <w:t xml:space="preserve">Harper Adams University, Newport, TF10 8NB, </w:t>
      </w:r>
      <w:proofErr w:type="spellStart"/>
      <w:r w:rsidRPr="000F0F3A">
        <w:rPr>
          <w:rFonts w:ascii="Arial" w:hAnsi="Arial" w:cs="Arial"/>
          <w:lang w:val="en-US"/>
        </w:rPr>
        <w:t>Shropshire</w:t>
      </w:r>
      <w:proofErr w:type="spellEnd"/>
      <w:r w:rsidRPr="000F0F3A">
        <w:rPr>
          <w:rFonts w:ascii="Arial" w:hAnsi="Arial" w:cs="Arial"/>
          <w:lang w:val="en-US"/>
        </w:rPr>
        <w:t>, UK</w:t>
      </w:r>
    </w:p>
    <w:p w14:paraId="22B281B3" w14:textId="77777777" w:rsidR="00A402F4" w:rsidRPr="000F0F3A" w:rsidRDefault="00A402F4" w:rsidP="00A402F4">
      <w:pPr>
        <w:autoSpaceDE w:val="0"/>
        <w:autoSpaceDN w:val="0"/>
        <w:adjustRightInd w:val="0"/>
        <w:spacing w:line="240" w:lineRule="auto"/>
        <w:jc w:val="left"/>
        <w:rPr>
          <w:rFonts w:ascii="Arial" w:hAnsi="Arial" w:cs="Arial"/>
          <w:lang w:val="en-US"/>
        </w:rPr>
      </w:pPr>
      <w:r w:rsidRPr="000F0F3A">
        <w:rPr>
          <w:rFonts w:ascii="Arial" w:hAnsi="Arial" w:cs="Arial"/>
          <w:vertAlign w:val="superscript"/>
          <w:lang w:val="en-US"/>
        </w:rPr>
        <w:t>2</w:t>
      </w:r>
      <w:r w:rsidRPr="000F0F3A">
        <w:rPr>
          <w:rFonts w:ascii="Arial" w:hAnsi="Arial" w:cs="Arial"/>
          <w:lang w:val="en-US"/>
        </w:rPr>
        <w:t xml:space="preserve">Cluster of Excellence on Plant Sciences (CEPLAS), Heinrich Heine University, Population Genetics,40225 </w:t>
      </w:r>
      <w:proofErr w:type="spellStart"/>
      <w:r w:rsidRPr="000F0F3A">
        <w:rPr>
          <w:rFonts w:ascii="Arial" w:hAnsi="Arial" w:cs="Arial"/>
          <w:lang w:val="en-US"/>
        </w:rPr>
        <w:t>Düsseldorf</w:t>
      </w:r>
      <w:proofErr w:type="spellEnd"/>
      <w:r w:rsidRPr="000F0F3A">
        <w:rPr>
          <w:rFonts w:ascii="Arial" w:hAnsi="Arial" w:cs="Arial"/>
          <w:lang w:val="en-US"/>
        </w:rPr>
        <w:t>, Germany</w:t>
      </w:r>
    </w:p>
    <w:p w14:paraId="35267DBB" w14:textId="77777777" w:rsidR="00A402F4" w:rsidRPr="000F0F3A" w:rsidRDefault="00A402F4" w:rsidP="00A402F4">
      <w:pPr>
        <w:autoSpaceDE w:val="0"/>
        <w:autoSpaceDN w:val="0"/>
        <w:adjustRightInd w:val="0"/>
        <w:spacing w:line="240" w:lineRule="auto"/>
        <w:jc w:val="left"/>
        <w:rPr>
          <w:rFonts w:ascii="Arial" w:hAnsi="Arial" w:cs="Arial"/>
          <w:lang w:val="en-US"/>
        </w:rPr>
      </w:pPr>
      <w:r w:rsidRPr="000F0F3A">
        <w:rPr>
          <w:rFonts w:ascii="Arial" w:hAnsi="Arial" w:cs="Arial"/>
          <w:vertAlign w:val="superscript"/>
          <w:lang w:val="en-US"/>
        </w:rPr>
        <w:t>3</w:t>
      </w:r>
      <w:r w:rsidRPr="000F0F3A">
        <w:rPr>
          <w:rFonts w:ascii="Arial" w:hAnsi="Arial" w:cs="Arial"/>
          <w:lang w:val="en-US"/>
        </w:rPr>
        <w:t>Fera, Sand Hutton, YO41 1LZ, North Yorkshire, UK</w:t>
      </w:r>
    </w:p>
    <w:p w14:paraId="20B23046" w14:textId="77777777" w:rsidR="00A402F4" w:rsidRPr="000F0F3A" w:rsidRDefault="00A402F4" w:rsidP="00A402F4">
      <w:pPr>
        <w:autoSpaceDE w:val="0"/>
        <w:autoSpaceDN w:val="0"/>
        <w:adjustRightInd w:val="0"/>
        <w:spacing w:line="240" w:lineRule="auto"/>
        <w:jc w:val="left"/>
        <w:rPr>
          <w:rFonts w:ascii="Arial" w:hAnsi="Arial" w:cs="Arial"/>
          <w:lang w:val="en-US"/>
        </w:rPr>
      </w:pPr>
      <w:r w:rsidRPr="000F0F3A">
        <w:rPr>
          <w:rFonts w:ascii="Arial" w:hAnsi="Arial" w:cs="Arial"/>
          <w:vertAlign w:val="superscript"/>
          <w:lang w:val="en-US"/>
        </w:rPr>
        <w:t>4</w:t>
      </w:r>
      <w:r w:rsidRPr="000F0F3A">
        <w:rPr>
          <w:rFonts w:ascii="Arial" w:hAnsi="Arial" w:cs="Arial"/>
          <w:lang w:val="en-US"/>
        </w:rPr>
        <w:t xml:space="preserve">National Plant Protection Organization </w:t>
      </w:r>
      <w:proofErr w:type="spellStart"/>
      <w:r w:rsidRPr="000F0F3A">
        <w:rPr>
          <w:rFonts w:ascii="Arial" w:hAnsi="Arial" w:cs="Arial"/>
          <w:lang w:val="en-US"/>
        </w:rPr>
        <w:t>Geertjesweg</w:t>
      </w:r>
      <w:proofErr w:type="spellEnd"/>
      <w:r w:rsidRPr="000F0F3A">
        <w:rPr>
          <w:rFonts w:ascii="Arial" w:hAnsi="Arial" w:cs="Arial"/>
          <w:lang w:val="en-US"/>
        </w:rPr>
        <w:t xml:space="preserve"> 15, 6706 EA, Wageningen, the Netherlands</w:t>
      </w:r>
    </w:p>
    <w:p w14:paraId="6EF2AFE3" w14:textId="77777777" w:rsidR="00A402F4" w:rsidRPr="000F0F3A" w:rsidRDefault="00A402F4" w:rsidP="00A402F4">
      <w:pPr>
        <w:autoSpaceDE w:val="0"/>
        <w:autoSpaceDN w:val="0"/>
        <w:adjustRightInd w:val="0"/>
        <w:spacing w:line="240" w:lineRule="auto"/>
        <w:jc w:val="left"/>
        <w:rPr>
          <w:rFonts w:ascii="Arial" w:hAnsi="Arial" w:cs="Arial"/>
          <w:lang w:val="en-US"/>
        </w:rPr>
      </w:pPr>
    </w:p>
    <w:p w14:paraId="6F529C16" w14:textId="77777777" w:rsidR="00A402F4" w:rsidRPr="000F0F3A" w:rsidRDefault="00A402F4" w:rsidP="00A402F4">
      <w:pPr>
        <w:autoSpaceDE w:val="0"/>
        <w:autoSpaceDN w:val="0"/>
        <w:adjustRightInd w:val="0"/>
        <w:spacing w:line="240" w:lineRule="auto"/>
        <w:jc w:val="left"/>
        <w:rPr>
          <w:rFonts w:ascii="Arial" w:hAnsi="Arial" w:cs="Arial"/>
        </w:rPr>
      </w:pPr>
      <w:r w:rsidRPr="000F0F3A">
        <w:rPr>
          <w:rFonts w:ascii="Arial" w:hAnsi="Arial" w:cs="Arial"/>
        </w:rPr>
        <w:t>Correspondence to: M. Ahmed (</w:t>
      </w:r>
      <w:hyperlink r:id="rId8" w:history="1">
        <w:r w:rsidRPr="000F0F3A">
          <w:rPr>
            <w:rStyle w:val="Hyperlink"/>
            <w:rFonts w:ascii="Arial" w:hAnsi="Arial" w:cs="Arial"/>
          </w:rPr>
          <w:t>mahmed@harper-adams.ac.uk</w:t>
        </w:r>
      </w:hyperlink>
      <w:r w:rsidRPr="000F0F3A">
        <w:rPr>
          <w:rFonts w:ascii="Arial" w:hAnsi="Arial" w:cs="Arial"/>
        </w:rPr>
        <w:t>)</w:t>
      </w:r>
    </w:p>
    <w:p w14:paraId="79EF44D8" w14:textId="69BF4F9F" w:rsidR="00A402F4" w:rsidRDefault="00A402F4" w:rsidP="00A402F4"/>
    <w:p w14:paraId="6B5E871D" w14:textId="7BF2E20B" w:rsidR="00A402F4" w:rsidRDefault="00A402F4" w:rsidP="00A402F4"/>
    <w:p w14:paraId="2FD6B170" w14:textId="5BCC0D76" w:rsidR="00A402F4" w:rsidRDefault="00A402F4" w:rsidP="00A402F4"/>
    <w:p w14:paraId="3E2D54E3" w14:textId="56B9D944" w:rsidR="00A402F4" w:rsidRDefault="00A402F4" w:rsidP="00A402F4"/>
    <w:p w14:paraId="32D0F246" w14:textId="6A90DB9A" w:rsidR="00A402F4" w:rsidRDefault="00A402F4" w:rsidP="00A402F4"/>
    <w:p w14:paraId="52459283" w14:textId="2E440E60" w:rsidR="00A402F4" w:rsidRDefault="00A402F4" w:rsidP="00A402F4"/>
    <w:p w14:paraId="03E8430F" w14:textId="16C5488C" w:rsidR="00A402F4" w:rsidRDefault="00A402F4" w:rsidP="00A402F4"/>
    <w:p w14:paraId="297CE64D" w14:textId="1A89A22F" w:rsidR="00A402F4" w:rsidRDefault="00A402F4" w:rsidP="00A402F4"/>
    <w:p w14:paraId="2D1FA1D8" w14:textId="2D7F0054" w:rsidR="00A402F4" w:rsidRDefault="00A402F4" w:rsidP="00A402F4"/>
    <w:p w14:paraId="7C3C6E41" w14:textId="642C8FCD" w:rsidR="00A402F4" w:rsidRDefault="00A402F4" w:rsidP="00A402F4"/>
    <w:p w14:paraId="1C95A229" w14:textId="1D1D176A" w:rsidR="00A402F4" w:rsidRDefault="00A402F4" w:rsidP="00A402F4"/>
    <w:p w14:paraId="0017F1AA" w14:textId="7A65B304" w:rsidR="00A402F4" w:rsidRDefault="00A402F4" w:rsidP="00A402F4"/>
    <w:p w14:paraId="2A91A00F" w14:textId="3AD25675" w:rsidR="00A402F4" w:rsidRDefault="00A402F4" w:rsidP="00A402F4"/>
    <w:p w14:paraId="324BA5E4" w14:textId="18DC252F" w:rsidR="00A402F4" w:rsidRDefault="00A402F4" w:rsidP="00A402F4"/>
    <w:p w14:paraId="508B34A5" w14:textId="37693AA0" w:rsidR="00A402F4" w:rsidRDefault="00A402F4" w:rsidP="00A402F4"/>
    <w:p w14:paraId="5AFAD94D" w14:textId="6DBD9A1D" w:rsidR="00A402F4" w:rsidRDefault="00A402F4" w:rsidP="00A402F4"/>
    <w:p w14:paraId="1DCE3649" w14:textId="06E7CB2B" w:rsidR="00A402F4" w:rsidRDefault="00A402F4" w:rsidP="00A402F4"/>
    <w:p w14:paraId="0569DF28" w14:textId="7B65CDF8" w:rsidR="00A402F4" w:rsidRDefault="00A402F4" w:rsidP="00A402F4"/>
    <w:p w14:paraId="0B9BA360" w14:textId="41904869" w:rsidR="00A402F4" w:rsidRDefault="00A402F4" w:rsidP="00A402F4"/>
    <w:p w14:paraId="5736CA1F" w14:textId="2013EDCB" w:rsidR="00A402F4" w:rsidRDefault="00A402F4" w:rsidP="00A402F4"/>
    <w:p w14:paraId="37963A52" w14:textId="1432BFBF" w:rsidR="00A402F4" w:rsidRDefault="00A402F4" w:rsidP="00A402F4"/>
    <w:p w14:paraId="2957C367" w14:textId="162B7C29" w:rsidR="00954108" w:rsidRPr="00EF5404" w:rsidRDefault="00954108" w:rsidP="00973736">
      <w:pPr>
        <w:pStyle w:val="Heading1"/>
        <w:spacing w:line="480" w:lineRule="auto"/>
        <w:rPr>
          <w:rFonts w:cs="Times New Roman"/>
        </w:rPr>
      </w:pPr>
      <w:r w:rsidRPr="00EF5404">
        <w:rPr>
          <w:rFonts w:cs="Times New Roman"/>
        </w:rPr>
        <w:lastRenderedPageBreak/>
        <w:t>Introduction</w:t>
      </w:r>
    </w:p>
    <w:p w14:paraId="2957C368" w14:textId="32C8BE80" w:rsidR="00954108" w:rsidRDefault="00954108" w:rsidP="00973736">
      <w:pPr>
        <w:spacing w:line="480" w:lineRule="auto"/>
        <w:rPr>
          <w:rFonts w:cs="Times New Roman"/>
          <w:szCs w:val="22"/>
        </w:rPr>
      </w:pPr>
      <w:r w:rsidRPr="00EF5404">
        <w:rPr>
          <w:rFonts w:cs="Times New Roman"/>
          <w:szCs w:val="22"/>
        </w:rPr>
        <w:t xml:space="preserve">Fundamental to any DNA sequence-based identification method is the choice of barcode marker(s) </w:t>
      </w:r>
      <w:r w:rsidRPr="00EF5404">
        <w:rPr>
          <w:rFonts w:cs="Times New Roman"/>
          <w:szCs w:val="22"/>
        </w:rPr>
        <w:fldChar w:fldCharType="begin" w:fldLock="1"/>
      </w:r>
      <w:r w:rsidR="00A63111">
        <w:rPr>
          <w:rFonts w:cs="Times New Roman"/>
          <w:szCs w:val="22"/>
        </w:rPr>
        <w:instrText>ADDIN CSL_CITATION {"citationItems":[{"id":"ITEM-1","itemData":{"ISSN":"2045-2322","author":[{"dropping-particle":"","family":"Wilkinson","given":"Mike J","non-dropping-particle":"","parse-names":false,"suffix":""},{"dropping-particle":"","family":"Szabo","given":"Claudia","non-dropping-particle":"","parse-names":false,"suffix":""},{"dropping-particle":"","family":"Ford","given":"Caroline S","non-dropping-particle":"","parse-names":false,"suffix":""},{"dropping-particle":"","family":"Yarom","given":"Yuval","non-dropping-particle":"","parse-names":false,"suffix":""},{"dropping-particle":"","family":"Croxford","given":"Adam E","non-dropping-particle":"","parse-names":false,"suffix":""},{"dropping-particle":"","family":"Camp","given":"Amanda","non-dropping-particle":"","parse-names":false,"suffix":""},{"dropping-particle":"","family":"Gooding","given":"Paul","non-dropping-particle":"","parse-names":false,"suffix":""}],"container-title":"Scientific Reports","id":"ITEM-1","issued":{"date-parts":[["2017"]]},"page":"46040","publisher":"Nature Publishing Group","title":"Replacing Sanger with Next Generation Sequencing to improve coverage and quality of reference DNA barcodes for plants","type":"article-journal","volume":"7"},"uris":["http://www.mendeley.com/documents/?uuid=41403d10-2746-4340-b8c0-bebb65f103f6"]}],"mendeley":{"formattedCitation":"(Wilkinson et al. 2017)","plainTextFormattedCitation":"(Wilkinson et al. 2017)","previouslyFormattedCitation":"(Wilkinson et al., 2017)"},"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Wilkinson et al. 2017)</w:t>
      </w:r>
      <w:r w:rsidRPr="00EF5404">
        <w:rPr>
          <w:rFonts w:cs="Times New Roman"/>
          <w:szCs w:val="22"/>
        </w:rPr>
        <w:fldChar w:fldCharType="end"/>
      </w:r>
      <w:r w:rsidRPr="00EF5404">
        <w:rPr>
          <w:rFonts w:cs="Times New Roman"/>
          <w:szCs w:val="22"/>
        </w:rPr>
        <w:t xml:space="preserve">. The chosen marker has to meet most of the criteria outlined by </w:t>
      </w:r>
      <w:r w:rsidRPr="00EF5404">
        <w:rPr>
          <w:rFonts w:cs="Times New Roman"/>
          <w:szCs w:val="22"/>
        </w:rPr>
        <w:fldChar w:fldCharType="begin" w:fldLock="1"/>
      </w:r>
      <w:r w:rsidR="00A63111">
        <w:rPr>
          <w:rFonts w:cs="Times New Roman"/>
          <w:szCs w:val="22"/>
        </w:rPr>
        <w:instrText>ADDIN CSL_CITATION {"citationItems":[{"id":"ITEM-1","itemData":{"DOI":"10.1046/j.1365-294X.2002.01485.x","author":[{"dropping-particle":"","family":"Floyd","given":"R","non-dropping-particle":"","parse-names":false,"suffix":""},{"dropping-particle":"","family":"Abebe","given":"E","non-dropping-particle":"","parse-names":false,"suffix":""},{"dropping-particle":"","family":"Papert","given":"A","non-dropping-particle":"","parse-names":false,"suffix":""},{"dropping-particle":"","family":"Blaxter","given":"M","non-dropping-particle":"","parse-names":false,"suffix":""}],"container-title":"Mol Ecol","id":"ITEM-1","issued":{"date-parts":[["2002"]]},"title":"Molecular barcodes for soil nematode identification","type":"article-journal","volume":"11"},"uris":["http://www.mendeley.com/documents/?uuid=b2bbbcc3-6010-4098-8fa8-9efdf4caadd8"]}],"mendeley":{"formattedCitation":"(Floyd et al. 2002)","manualFormatting":"Floyd et al. (2002)","plainTextFormattedCitation":"(Floyd et al. 2002)","previouslyFormattedCitation":"(Floyd, Abebe, Papert, &amp; Blaxter, 2002)"},"properties":{"noteIndex":0},"schema":"https://github.com/citation-style-language/schema/raw/master/csl-citation.json"}</w:instrText>
      </w:r>
      <w:r w:rsidRPr="00EF5404">
        <w:rPr>
          <w:rFonts w:cs="Times New Roman"/>
          <w:szCs w:val="22"/>
        </w:rPr>
        <w:fldChar w:fldCharType="separate"/>
      </w:r>
      <w:r w:rsidRPr="00EF5404">
        <w:rPr>
          <w:rFonts w:cs="Times New Roman"/>
          <w:noProof/>
          <w:szCs w:val="22"/>
        </w:rPr>
        <w:t>Floyd et al. (2002)</w:t>
      </w:r>
      <w:r w:rsidRPr="00EF5404">
        <w:rPr>
          <w:rFonts w:cs="Times New Roman"/>
          <w:szCs w:val="22"/>
        </w:rPr>
        <w:fldChar w:fldCharType="end"/>
      </w:r>
      <w:r w:rsidRPr="00EF5404">
        <w:rPr>
          <w:rFonts w:cs="Times New Roman"/>
          <w:szCs w:val="22"/>
        </w:rPr>
        <w:t xml:space="preserve">. Essentially, the targeted region must be a mosaic of conserved and variable motifs. Conservation of the region, particularly the flanks is necessary for designing universal primers. Within the region, conservation may also be necessary to ensure similarity between individuals of the same species. Likewise, a certain degree of variability within the sequence is required for distinguishing between species. </w:t>
      </w:r>
      <w:r w:rsidR="004E63D1" w:rsidRPr="00EF5404">
        <w:rPr>
          <w:rFonts w:cs="Times New Roman"/>
          <w:szCs w:val="22"/>
        </w:rPr>
        <w:t xml:space="preserve">Moreover, in other that the query sequence can be assigned taxonomy, reference sequences of this marker need to be available. </w:t>
      </w:r>
      <w:r w:rsidRPr="00EF5404">
        <w:rPr>
          <w:rFonts w:cs="Times New Roman"/>
          <w:szCs w:val="22"/>
        </w:rPr>
        <w:t xml:space="preserve">Depending on the organism being studied, </w:t>
      </w:r>
      <w:r w:rsidR="004E63D1" w:rsidRPr="00EF5404">
        <w:rPr>
          <w:rFonts w:cs="Times New Roman"/>
          <w:szCs w:val="22"/>
        </w:rPr>
        <w:t>such a</w:t>
      </w:r>
      <w:r w:rsidRPr="00EF5404">
        <w:rPr>
          <w:rFonts w:cs="Times New Roman"/>
          <w:szCs w:val="22"/>
        </w:rPr>
        <w:t xml:space="preserve"> marker may occur within the nuclear (nDNA), mitochondrial (mtDNA) or plastid DNA (cpDNA short for chloroplast DNA). </w:t>
      </w:r>
    </w:p>
    <w:p w14:paraId="2957C36B" w14:textId="70E2BA4E" w:rsidR="00EF5404" w:rsidRPr="00EF5404" w:rsidRDefault="00EF5404" w:rsidP="00973736">
      <w:pPr>
        <w:spacing w:line="480" w:lineRule="auto"/>
        <w:rPr>
          <w:rFonts w:cs="Times New Roman"/>
          <w:szCs w:val="22"/>
        </w:rPr>
      </w:pPr>
    </w:p>
    <w:p w14:paraId="2957C36C" w14:textId="52BFCE34" w:rsidR="00954108" w:rsidRDefault="00954108" w:rsidP="00973736">
      <w:pPr>
        <w:spacing w:line="480" w:lineRule="auto"/>
        <w:rPr>
          <w:rFonts w:cs="Times New Roman"/>
          <w:szCs w:val="22"/>
        </w:rPr>
      </w:pPr>
      <w:r w:rsidRPr="00EF5404">
        <w:rPr>
          <w:rFonts w:cs="Times New Roman"/>
          <w:szCs w:val="22"/>
        </w:rPr>
        <w:t xml:space="preserve">Despite its success as a barcode marker for most animals, attempts to </w:t>
      </w:r>
      <w:r w:rsidR="004E63D1" w:rsidRPr="00EF5404">
        <w:rPr>
          <w:rFonts w:cs="Times New Roman"/>
          <w:szCs w:val="22"/>
        </w:rPr>
        <w:t>utilize</w:t>
      </w:r>
      <w:r w:rsidRPr="00EF5404">
        <w:rPr>
          <w:rFonts w:cs="Times New Roman"/>
          <w:szCs w:val="22"/>
        </w:rPr>
        <w:t xml:space="preserve"> the COI as a phylum-wide marker for nematodes has not been equally successful for a number of reasons </w:t>
      </w:r>
      <w:r w:rsidRPr="00EF5404">
        <w:rPr>
          <w:rFonts w:cs="Times New Roman"/>
          <w:szCs w:val="22"/>
        </w:rPr>
        <w:fldChar w:fldCharType="begin" w:fldLock="1"/>
      </w:r>
      <w:r w:rsidR="00A63111">
        <w:rPr>
          <w:rFonts w:cs="Times New Roman"/>
          <w:szCs w:val="22"/>
        </w:rPr>
        <w:instrText>ADDIN CSL_CITATION {"citationItems":[{"id":"ITEM-1","itemData":{"DOI":"10.1111/j.1365-294X.2009.04473.x","ISBN":"1365-294X (Electronic)\\n0962-1083 (Linking)","ISSN":"09621083","PMID":"20331766","abstract":"Biodiversity assessment is the key to understanding the relationship between biodiversity and ecosystem functioning, but there is a well-acknowledged biodiversity identification gap related to eukaryotic meiofaunal organisms. Meiofaunal identification is confounded by the small size of taxa, morphological convergence and intraspecific variation. However, the most important restricting factor in meiofaunal ecological research is the mismatch between diversity and the number of taxonomists that are able to simultaneously identify and catalogue meiofaunal diversity. Accordingly, a molecular operational taxonomic unit (MOTU)-based approach has been advocated for en mass meiofaunal biodiversity assessment, but it has been restricted by the lack of throughput afforded by chain termination sequencing. Contemporary pyrosequencing offers a solution to this problem in the form of environmental metagenetic analyses, but this represents a novel field of biodiversity assessment. Here, we provide an overview of meiofaunal metagenetic analyses, ranging from sample preservation and DNA extraction to PCR, sequencing and the bioinformatic interrogation of multiple, independent samples using 454 Roche sequencing platforms. We report two examples of environmental metagenetic nuclear small subunit 18S (nSSU) analyses of marine and tropical rainforest habitats and provide critical appraisals of the level of putative recombinant DNA molecules (chimeras) in metagenetic data sets. Following stringent quality control measures, environmental metagenetic analyses achieve MOTU formation across the eukaryote domain of life at a fraction of the time and cost of traditional approaches. The effectiveness of Roche 454 sequencing brings substantial advantages to studies aiming to elucidate the molecular genetic richness of not only meiofaunal, but also all complex eukaryotic communities.","author":[{"dropping-particle":"","family":"Creer","given":"S.","non-dropping-particle":"","parse-names":false,"suffix":""},{"dropping-particle":"","family":"Fonseca","given":"V. G.","non-dropping-particle":"","parse-names":false,"suffix":""},{"dropping-particle":"","family":"Porazinska","given":"D. L.","non-dropping-particle":"","parse-names":false,"suffix":""},{"dropping-particle":"","family":"Giblin-Davis","given":"R. M.","non-dropping-particle":"","parse-names":false,"suffix":""},{"dropping-particle":"","family":"Sung","given":"W.","non-dropping-particle":"","parse-names":false,"suffix":""},{"dropping-particle":"","family":"Power","given":"D. M.","non-dropping-particle":"","parse-names":false,"suffix":""},{"dropping-particle":"","family":"Packer","given":"M.","non-dropping-particle":"","parse-names":false,"suffix":""},{"dropping-particle":"","family":"Carvalho","given":"G. R.","non-dropping-particle":"","parse-names":false,"suffix":""},{"dropping-particle":"","family":"Blaxter","given":"M. L.","non-dropping-particle":"","parse-names":false,"suffix":""},{"dropping-particle":"","family":"Lambshead","given":"P. J D","non-dropping-particle":"","parse-names":false,"suffix":""},{"dropping-particle":"","family":"Thomas","given":"W. K.","non-dropping-particle":"","parse-names":false,"suffix":""}],"container-title":"Molecular Ecology","id":"ITEM-1","issue":"SUPPL. 1","issued":{"date-parts":[["2010"]]},"page":"4-20","title":"Ultrasequencing of the meiofaunal biosphere: Practice, pitfalls and promises","type":"article-journal","volume":"19"},"uris":["http://www.mendeley.com/documents/?uuid=b04404c7-266b-4401-8b9d-a1c335857909"]}],"mendeley":{"formattedCitation":"(Creer et al. 2010)","plainTextFormattedCitation":"(Creer et al. 2010)","previouslyFormattedCitation":"(Creer et al., 2010)"},"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Creer et al. 2010)</w:t>
      </w:r>
      <w:r w:rsidRPr="00EF5404">
        <w:rPr>
          <w:rFonts w:cs="Times New Roman"/>
          <w:szCs w:val="22"/>
        </w:rPr>
        <w:fldChar w:fldCharType="end"/>
      </w:r>
      <w:r w:rsidRPr="00EF5404">
        <w:rPr>
          <w:rFonts w:cs="Times New Roman"/>
          <w:szCs w:val="22"/>
        </w:rPr>
        <w:t xml:space="preserve">. First is the extremely high mutation rate of the mtDNA </w:t>
      </w:r>
      <w:r w:rsidRPr="00EF5404">
        <w:rPr>
          <w:rFonts w:cs="Times New Roman"/>
          <w:szCs w:val="22"/>
        </w:rPr>
        <w:fldChar w:fldCharType="begin" w:fldLock="1"/>
      </w:r>
      <w:r w:rsidR="00A63111">
        <w:rPr>
          <w:rFonts w:cs="Times New Roman"/>
          <w:szCs w:val="22"/>
        </w:rPr>
        <w:instrText>ADDIN CSL_CITATION {"citationItems":[{"id":"ITEM-1","itemData":{"ISSN":"0065-308X","author":[{"dropping-particle":"","family":"Anderson","given":"Timothy J C","non-dropping-particle":"","parse-names":false,"suffix":""},{"dropping-particle":"","family":"Blouin","given":"Michael S","non-dropping-particle":"","parse-names":false,"suffix":""},{"dropping-particle":"","family":"Beech","given":"Robin N","non-dropping-particle":"","parse-names":false,"suffix":""}],"container-title":"Advances in parasitology","id":"ITEM-1","issued":{"date-parts":[["1998"]]},"page":"219-283","publisher":"Elsevier","title":"Population biology of parasitic nematodes: applications of genetic markers","type":"article-journal","volume":"41"},"uris":["http://www.mendeley.com/documents/?uuid=dbe3e6c7-e86f-480e-b374-646df9dddb4a"]},{"id":"ITEM-2","itemData":{"ISSN":"0016-6731","author":[{"dropping-particle":"","family":"Blouin","given":"Michael S","non-dropping-particle":"","parse-names":false,"suffix":""},{"dropping-particle":"","family":"Yowell","given":"Charles A","non-dropping-particle":"","parse-names":false,"suffix":""},{"dropping-particle":"","family":"Courtney","given":"Charles H","non-dropping-particle":"","parse-names":false,"suffix":""},{"dropping-particle":"","family":"Dame","given":"John B","non-dropping-particle":"","parse-names":false,"suffix":""}],"container-title":"Genetics","id":"ITEM-2","issue":"3","issued":{"date-parts":[["1995"]]},"page":"1007-1014","publisher":"Genetics Soc America","title":"Host movement and the genetic structure of populations of parasitic nematodes.","type":"article-journal","volume":"141"},"uris":["http://www.mendeley.com/documents/?uuid=9a4bd68f-5b98-4120-9a3b-76f14608834f"]}],"mendeley":{"formattedCitation":"(Blouin et al. 1995, Anderson et al. 1998)","plainTextFormattedCitation":"(Blouin et al. 1995, Anderson et al. 1998)","previouslyFormattedCitation":"(Anderson, Blouin, &amp; Beech, 1998; Blouin, Yowell, Courtney, &amp; Dame, 1995)"},"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Blouin et al. 1995, Anderson et al. 1998)</w:t>
      </w:r>
      <w:r w:rsidRPr="00EF5404">
        <w:rPr>
          <w:rFonts w:cs="Times New Roman"/>
          <w:szCs w:val="22"/>
        </w:rPr>
        <w:fldChar w:fldCharType="end"/>
      </w:r>
      <w:r w:rsidRPr="00EF5404">
        <w:rPr>
          <w:rFonts w:cs="Times New Roman"/>
          <w:szCs w:val="22"/>
        </w:rPr>
        <w:t xml:space="preserve"> making the design of universal primers difficult. The hybridization sites for the most widely used primers set LCO1490 – HCO2198 </w:t>
      </w:r>
      <w:r w:rsidRPr="00EF5404">
        <w:rPr>
          <w:rFonts w:cs="Times New Roman"/>
          <w:szCs w:val="22"/>
        </w:rPr>
        <w:fldChar w:fldCharType="begin" w:fldLock="1"/>
      </w:r>
      <w:r w:rsidR="00A63111">
        <w:rPr>
          <w:rFonts w:cs="Times New Roman"/>
          <w:szCs w:val="22"/>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a9332ecf-3262-4294-b0c0-0078af62a8eb"]}],"mendeley":{"formattedCitation":"(Folmer et al. 1994)","plainTextFormattedCitation":"(Folmer et al. 1994)","previouslyFormattedCitation":"(Folmer, BLACK, HOEH, Lutz, &amp; Vrijenhoek, 1994)"},"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Folmer et al. 1994)</w:t>
      </w:r>
      <w:r w:rsidRPr="00EF5404">
        <w:rPr>
          <w:rFonts w:cs="Times New Roman"/>
          <w:szCs w:val="22"/>
        </w:rPr>
        <w:fldChar w:fldCharType="end"/>
      </w:r>
      <w:r w:rsidRPr="00EF5404">
        <w:rPr>
          <w:rFonts w:cs="Times New Roman"/>
          <w:szCs w:val="22"/>
        </w:rPr>
        <w:t xml:space="preserve"> are poorly conserved across the nematode phylum </w:t>
      </w:r>
      <w:r w:rsidRPr="00EF5404">
        <w:rPr>
          <w:rFonts w:cs="Times New Roman"/>
          <w:szCs w:val="22"/>
        </w:rPr>
        <w:fldChar w:fldCharType="begin" w:fldLock="1"/>
      </w:r>
      <w:r w:rsidR="00A63111">
        <w:rPr>
          <w:rFonts w:cs="Times New Roman"/>
          <w:szCs w:val="22"/>
        </w:rPr>
        <w:instrText>ADDIN CSL_CITATION {"citationItems":[{"id":"ITEM-1","itemData":{"ISSN":"1537-1719","author":[{"dropping-particle":"","family":"Blouin","given":"Michael S","non-dropping-particle":"","parse-names":false,"suffix":""},{"dropping-particle":"","family":"Yowell","given":"Charles A","non-dropping-particle":"","parse-names":false,"suffix":""},{"dropping-particle":"","family":"Courtney","given":"Charles H","non-dropping-particle":"","parse-names":false,"suffix":""},{"dropping-particle":"","family":"Dame","given":"John B","non-dropping-particle":"","parse-names":false,"suffix":""}],"container-title":"Molecular biology and evolution","id":"ITEM-1","issue":"12","issued":{"date-parts":[["1998"]]},"page":"1719-1727","title":"Substitution bias, rapid saturation, and the use of mtDNA for nematode systematics.","type":"article-journal","volume":"15"},"uris":["http://www.mendeley.com/documents/?uuid=c7398c46-75d7-4f26-a948-e556d15acbeb"]}],"mendeley":{"formattedCitation":"(Blouin et al. 1998)","plainTextFormattedCitation":"(Blouin et al. 1998)","previouslyFormattedCitation":"(Blouin, Yowell, Courtney, &amp; Dame, 1998)"},"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Blouin et al. 1998)</w:t>
      </w:r>
      <w:r w:rsidRPr="00EF5404">
        <w:rPr>
          <w:rFonts w:cs="Times New Roman"/>
          <w:szCs w:val="22"/>
        </w:rPr>
        <w:fldChar w:fldCharType="end"/>
      </w:r>
      <w:r w:rsidRPr="00EF5404">
        <w:rPr>
          <w:rFonts w:cs="Times New Roman"/>
          <w:szCs w:val="22"/>
        </w:rPr>
        <w:t xml:space="preserve"> which is likely to result in poor recovery of taxa in bulk community analysis. The primers amplify approximately 710 bp of the COI gene which typically gives 651 bp of readable sequences </w:t>
      </w:r>
      <w:r w:rsidRPr="00EF5404">
        <w:rPr>
          <w:rFonts w:cs="Times New Roman"/>
          <w:szCs w:val="22"/>
        </w:rPr>
        <w:fldChar w:fldCharType="begin" w:fldLock="1"/>
      </w:r>
      <w:r w:rsidR="00A63111">
        <w:rPr>
          <w:rFonts w:cs="Times New Roman"/>
          <w:szCs w:val="22"/>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a9332ecf-3262-4294-b0c0-0078af62a8eb"]}],"mendeley":{"formattedCitation":"(Folmer et al. 1994)","plainTextFormattedCitation":"(Folmer et al. 1994)","previouslyFormattedCitation":"(Folmer et al., 1994)"},"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Folmer et al. 1994)</w:t>
      </w:r>
      <w:r w:rsidRPr="00EF5404">
        <w:rPr>
          <w:rFonts w:cs="Times New Roman"/>
          <w:szCs w:val="22"/>
        </w:rPr>
        <w:fldChar w:fldCharType="end"/>
      </w:r>
      <w:r w:rsidRPr="00EF5404">
        <w:rPr>
          <w:rFonts w:cs="Times New Roman"/>
          <w:szCs w:val="22"/>
        </w:rPr>
        <w:t>.</w:t>
      </w:r>
    </w:p>
    <w:p w14:paraId="23568F90" w14:textId="77777777" w:rsidR="0010071F" w:rsidRPr="00EF5404" w:rsidRDefault="0010071F" w:rsidP="00973736">
      <w:pPr>
        <w:spacing w:line="480" w:lineRule="auto"/>
        <w:rPr>
          <w:rFonts w:cs="Times New Roman"/>
          <w:szCs w:val="22"/>
        </w:rPr>
      </w:pPr>
    </w:p>
    <w:p w14:paraId="2957C36D" w14:textId="59A50408" w:rsidR="00954108" w:rsidRDefault="00954108" w:rsidP="00973736">
      <w:pPr>
        <w:spacing w:line="480" w:lineRule="auto"/>
        <w:rPr>
          <w:rFonts w:cs="Times New Roman"/>
          <w:szCs w:val="22"/>
        </w:rPr>
      </w:pPr>
      <w:r w:rsidRPr="00EF5404">
        <w:rPr>
          <w:rFonts w:cs="Times New Roman"/>
          <w:szCs w:val="22"/>
        </w:rPr>
        <w:t xml:space="preserve">Secondly, for metabarcoding on a platform like the Illumina </w:t>
      </w:r>
      <w:proofErr w:type="spellStart"/>
      <w:r w:rsidRPr="00EF5404">
        <w:rPr>
          <w:rFonts w:cs="Times New Roman"/>
          <w:szCs w:val="22"/>
        </w:rPr>
        <w:t>MiSeq</w:t>
      </w:r>
      <w:proofErr w:type="spellEnd"/>
      <w:r w:rsidRPr="00EF5404">
        <w:rPr>
          <w:rFonts w:cs="Times New Roman"/>
          <w:szCs w:val="22"/>
        </w:rPr>
        <w:t xml:space="preserve">, the sheer size of this region precludes it from being utilizable, as this platform, which is currently the most widely used </w:t>
      </w:r>
      <w:r w:rsidRPr="00EF5404">
        <w:rPr>
          <w:rFonts w:cs="Times New Roman"/>
          <w:szCs w:val="22"/>
        </w:rPr>
        <w:fldChar w:fldCharType="begin" w:fldLock="1"/>
      </w:r>
      <w:r w:rsidR="00A63111">
        <w:rPr>
          <w:rFonts w:cs="Times New Roman"/>
          <w:szCs w:val="22"/>
        </w:rPr>
        <w:instrText>ADDIN CSL_CITATION {"citationItems":[{"id":"ITEM-1","itemData":{"ISSN":"1476-4687","author":[{"dropping-particle":"","family":"Shendure","given":"Jay","non-dropping-particle":"","parse-names":false,"suffix":""},{"dropping-particle":"","family":"Balasubramanian","given":"Shankar","non-dropping-particle":"","parse-names":false,"suffix":""},{"dropping-particle":"","family":"Church","given":"George M","non-dropping-particle":"","parse-names":false,"suffix":""},{"dropping-particle":"","family":"Gilbert","given":"Walter","non-dropping-particle":"","parse-names":false,"suffix":""},{"dropping-particle":"","family":"Rogers","given":"Jane","non-dropping-particle":"","parse-names":false,"suffix":""},{"dropping-particle":"","family":"Schloss","given":"Jeffery A","non-dropping-particle":"","parse-names":false,"suffix":""},{"dropping-particle":"","family":"Waterston","given":"Robert H","non-dropping-particle":"","parse-names":false,"suffix":""}],"container-title":"Nature","id":"ITEM-1","issue":"7676","issued":{"date-parts":[["2017"]]},"page":"345","publisher":"Nature Publishing Group","title":"DNA sequencing at 40: past, present and future","type":"article-journal","volume":"550"},"uris":["http://www.mendeley.com/documents/?uuid=4cb9e02a-dc0c-4155-b898-8fc68872bf85"]}],"mendeley":{"formattedCitation":"(Shendure et al. 2017)","plainTextFormattedCitation":"(Shendure et al. 2017)","previouslyFormattedCitation":"(Shendure et al., 2017)"},"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Shendure et al. 2017)</w:t>
      </w:r>
      <w:r w:rsidRPr="00EF5404">
        <w:rPr>
          <w:rFonts w:cs="Times New Roman"/>
          <w:szCs w:val="22"/>
        </w:rPr>
        <w:fldChar w:fldCharType="end"/>
      </w:r>
      <w:r w:rsidRPr="00EF5404">
        <w:rPr>
          <w:rFonts w:cs="Times New Roman"/>
          <w:szCs w:val="22"/>
        </w:rPr>
        <w:t xml:space="preserve">, can only sequence up to 300 bp in the forward and 300 bp in the reverse direction while allowing for a certain degree of overlap. This overlap is to allow for merging </w:t>
      </w:r>
      <w:r w:rsidRPr="00EF5404">
        <w:rPr>
          <w:rFonts w:cs="Times New Roman"/>
          <w:szCs w:val="22"/>
        </w:rPr>
        <w:lastRenderedPageBreak/>
        <w:t xml:space="preserve">of the reads during data analysis, which means that a targeted </w:t>
      </w:r>
      <w:r w:rsidR="004E63D1" w:rsidRPr="00EF5404">
        <w:rPr>
          <w:rFonts w:cs="Times New Roman"/>
          <w:szCs w:val="22"/>
        </w:rPr>
        <w:t xml:space="preserve">region </w:t>
      </w:r>
      <w:r w:rsidRPr="00EF5404">
        <w:rPr>
          <w:rFonts w:cs="Times New Roman"/>
          <w:szCs w:val="22"/>
        </w:rPr>
        <w:t xml:space="preserve">actually needs to be shorter than 600 bp. An alternative approach could be to use a shorter COI-based region such as the one amplified by the primer pairs JB3-JB4.5 </w:t>
      </w:r>
      <w:r w:rsidRPr="00EF5404">
        <w:rPr>
          <w:rFonts w:cs="Times New Roman"/>
          <w:szCs w:val="22"/>
        </w:rPr>
        <w:fldChar w:fldCharType="begin" w:fldLock="1"/>
      </w:r>
      <w:r w:rsidR="00A63111">
        <w:rPr>
          <w:rFonts w:cs="Times New Roman"/>
          <w:szCs w:val="22"/>
        </w:rPr>
        <w:instrText>ADDIN CSL_CITATION {"citationItems":[{"id":"ITEM-1","itemData":{"ISSN":"0166-6851","author":[{"dropping-particle":"","family":"Bowles","given":"Josephine","non-dropping-particle":"","parse-names":false,"suffix":""},{"dropping-particle":"","family":"Blair","given":"David","non-dropping-particle":"","parse-names":false,"suffix":""},{"dropping-particle":"","family":"McManus","given":"Donald P","non-dropping-particle":"","parse-names":false,"suffix":""}],"container-title":"Molecular and biochemical parasitology","id":"ITEM-1","issue":"2","issued":{"date-parts":[["1992"]]},"page":"165-173","publisher":"Elsevier","title":"Genetic variants within the genus Echinococcus identified by mitochondrial DNA sequencing","type":"article-journal","volume":"54"},"uris":["http://www.mendeley.com/documents/?uuid=71c5291d-07fa-4dcc-b8d0-db580fcbb0eb"]}],"mendeley":{"formattedCitation":"(Bowles et al. 1992)","plainTextFormattedCitation":"(Bowles et al. 1992)","previouslyFormattedCitation":"(Bowles, Blair, &amp; McManus, 1992)"},"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Bowles et al. 1992)</w:t>
      </w:r>
      <w:r w:rsidRPr="00EF5404">
        <w:rPr>
          <w:rFonts w:cs="Times New Roman"/>
          <w:szCs w:val="22"/>
        </w:rPr>
        <w:fldChar w:fldCharType="end"/>
      </w:r>
      <w:r w:rsidRPr="00EF5404">
        <w:rPr>
          <w:rFonts w:cs="Times New Roman"/>
          <w:szCs w:val="22"/>
        </w:rPr>
        <w:t xml:space="preserve">. The size of the amplified fragment is approximately 366 bp, making it </w:t>
      </w:r>
      <w:r w:rsidR="004E63D1" w:rsidRPr="00EF5404">
        <w:rPr>
          <w:rFonts w:cs="Times New Roman"/>
          <w:szCs w:val="22"/>
        </w:rPr>
        <w:t>worthy</w:t>
      </w:r>
      <w:r w:rsidRPr="00EF5404">
        <w:rPr>
          <w:rFonts w:cs="Times New Roman"/>
          <w:szCs w:val="22"/>
        </w:rPr>
        <w:t xml:space="preserve"> candidate for </w:t>
      </w:r>
      <w:r w:rsidR="004E63D1" w:rsidRPr="00EF5404">
        <w:rPr>
          <w:rFonts w:cs="Times New Roman"/>
          <w:szCs w:val="22"/>
        </w:rPr>
        <w:t xml:space="preserve">consideration as </w:t>
      </w:r>
      <w:r w:rsidRPr="00EF5404">
        <w:rPr>
          <w:rFonts w:cs="Times New Roman"/>
          <w:szCs w:val="22"/>
        </w:rPr>
        <w:t xml:space="preserve">an NGS marker. In general, besides being used for discriminating species of certain genera of nematodes </w:t>
      </w:r>
      <w:r w:rsidRPr="00EF5404">
        <w:rPr>
          <w:rFonts w:cs="Times New Roman"/>
          <w:szCs w:val="22"/>
        </w:rPr>
        <w:fldChar w:fldCharType="begin" w:fldLock="1"/>
      </w:r>
      <w:r w:rsidR="00A63111">
        <w:rPr>
          <w:rFonts w:cs="Times New Roman"/>
          <w:szCs w:val="22"/>
        </w:rPr>
        <w:instrText>ADDIN CSL_CITATION {"citationItems":[{"id":"ITEM-1","itemData":{"author":[{"dropping-particle":"","family":"Janssen","given":"Toon","non-dropping-particle":"","parse-names":false,"suffix":""},{"dropping-particle":"","family":"Karssen","given":"Gerrit","non-dropping-particle":"","parse-names":false,"suffix":""},{"dropping-particle":"","family":"Verhaeven","given":"Myrtle","non-dropping-particle":"","parse-names":false,"suffix":""},{"dropping-particle":"","family":"Coyne","given":"Danny","non-dropping-particle":"","parse-names":false,"suffix":""},{"dropping-particle":"","family":"Bert","given":"Wim","non-dropping-particle":"","parse-names":false,"suffix":""}],"container-title":"Scientific reports","id":"ITEM-1","issued":{"date-parts":[["2016"]]},"publisher":"Nature Publishing Group","title":"Mitochondrial coding genome analysis of tropical root-knot nematodes (Meloidogyne) supports haplotype based diagnostics and reveals evidence of recent reticulate evolution","type":"article-journal","volume":"6"},"uris":["http://www.mendeley.com/documents/?uuid=9be22c11-ab80-49f4-b9ed-040509863008"]}],"mendeley":{"formattedCitation":"(Janssen et al. 2016)","plainTextFormattedCitation":"(Janssen et al. 2016)","previouslyFormattedCitation":"(Janssen, Karssen, Verhaeven, Coyne, &amp; Bert, 2016)"},"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Janssen et al. 2016)</w:t>
      </w:r>
      <w:r w:rsidRPr="00EF5404">
        <w:rPr>
          <w:rFonts w:cs="Times New Roman"/>
          <w:szCs w:val="22"/>
        </w:rPr>
        <w:fldChar w:fldCharType="end"/>
      </w:r>
      <w:r w:rsidRPr="00EF5404">
        <w:rPr>
          <w:rFonts w:cs="Times New Roman"/>
          <w:szCs w:val="22"/>
        </w:rPr>
        <w:t xml:space="preserve">, most mtDNA-based markers have been largely overlooked in terms of metabarcoding due to their limited taxonomic coverage of the nematode phylum. Similar </w:t>
      </w:r>
      <w:r w:rsidR="001765AC" w:rsidRPr="00EF5404">
        <w:rPr>
          <w:rFonts w:cs="Times New Roman"/>
          <w:szCs w:val="22"/>
        </w:rPr>
        <w:t>argument</w:t>
      </w:r>
      <w:r w:rsidRPr="00EF5404">
        <w:rPr>
          <w:rFonts w:cs="Times New Roman"/>
          <w:szCs w:val="22"/>
        </w:rPr>
        <w:t xml:space="preserve"> was </w:t>
      </w:r>
      <w:r w:rsidR="001765AC" w:rsidRPr="00EF5404">
        <w:rPr>
          <w:rFonts w:cs="Times New Roman"/>
          <w:szCs w:val="22"/>
        </w:rPr>
        <w:t>put forward</w:t>
      </w:r>
      <w:r w:rsidRPr="00EF5404">
        <w:rPr>
          <w:rFonts w:cs="Times New Roman"/>
          <w:szCs w:val="22"/>
        </w:rPr>
        <w:t xml:space="preserve"> by </w:t>
      </w:r>
      <w:r w:rsidRPr="00EF5404">
        <w:rPr>
          <w:rFonts w:cs="Times New Roman"/>
          <w:szCs w:val="22"/>
        </w:rPr>
        <w:fldChar w:fldCharType="begin" w:fldLock="1"/>
      </w:r>
      <w:r w:rsidR="00A63111">
        <w:rPr>
          <w:rFonts w:cs="Times New Roman"/>
          <w:szCs w:val="22"/>
        </w:rPr>
        <w:instrText>ADDIN CSL_CITATION {"citationItems":[{"id":"ITEM-1","itemData":{"ISSN":"1744-9561","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72116d4-1fbc-4cb5-abc4-6bad6b40bd19"]}],"mendeley":{"formattedCitation":"(Deagle et al. 2014)","manualFormatting":"Deagle et al. (2014)","plainTextFormattedCitation":"(Deagle et al. 2014)","previouslyFormattedCitation":"(Deagle, Jarman, Coissac, Pompanon, &amp; Taberlet, 2014)"},"properties":{"noteIndex":0},"schema":"https://github.com/citation-style-language/schema/raw/master/csl-citation.json"}</w:instrText>
      </w:r>
      <w:r w:rsidRPr="00EF5404">
        <w:rPr>
          <w:rFonts w:cs="Times New Roman"/>
          <w:szCs w:val="22"/>
        </w:rPr>
        <w:fldChar w:fldCharType="separate"/>
      </w:r>
      <w:r w:rsidRPr="00EF5404">
        <w:rPr>
          <w:rFonts w:cs="Times New Roman"/>
          <w:noProof/>
          <w:szCs w:val="22"/>
        </w:rPr>
        <w:t>Deagle et al. (2014)</w:t>
      </w:r>
      <w:r w:rsidRPr="00EF5404">
        <w:rPr>
          <w:rFonts w:cs="Times New Roman"/>
          <w:szCs w:val="22"/>
        </w:rPr>
        <w:fldChar w:fldCharType="end"/>
      </w:r>
      <w:r w:rsidRPr="00EF5404">
        <w:rPr>
          <w:rFonts w:cs="Times New Roman"/>
          <w:szCs w:val="22"/>
        </w:rPr>
        <w:t xml:space="preserve"> who demonstrated how narrow the taxonomic coverage of some of the markers situated within the mitochondrial genome are. </w:t>
      </w:r>
      <w:r w:rsidR="001765AC" w:rsidRPr="00EF5404">
        <w:rPr>
          <w:rFonts w:cs="Times New Roman"/>
          <w:szCs w:val="22"/>
        </w:rPr>
        <w:t>Furthermore</w:t>
      </w:r>
      <w:r w:rsidRPr="00EF5404">
        <w:rPr>
          <w:rFonts w:cs="Times New Roman"/>
          <w:szCs w:val="22"/>
        </w:rPr>
        <w:t xml:space="preserve">, a significant proportion of the many COI nematode sequences in the BOL database belong to parasites of vertebrates, insects and plants, making this region not particularly appealing for nematode community analysis. This is why the most widely used markers for metabarcoding to date </w:t>
      </w:r>
      <w:r w:rsidR="008270C3" w:rsidRPr="00EF5404">
        <w:rPr>
          <w:rFonts w:cs="Times New Roman"/>
          <w:szCs w:val="22"/>
        </w:rPr>
        <w:t>have been</w:t>
      </w:r>
      <w:r w:rsidRPr="00EF5404">
        <w:rPr>
          <w:rFonts w:cs="Times New Roman"/>
          <w:szCs w:val="22"/>
        </w:rPr>
        <w:t xml:space="preserve"> ones associated with the nuclear ribosomal RNA gene repeats (rDNA). </w:t>
      </w:r>
    </w:p>
    <w:p w14:paraId="2957C36E" w14:textId="77777777" w:rsidR="00EF5404" w:rsidRPr="00EF5404" w:rsidRDefault="00EF5404" w:rsidP="00973736">
      <w:pPr>
        <w:spacing w:line="480" w:lineRule="auto"/>
        <w:rPr>
          <w:rFonts w:cs="Times New Roman"/>
          <w:szCs w:val="22"/>
        </w:rPr>
      </w:pPr>
    </w:p>
    <w:p w14:paraId="2957C36F" w14:textId="38B11999" w:rsidR="00954108" w:rsidRDefault="00954108" w:rsidP="00973736">
      <w:pPr>
        <w:spacing w:line="480" w:lineRule="auto"/>
        <w:rPr>
          <w:rFonts w:cs="Times New Roman"/>
          <w:szCs w:val="22"/>
        </w:rPr>
      </w:pPr>
      <w:r w:rsidRPr="00EF5404">
        <w:rPr>
          <w:rFonts w:cs="Times New Roman"/>
          <w:szCs w:val="22"/>
        </w:rPr>
        <w:t>In eukaryotes, r</w:t>
      </w:r>
      <w:r w:rsidR="008270C3" w:rsidRPr="00EF5404">
        <w:rPr>
          <w:rFonts w:cs="Times New Roman"/>
          <w:szCs w:val="22"/>
        </w:rPr>
        <w:t xml:space="preserve">ibosomal </w:t>
      </w:r>
      <w:r w:rsidRPr="00EF5404">
        <w:rPr>
          <w:rFonts w:cs="Times New Roman"/>
          <w:szCs w:val="22"/>
        </w:rPr>
        <w:t xml:space="preserve">DNA </w:t>
      </w:r>
      <w:r w:rsidR="008270C3" w:rsidRPr="00EF5404">
        <w:rPr>
          <w:rFonts w:cs="Times New Roman"/>
          <w:szCs w:val="22"/>
        </w:rPr>
        <w:t xml:space="preserve">(rDNA) </w:t>
      </w:r>
      <w:r w:rsidRPr="00EF5404">
        <w:rPr>
          <w:rFonts w:cs="Times New Roman"/>
          <w:szCs w:val="22"/>
        </w:rPr>
        <w:t xml:space="preserve">units are known to occur in copies of up to several hundred tandem repeats per genome </w:t>
      </w:r>
      <w:r w:rsidRPr="00EF5404">
        <w:rPr>
          <w:rFonts w:cs="Times New Roman"/>
          <w:szCs w:val="22"/>
        </w:rPr>
        <w:fldChar w:fldCharType="begin" w:fldLock="1"/>
      </w:r>
      <w:r w:rsidR="00A63111">
        <w:rPr>
          <w:rFonts w:cs="Times New Roman"/>
          <w:szCs w:val="22"/>
        </w:rPr>
        <w:instrText>ADDIN CSL_CITATION {"citationItems":[{"id":"ITEM-1","itemData":{"ISSN":"0033-5770","author":[{"dropping-particle":"","family":"Hillis","given":"David M","non-dropping-particle":"","parse-names":false,"suffix":""},{"dropping-particle":"","family":"Dixon","given":"Michael T","non-dropping-particle":"","parse-names":false,"suffix":""}],"container-title":"The Quarterly review of biology","id":"ITEM-1","issue":"4","issued":{"date-parts":[["1991"]]},"page":"411-453","publisher":"University of Chicago Press","title":"Ribosomal DNA: molecular evolution and phylogenetic inference","type":"article-journal","volume":"66"},"uris":["http://www.mendeley.com/documents/?uuid=3fbe89a3-9ed0-492b-a9f6-21c7dd72f61a"]}],"mendeley":{"formattedCitation":"(Hillis and Dixon 1991)","plainTextFormattedCitation":"(Hillis and Dixon 1991)","previouslyFormattedCitation":"(Hillis &amp; Dixon, 1991)"},"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Hillis and Dixon 1991)</w:t>
      </w:r>
      <w:r w:rsidRPr="00EF5404">
        <w:rPr>
          <w:rFonts w:cs="Times New Roman"/>
          <w:szCs w:val="22"/>
        </w:rPr>
        <w:fldChar w:fldCharType="end"/>
      </w:r>
      <w:r w:rsidRPr="00EF5404">
        <w:rPr>
          <w:rFonts w:cs="Times New Roman"/>
          <w:szCs w:val="22"/>
        </w:rPr>
        <w:t xml:space="preserve">. In </w:t>
      </w:r>
      <w:r w:rsidRPr="00EF5404">
        <w:rPr>
          <w:rFonts w:cs="Times New Roman"/>
          <w:i/>
          <w:szCs w:val="22"/>
        </w:rPr>
        <w:t>Caenorhabditis elegans</w:t>
      </w:r>
      <w:r w:rsidRPr="00EF5404">
        <w:rPr>
          <w:rFonts w:cs="Times New Roman"/>
          <w:szCs w:val="22"/>
        </w:rPr>
        <w:t xml:space="preserve">, the array contains approximately 55 copies of the complete unit </w:t>
      </w:r>
      <w:r w:rsidRPr="00EF5404">
        <w:rPr>
          <w:rFonts w:cs="Times New Roman"/>
          <w:szCs w:val="22"/>
        </w:rPr>
        <w:fldChar w:fldCharType="begin" w:fldLock="1"/>
      </w:r>
      <w:r w:rsidR="00A63111">
        <w:rPr>
          <w:rFonts w:cs="Times New Roman"/>
          <w:szCs w:val="22"/>
        </w:rPr>
        <w:instrText>ADDIN CSL_CITATION {"citationItems":[{"id":"ITEM-1","itemData":{"ISSN":"1362-4962","author":[{"dropping-particle":"","family":"Ellis","given":"R E","non-dropping-particle":"","parse-names":false,"suffix":""},{"dropping-particle":"","family":"Sulston","given":"J E","non-dropping-particle":"","parse-names":false,"suffix":""},{"dropping-particle":"","family":"Coulson","given":"A R","non-dropping-particle":"","parse-names":false,"suffix":""}],"container-title":"Nucleic acids research","id":"ITEM-1","issue":"5","issued":{"date-parts":[["1986"]]},"page":"2345-2364","publisher":"Oxford University Press","title":"The rDNA of C. elegans: sequence and structure","type":"article-journal","volume":"14"},"uris":["http://www.mendeley.com/documents/?uuid=415b2128-728e-4356-98f9-cec6657a2473"]}],"mendeley":{"formattedCitation":"(Ellis et al. 1986)","plainTextFormattedCitation":"(Ellis et al. 1986)","previouslyFormattedCitation":"(Ellis, Sulston, &amp; Coulson, 1986)"},"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Ellis et al. 1986)</w:t>
      </w:r>
      <w:r w:rsidRPr="00EF5404">
        <w:rPr>
          <w:rFonts w:cs="Times New Roman"/>
          <w:szCs w:val="22"/>
        </w:rPr>
        <w:fldChar w:fldCharType="end"/>
      </w:r>
      <w:r w:rsidRPr="00EF5404">
        <w:rPr>
          <w:rFonts w:cs="Times New Roman"/>
          <w:szCs w:val="22"/>
        </w:rPr>
        <w:t xml:space="preserve">. And within the nematode phylum, copy numbers range from 50 to 100 </w:t>
      </w:r>
      <w:r w:rsidRPr="00EF5404">
        <w:rPr>
          <w:rFonts w:cs="Times New Roman"/>
          <w:szCs w:val="22"/>
        </w:rPr>
        <w:fldChar w:fldCharType="begin" w:fldLock="1"/>
      </w:r>
      <w:r w:rsidR="00A63111">
        <w:rPr>
          <w:rFonts w:cs="Times New Roman"/>
          <w:szCs w:val="22"/>
        </w:rPr>
        <w:instrText>ADDIN CSL_CITATION {"citationItems":[{"id":"ITEM-1","itemData":{"DOI":"10.1046/j.1365-294X.2002.01485.x","author":[{"dropping-particle":"","family":"Floyd","given":"R","non-dropping-particle":"","parse-names":false,"suffix":""},{"dropping-particle":"","family":"Abebe","given":"E","non-dropping-particle":"","parse-names":false,"suffix":""},{"dropping-particle":"","family":"Papert","given":"A","non-dropping-particle":"","parse-names":false,"suffix":""},{"dropping-particle":"","family":"Blaxter","given":"M","non-dropping-particle":"","parse-names":false,"suffix":""}],"container-title":"Mol Ecol","id":"ITEM-1","issued":{"date-parts":[["2002"]]},"title":"Molecular barcodes for soil nematode identification","type":"article-journal","volume":"11"},"uris":["http://www.mendeley.com/documents/?uuid=b2bbbcc3-6010-4098-8fa8-9efdf4caadd8"]}],"mendeley":{"formattedCitation":"(Floyd et al. 2002)","plainTextFormattedCitation":"(Floyd et al. 2002)","previouslyFormattedCitation":"(Floyd et al., 2002)"},"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Floyd et al. 2002)</w:t>
      </w:r>
      <w:r w:rsidRPr="00EF5404">
        <w:rPr>
          <w:rFonts w:cs="Times New Roman"/>
          <w:szCs w:val="22"/>
        </w:rPr>
        <w:fldChar w:fldCharType="end"/>
      </w:r>
      <w:r w:rsidRPr="00EF5404">
        <w:rPr>
          <w:rFonts w:cs="Times New Roman"/>
          <w:szCs w:val="22"/>
        </w:rPr>
        <w:t xml:space="preserve">. According to </w:t>
      </w:r>
      <w:r w:rsidRPr="00EF5404">
        <w:rPr>
          <w:rFonts w:cs="Times New Roman"/>
          <w:szCs w:val="22"/>
        </w:rPr>
        <w:fldChar w:fldCharType="begin" w:fldLock="1"/>
      </w:r>
      <w:r w:rsidR="00A63111">
        <w:rPr>
          <w:rFonts w:cs="Times New Roman"/>
          <w:szCs w:val="22"/>
        </w:rPr>
        <w:instrText>ADDIN CSL_CITATION {"citationItems":[{"id":"ITEM-1","itemData":{"DOI":"10.1111/j.1365-294X.2009.04473.x","ISBN":"1365-294X (Electronic)\\n0962-1083 (Linking)","ISSN":"09621083","PMID":"20331766","abstract":"Biodiversity assessment is the key to understanding the relationship between biodiversity and ecosystem functioning, but there is a well-acknowledged biodiversity identification gap related to eukaryotic meiofaunal organisms. Meiofaunal identification is confounded by the small size of taxa, morphological convergence and intraspecific variation. However, the most important restricting factor in meiofaunal ecological research is the mismatch between diversity and the number of taxonomists that are able to simultaneously identify and catalogue meiofaunal diversity. Accordingly, a molecular operational taxonomic unit (MOTU)-based approach has been advocated for en mass meiofaunal biodiversity assessment, but it has been restricted by the lack of throughput afforded by chain termination sequencing. Contemporary pyrosequencing offers a solution to this problem in the form of environmental metagenetic analyses, but this represents a novel field of biodiversity assessment. Here, we provide an overview of meiofaunal metagenetic analyses, ranging from sample preservation and DNA extraction to PCR, sequencing and the bioinformatic interrogation of multiple, independent samples using 454 Roche sequencing platforms. We report two examples of environmental metagenetic nuclear small subunit 18S (nSSU) analyses of marine and tropical rainforest habitats and provide critical appraisals of the level of putative recombinant DNA molecules (chimeras) in metagenetic data sets. Following stringent quality control measures, environmental metagenetic analyses achieve MOTU formation across the eukaryote domain of life at a fraction of the time and cost of traditional approaches. The effectiveness of Roche 454 sequencing brings substantial advantages to studies aiming to elucidate the molecular genetic richness of not only meiofaunal, but also all complex eukaryotic communities.","author":[{"dropping-particle":"","family":"Creer","given":"S.","non-dropping-particle":"","parse-names":false,"suffix":""},{"dropping-particle":"","family":"Fonseca","given":"V. G.","non-dropping-particle":"","parse-names":false,"suffix":""},{"dropping-particle":"","family":"Porazinska","given":"D. L.","non-dropping-particle":"","parse-names":false,"suffix":""},{"dropping-particle":"","family":"Giblin-Davis","given":"R. M.","non-dropping-particle":"","parse-names":false,"suffix":""},{"dropping-particle":"","family":"Sung","given":"W.","non-dropping-particle":"","parse-names":false,"suffix":""},{"dropping-particle":"","family":"Power","given":"D. M.","non-dropping-particle":"","parse-names":false,"suffix":""},{"dropping-particle":"","family":"Packer","given":"M.","non-dropping-particle":"","parse-names":false,"suffix":""},{"dropping-particle":"","family":"Carvalho","given":"G. R.","non-dropping-particle":"","parse-names":false,"suffix":""},{"dropping-particle":"","family":"Blaxter","given":"M. L.","non-dropping-particle":"","parse-names":false,"suffix":""},{"dropping-particle":"","family":"Lambshead","given":"P. J D","non-dropping-particle":"","parse-names":false,"suffix":""},{"dropping-particle":"","family":"Thomas","given":"W. K.","non-dropping-particle":"","parse-names":false,"suffix":""}],"container-title":"Molecular Ecology","id":"ITEM-1","issue":"SUPPL. 1","issued":{"date-parts":[["2010"]]},"page":"4-20","title":"Ultrasequencing of the meiofaunal biosphere: Practice, pitfalls and promises","type":"article-journal","volume":"19"},"uris":["http://www.mendeley.com/documents/?uuid=b04404c7-266b-4401-8b9d-a1c335857909"]}],"mendeley":{"formattedCitation":"(Creer et al. 2010)","manualFormatting":"Creer et al. (2010)","plainTextFormattedCitation":"(Creer et al. 2010)","previouslyFormattedCitation":"(Creer et al., 2010)"},"properties":{"noteIndex":0},"schema":"https://github.com/citation-style-language/schema/raw/master/csl-citation.json"}</w:instrText>
      </w:r>
      <w:r w:rsidRPr="00EF5404">
        <w:rPr>
          <w:rFonts w:cs="Times New Roman"/>
          <w:szCs w:val="22"/>
        </w:rPr>
        <w:fldChar w:fldCharType="separate"/>
      </w:r>
      <w:r w:rsidRPr="00EF5404">
        <w:rPr>
          <w:rFonts w:cs="Times New Roman"/>
          <w:noProof/>
          <w:szCs w:val="22"/>
        </w:rPr>
        <w:t>Creer et al. (2010)</w:t>
      </w:r>
      <w:r w:rsidRPr="00EF5404">
        <w:rPr>
          <w:rFonts w:cs="Times New Roman"/>
          <w:szCs w:val="22"/>
        </w:rPr>
        <w:fldChar w:fldCharType="end"/>
      </w:r>
      <w:r w:rsidRPr="00EF5404">
        <w:rPr>
          <w:rFonts w:cs="Times New Roman"/>
          <w:szCs w:val="22"/>
        </w:rPr>
        <w:t xml:space="preserve">, 18S and 28S subunits of this gene offer an excellent choice of barcode regions due to their multiple copies and the concerted evolution events they have been reported to undergo </w:t>
      </w:r>
      <w:r w:rsidRPr="00EF5404">
        <w:rPr>
          <w:rFonts w:cs="Times New Roman"/>
          <w:szCs w:val="22"/>
        </w:rPr>
        <w:fldChar w:fldCharType="begin" w:fldLock="1"/>
      </w:r>
      <w:r w:rsidR="00A63111">
        <w:rPr>
          <w:rFonts w:cs="Times New Roman"/>
          <w:szCs w:val="22"/>
        </w:rPr>
        <w:instrText>ADDIN CSL_CITATION {"citationItems":[{"id":"ITEM-1","itemData":{"DOI":"10.1098/rstb.2005.1723","author":[{"dropping-particle":"","family":"Markmann","given":"M","non-dropping-particle":"","parse-names":false,"suffix":""},{"dropping-particle":"","family":"Tautz","given":"D","non-dropping-particle":"","parse-names":false,"suffix":""}],"container-title":"Phil Trans Biol Sci","id":"ITEM-1","issued":{"date-parts":[["2005"]]},"title":"Reverse taxonomy: an approach towards determining the diversity of meiobenthic organisms based on ribosomal RNA signature sequences","type":"article-journal","volume":"360"},"uris":["http://www.mendeley.com/documents/?uuid=9869757b-85a8-406a-93a0-1d4a54f0924f"]}],"mendeley":{"formattedCitation":"(Markmann and Tautz 2005)","plainTextFormattedCitation":"(Markmann and Tautz 2005)","previouslyFormattedCitation":"(Markmann &amp; Tautz, 2005)"},"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Markmann and Tautz 2005)</w:t>
      </w:r>
      <w:r w:rsidRPr="00EF5404">
        <w:rPr>
          <w:rFonts w:cs="Times New Roman"/>
          <w:szCs w:val="22"/>
        </w:rPr>
        <w:fldChar w:fldCharType="end"/>
      </w:r>
      <w:r w:rsidRPr="00EF5404">
        <w:rPr>
          <w:rFonts w:cs="Times New Roman"/>
          <w:szCs w:val="22"/>
        </w:rPr>
        <w:t xml:space="preserve">. In other words, the selection pressure on these genes helps maintain fairly identical copies within each species. As mentioned earlier, a significant proportion of published studies on nematode barcoding have used markers within this region </w:t>
      </w:r>
      <w:r w:rsidRPr="00EF5404">
        <w:rPr>
          <w:rFonts w:cs="Times New Roman"/>
          <w:szCs w:val="22"/>
        </w:rPr>
        <w:lastRenderedPageBreak/>
        <w:fldChar w:fldCharType="begin" w:fldLock="1"/>
      </w:r>
      <w:r w:rsidR="00A63111">
        <w:rPr>
          <w:rFonts w:cs="Times New Roman"/>
          <w:szCs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id":"ITEM-2","itemData":{"ISSN":"1365-294X","author":[{"dropping-particle":"","family":"Porazinska","given":"Dorota L","non-dropping-particle":"","parse-names":false,"suffix":""},{"dropping-particle":"","family":"GIBLIN‐DAVIS","given":"ROBIN M","non-dropping-particle":"","parse-names":false,"suffix":""},{"dropping-particle":"","family":"Esquivel","given":"Alejandro","non-dropping-particle":"","parse-names":false,"suffix":""},{"dropping-particle":"","family":"Powers","given":"Thomas O","non-dropping-particle":"","parse-names":false,"suffix":""},{"dropping-particle":"","family":"Sung","given":"W A Y","non-dropping-particle":"","parse-names":false,"suffix":""},{"dropping-particle":"","family":"Thomas","given":"W Kelley","non-dropping-particle":"","parse-names":false,"suffix":""}],"container-title":"Molecular Ecology","id":"ITEM-2","issue":"24","issued":{"date-parts":[["2010"]]},"page":"5521-5530","publisher":"Wiley Online Library","title":"Ecometagenetics confirm high tropical rainforest nematode diversity","type":"article-journal","volume":"19"},"uris":["http://www.mendeley.com/documents/?uuid=51e5f4a3-8143-4409-9211-75a3febc826e"]},{"id":"ITEM-3","itemData":{"DOI":"10.1038/ncomms1095","ISBN":"2041-1723 (Electronic) 2041-1723 (Linking)","ISSN":"2041-1723","PMID":"20981026","abstract":"Biodiversity is of crucial importance for ecosystem functioning, sustainability and resilience, but the magnitude and organization of marine diversity at a range of spatial and taxonomic scales are undefined. In this paper, we use second-generation sequencing to unmask putatively diverse marine metazoan biodiversity in a Scottish temperate benthic ecosystem. We show that remarkable differences in diversity occurred at microgeographical scales and refute currently accepted ecological and taxonomic paradigms of meiofaunal identity, rank abundance and concomitant understanding of trophic dynamics. Richness estimates from the current benchmarked Operational Clustering of Taxonomic Units from Parallel UltraSequencing analyses are broadly aligned with those derived from morphological assessments. However, the slope of taxon rarefaction curves for many phyla remains incomplete, suggesting that the true alpha diversity is likely to exceed current perceptions. The approaches provide a rapid, objective and cost-effective taxonomic framework for exploring links between ecosystem structure and function of all hitherto intractable, but ecologically important, communities.","author":[{"dropping-particle":"","family":"Fonseca","given":"Vera G","non-dropping-particle":"","parse-names":false,"suffix":""},{"dropping-particle":"","family":"Carvalho","given":"Gary R","non-dropping-particle":"","parse-names":false,"suffix":""},{"dropping-particle":"","family":"Sung","given":"Way","non-dropping-particle":"","parse-names":false,"suffix":""},{"dropping-particle":"","family":"Johnson","given":"Harriet F","non-dropping-particle":"","parse-names":false,"suffix":""},{"dropping-particle":"","family":"Power","given":"Deborah M","non-dropping-particle":"","parse-names":false,"suffix":""},{"dropping-particle":"","family":"Neill","given":"Simon P","non-dropping-particle":"","parse-names":false,"suffix":""},{"dropping-particle":"","family":"Packer","given":"Margaret","non-dropping-particle":"","parse-names":false,"suffix":""},{"dropping-particle":"","family":"Blaxter","given":"Mark L","non-dropping-particle":"","parse-names":false,"suffix":""},{"dropping-particle":"","family":"Lambshead","given":"P John D","non-dropping-particle":"","parse-names":false,"suffix":""},{"dropping-particle":"","family":"Thomas","given":"W Kelley","non-dropping-particle":"","parse-names":false,"suffix":""},{"dropping-particle":"","family":"Creer","given":"Simon","non-dropping-particle":"","parse-names":false,"suffix":""}],"container-title":"Nature communications","id":"ITEM-3","issue":"7","issued":{"date-parts":[["2010"]]},"page":"98","title":"Second-generation environmental sequencing unmasks marine metazoan biodiversity.","type":"article-journal","volume":"1"},"uris":["http://www.mendeley.com/documents/?uuid=482fcd39-ef95-4760-8488-f6ec2ea49efd"]},{"id":"ITEM-4","itemData":{"DOI":"10.1111/j.1365-294X.2009.04473.x","ISBN":"1365-294X (Electronic)\\n0962-1083 (Linking)","ISSN":"09621083","PMID":"20331766","abstract":"Biodiversity assessment is the key to understanding the relationship between biodiversity and ecosystem functioning, but there is a well-acknowledged biodiversity identification gap related to eukaryotic meiofaunal organisms. Meiofaunal identification is confounded by the small size of taxa, morphological convergence and intraspecific variation. However, the most important restricting factor in meiofaunal ecological research is the mismatch between diversity and the number of taxonomists that are able to simultaneously identify and catalogue meiofaunal diversity. Accordingly, a molecular operational taxonomic unit (MOTU)-based approach has been advocated for en mass meiofaunal biodiversity assessment, but it has been restricted by the lack of throughput afforded by chain termination sequencing. Contemporary pyrosequencing offers a solution to this problem in the form of environmental metagenetic analyses, but this represents a novel field of biodiversity assessment. Here, we provide an overview of meiofaunal metagenetic analyses, ranging from sample preservation and DNA extraction to PCR, sequencing and the bioinformatic interrogation of multiple, independent samples using 454 Roche sequencing platforms. We report two examples of environmental metagenetic nuclear small subunit 18S (nSSU) analyses of marine and tropical rainforest habitats and provide critical appraisals of the level of putative recombinant DNA molecules (chimeras) in metagenetic data sets. Following stringent quality control measures, environmental metagenetic analyses achieve MOTU formation across the eukaryote domain of life at a fraction of the time and cost of traditional approaches. The effectiveness of Roche 454 sequencing brings substantial advantages to studies aiming to elucidate the molecular genetic richness of not only meiofaunal, but also all complex eukaryotic communities.","author":[{"dropping-particle":"","family":"Creer","given":"S.","non-dropping-particle":"","parse-names":false,"suffix":""},{"dropping-particle":"","family":"Fonseca","given":"V. G.","non-dropping-particle":"","parse-names":false,"suffix":""},{"dropping-particle":"","family":"Porazinska","given":"D. L.","non-dropping-particle":"","parse-names":false,"suffix":""},{"dropping-particle":"","family":"Giblin-Davis","given":"R. M.","non-dropping-particle":"","parse-names":false,"suffix":""},{"dropping-particle":"","family":"Sung","given":"W.","non-dropping-particle":"","parse-names":false,"suffix":""},{"dropping-particle":"","family":"Power","given":"D. M.","non-dropping-particle":"","parse-names":false,"suffix":""},{"dropping-particle":"","family":"Packer","given":"M.","non-dropping-particle":"","parse-names":false,"suffix":""},{"dropping-particle":"","family":"Carvalho","given":"G. R.","non-dropping-particle":"","parse-names":false,"suffix":""},{"dropping-particle":"","family":"Blaxter","given":"M. L.","non-dropping-particle":"","parse-names":false,"suffix":""},{"dropping-particle":"","family":"Lambshead","given":"P. J D","non-dropping-particle":"","parse-names":false,"suffix":""},{"dropping-particle":"","family":"Thomas","given":"W. K.","non-dropping-particle":"","parse-names":false,"suffix":""}],"container-title":"Molecular Ecology","id":"ITEM-4","issue":"SUPPL. 1","issued":{"date-parts":[["2010"]]},"page":"4-20","title":"Ultrasequencing of the meiofaunal biosphere: Practice, pitfalls and promises","type":"article-journal","volume":"19"},"uris":["http://www.mendeley.com/documents/?uuid=b04404c7-266b-4401-8b9d-a1c335857909"]},{"id":"ITEM-5","itemData":{"author":[{"dropping-particle":"","family":"Holovachov","given":"Oleksandr","non-dropping-particle":"","parse-names":false,"suffix":""},{"dropping-particle":"","family":"Haenel","given":"Quiterie","non-dropping-particle":"","parse-names":false,"suffix":""},{"dropping-particle":"","family":"Bourlat","given":"Sarah J","non-dropping-particle":"","parse-names":false,"suffix":""},{"dropping-particle":"","family":"Jondelius","given":"Ulf","non-dropping-particle":"","parse-names":false,"suffix":""}],"container-title":"arXiv preprint arXiv:1704.05412","id":"ITEM-5","issued":{"date-parts":[["2017"]]},"title":"Taxonomy assignment approach determines the efficiency of identification of metabarcodes in marine nematodes","type":"article-journal"},"uris":["http://www.mendeley.com/documents/?uuid=f9b56c3d-f1f7-4ee3-89b1-b54d9e002250"]}],"mendeley":{"formattedCitation":"(Porazinska et al. 2009, Creer et al. 2010, Fonseca et al. 2010, Porazinska GIBLIN‐DAVIS et al. 2010, Holovachov et al. 2017)","plainTextFormattedCitation":"(Porazinska et al. 2009, Creer et al. 2010, Fonseca et al. 2010, Porazinska GIBLIN‐DAVIS et al. 2010, Holovachov et al. 2017)","previouslyFormattedCitation":"(Creer et al., 2010; Fonseca et al., 2010; Holovachov, Haenel, Bourlat, &amp; Jondelius, 2017; Porazinska et al., 2009; Porazinska, GIBLIN‐DAVIS, et al., 2010)"},"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Porazinska et al. 2009, Creer et al. 2010, Fonseca et al. 2010, Porazinska et al. 2010, Holovachov et al. 2017)</w:t>
      </w:r>
      <w:r w:rsidRPr="00EF5404">
        <w:rPr>
          <w:rFonts w:cs="Times New Roman"/>
          <w:szCs w:val="22"/>
        </w:rPr>
        <w:fldChar w:fldCharType="end"/>
      </w:r>
      <w:r w:rsidRPr="00EF5404">
        <w:rPr>
          <w:rFonts w:cs="Times New Roman"/>
          <w:szCs w:val="22"/>
        </w:rPr>
        <w:t xml:space="preserve">. </w:t>
      </w:r>
    </w:p>
    <w:p w14:paraId="2957C370" w14:textId="77777777" w:rsidR="00EF5404" w:rsidRPr="00EF5404" w:rsidRDefault="00EF5404" w:rsidP="00973736">
      <w:pPr>
        <w:spacing w:line="480" w:lineRule="auto"/>
        <w:rPr>
          <w:rFonts w:cs="Times New Roman"/>
          <w:szCs w:val="22"/>
        </w:rPr>
      </w:pPr>
    </w:p>
    <w:p w14:paraId="2957C371" w14:textId="04D208CD" w:rsidR="00954108" w:rsidRDefault="00954108" w:rsidP="00973736">
      <w:pPr>
        <w:spacing w:line="480" w:lineRule="auto"/>
        <w:rPr>
          <w:rFonts w:cs="Times New Roman"/>
          <w:szCs w:val="22"/>
        </w:rPr>
      </w:pPr>
      <w:r w:rsidRPr="00EF5404">
        <w:rPr>
          <w:rFonts w:cs="Times New Roman"/>
          <w:szCs w:val="22"/>
        </w:rPr>
        <w:t xml:space="preserve">Despite its wide taxonomic coverage, the 18S rDNA-base markers like most markers mentioned here have certain limitations. Aside from the fact that some 18S rDNA markers lack the resolution to distinguish certain species of nematodes, the primers used to amplify them are often not specific. Using the primer pair described by </w:t>
      </w:r>
      <w:r w:rsidRPr="00EF5404">
        <w:rPr>
          <w:rFonts w:cs="Times New Roman"/>
          <w:szCs w:val="22"/>
        </w:rPr>
        <w:fldChar w:fldCharType="begin" w:fldLock="1"/>
      </w:r>
      <w:r w:rsidR="00A63111">
        <w:rPr>
          <w:rFonts w:cs="Times New Roman"/>
          <w:szCs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mendeley":{"formattedCitation":"(Porazinska et al. 2009)","manualFormatting":"Porazinska et al. (2009)","plainTextFormattedCitation":"(Porazinska et al. 2009)","previouslyFormattedCitation":"(Porazinska et al., 2009)"},"properties":{"noteIndex":0},"schema":"https://github.com/citation-style-language/schema/raw/master/csl-citation.json"}</w:instrText>
      </w:r>
      <w:r w:rsidRPr="00EF5404">
        <w:rPr>
          <w:rFonts w:cs="Times New Roman"/>
          <w:szCs w:val="22"/>
        </w:rPr>
        <w:fldChar w:fldCharType="separate"/>
      </w:r>
      <w:r w:rsidRPr="00EF5404">
        <w:rPr>
          <w:rFonts w:cs="Times New Roman"/>
          <w:noProof/>
          <w:szCs w:val="22"/>
        </w:rPr>
        <w:t>Porazinska et al. (2009)</w:t>
      </w:r>
      <w:r w:rsidRPr="00EF5404">
        <w:rPr>
          <w:rFonts w:cs="Times New Roman"/>
          <w:szCs w:val="22"/>
        </w:rPr>
        <w:fldChar w:fldCharType="end"/>
      </w:r>
      <w:r w:rsidRPr="00EF5404">
        <w:rPr>
          <w:rFonts w:cs="Times New Roman"/>
          <w:szCs w:val="22"/>
        </w:rPr>
        <w:t xml:space="preserve"> on DNA extracted directly from the soil, </w:t>
      </w:r>
      <w:r w:rsidRPr="00EF5404">
        <w:rPr>
          <w:rFonts w:cs="Times New Roman"/>
          <w:szCs w:val="22"/>
        </w:rPr>
        <w:fldChar w:fldCharType="begin" w:fldLock="1"/>
      </w:r>
      <w:r w:rsidR="00A63111">
        <w:rPr>
          <w:rFonts w:cs="Times New Roman"/>
          <w:szCs w:val="22"/>
        </w:rPr>
        <w:instrText>ADDIN CSL_CITATION {"citationItems":[{"id":"ITEM-1","itemData":{"ISSN":"2045-7758","author":[{"dropping-particle":"","family":"Peham","given":"Thomas","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container-title":"Ecology and Evolution","id":"ITEM-1","issued":{"date-parts":[["2017"]]},"publisher":"Wiley Online Library","title":"Are we ready to detect nematode diversity by next generation sequencing?","type":"article-journal"},"uris":["http://www.mendeley.com/documents/?uuid=0fde63cb-df75-4655-8fe5-8552a5a875b5"]}],"mendeley":{"formattedCitation":"(Peham et al. 2017)","plainTextFormattedCitation":"(Peham et al. 2017)","previouslyFormattedCitation":"(Peham, Steiner, Schlick‐Steiner, &amp; Arthofer, 2017)"},"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Peham et al. 2017)</w:t>
      </w:r>
      <w:r w:rsidRPr="00EF5404">
        <w:rPr>
          <w:rFonts w:cs="Times New Roman"/>
          <w:szCs w:val="22"/>
        </w:rPr>
        <w:fldChar w:fldCharType="end"/>
      </w:r>
      <w:r w:rsidRPr="00EF5404">
        <w:rPr>
          <w:rFonts w:cs="Times New Roman"/>
          <w:szCs w:val="22"/>
        </w:rPr>
        <w:t xml:space="preserve"> showed that only 2.5% of sequenced reads were from nematodes. To make it useable for environmental DNA </w:t>
      </w:r>
      <w:r w:rsidRPr="00EF5404">
        <w:rPr>
          <w:rFonts w:cs="Times New Roman"/>
          <w:szCs w:val="22"/>
        </w:rPr>
        <w:fldChar w:fldCharType="begin" w:fldLock="1"/>
      </w:r>
      <w:r w:rsidR="00A63111">
        <w:rPr>
          <w:rFonts w:cs="Times New Roman"/>
          <w:szCs w:val="22"/>
        </w:rPr>
        <w:instrText>ADDIN CSL_CITATION {"citationItems":[{"id":"ITEM-1","itemData":{"DOI":"10.1186/s12898-014-0034-4","ISSN":"1472-6785","PMID":"25880249","abstract":"BACKGROUND:Nematodes are extremely diverse and numbers of species are predicted to be more than a million. Studies on nematode diversity are difficult and laborious using classical methods and therefore high-throughput sequencing is an attractive alternative. Primers that have been used in previous sequence-based studies are not nematode specific but also amplify other groups of organisms such as fungi and plantae, and thus require a nematode enrichment step that may introduce biases.RESULTS:In this study an amplification strategy which selectively amplifies a fragment of the SSU from nematodes without the need for enrichment was developed. Using this strategy on DNA templates from a set of 22 agricultural soils, we obtained 64.4% sequences of nematode origin in total, whereas the remaining sequences were almost entirely from other metazoans. The nematode sequences were derived from a broad taxonomic range and most sequences were from nematode taxa that have previously been found to be abundant in soil such as Tylenchida, Rhabditida, Dorylaimida, Triplonchida and Araeolaimida.CONCLUSIONS:Our amplification and sequencing strategy for assessing nematode diversity was able to collect a broad diversity without prior nematode enrichment and thus the method will be highly valuable in ecological studies of nematodes.","author":[{"dropping-particle":"","family":"Sapkota","given":"Rumakanta","non-dropping-particle":"","parse-names":false,"suffix":""},{"dropping-particle":"","family":"Nicolaisen","given":"Mogens","non-dropping-particle":"","parse-names":false,"suffix":""}],"container-title":"BMC Ecology","id":"ITEM-1","issue":"1","issued":{"date-parts":[["2015"]]},"page":"1-8","title":"High-throughput sequencing of nematode communities from total soil DNA extractions","type":"article-journal","volume":"15"},"uris":["http://www.mendeley.com/documents/?uuid=b3ab2653-17d4-40ec-9679-a2184ff21e39"]}],"mendeley":{"formattedCitation":"(Sapkota and Nicolaisen 2015)","plainTextFormattedCitation":"(Sapkota and Nicolaisen 2015)","previouslyFormattedCitation":"(Sapkota &amp; Nicolaisen, 2015)"},"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Sapkota and Nicolaisen 2015)</w:t>
      </w:r>
      <w:r w:rsidRPr="00EF5404">
        <w:rPr>
          <w:rFonts w:cs="Times New Roman"/>
          <w:szCs w:val="22"/>
        </w:rPr>
        <w:fldChar w:fldCharType="end"/>
      </w:r>
      <w:r w:rsidRPr="00EF5404">
        <w:rPr>
          <w:rFonts w:cs="Times New Roman"/>
          <w:szCs w:val="22"/>
        </w:rPr>
        <w:t xml:space="preserve"> had earlier proposed the use of a semi-nested amplification approach they showed could increase the percentage of nematode reads from just 3% to 64%. It is worth mentioning that the lack of specificity of these primers may not be such a pressing issue as long as nematodes are isolated from the soil prior to DNA extraction. Given the current capacities of the direct soil extraction kits available at the moment, which can handle only a very small fraction of recommended soil volume of 250 ml for nematode extraction </w:t>
      </w:r>
      <w:r w:rsidRPr="00EF5404">
        <w:rPr>
          <w:rFonts w:cs="Times New Roman"/>
          <w:szCs w:val="22"/>
        </w:rPr>
        <w:fldChar w:fldCharType="begin" w:fldLock="1"/>
      </w:r>
      <w:r w:rsidR="00A63111">
        <w:rPr>
          <w:rFonts w:cs="Times New Roman"/>
          <w:szCs w:val="22"/>
        </w:rPr>
        <w:instrText>ADDIN CSL_CITATION {"citationItems":[{"id":"ITEM-1","itemData":{"ISSN":"2045-7758","author":[{"dropping-particle":"","family":"Peham","given":"Thomas","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container-title":"Ecology and Evolution","id":"ITEM-1","issued":{"date-parts":[["2017"]]},"publisher":"Wiley Online Library","title":"Are we ready to detect nematode diversity by next generation sequencing?","type":"article-journal"},"uris":["http://www.mendeley.com/documents/?uuid=0fde63cb-df75-4655-8fe5-8552a5a875b5"]}],"mendeley":{"formattedCitation":"(Peham et al. 2017)","plainTextFormattedCitation":"(Peham et al. 2017)","previouslyFormattedCitation":"(Peham et al., 2017)"},"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Peham et al. 2017)</w:t>
      </w:r>
      <w:r w:rsidRPr="00EF5404">
        <w:rPr>
          <w:rFonts w:cs="Times New Roman"/>
          <w:szCs w:val="22"/>
        </w:rPr>
        <w:fldChar w:fldCharType="end"/>
      </w:r>
      <w:r w:rsidRPr="00EF5404">
        <w:rPr>
          <w:rFonts w:cs="Times New Roman"/>
          <w:szCs w:val="22"/>
        </w:rPr>
        <w:t xml:space="preserve">, it is safe to say that the traditional extraction methods will continue to be widely used until such a time when the capacities of these direct DNA extraction kits are improved. That said, the evaluation of markers, for now, will mostly </w:t>
      </w:r>
      <w:r w:rsidR="008270C3" w:rsidRPr="00EF5404">
        <w:rPr>
          <w:rFonts w:cs="Times New Roman"/>
          <w:szCs w:val="22"/>
        </w:rPr>
        <w:t>base</w:t>
      </w:r>
      <w:r w:rsidRPr="00EF5404">
        <w:rPr>
          <w:rFonts w:cs="Times New Roman"/>
          <w:szCs w:val="22"/>
        </w:rPr>
        <w:t xml:space="preserve"> on their taxonomic coverage. </w:t>
      </w:r>
      <w:r w:rsidRPr="00EF5404">
        <w:rPr>
          <w:rFonts w:cs="Times New Roman"/>
          <w:noProof/>
          <w:szCs w:val="22"/>
        </w:rPr>
        <w:t>Peham et al. (2017) in their paper also made a</w:t>
      </w:r>
      <w:r w:rsidRPr="00EF5404">
        <w:rPr>
          <w:rFonts w:cs="Times New Roman"/>
          <w:szCs w:val="22"/>
        </w:rPr>
        <w:t xml:space="preserve"> case for the ITS region to be considered as a barcode candidate given the large collection of sequence reference libraries of this available in public database </w:t>
      </w:r>
      <w:r w:rsidRPr="00EF5404">
        <w:rPr>
          <w:rFonts w:cs="Times New Roman"/>
          <w:szCs w:val="22"/>
        </w:rPr>
        <w:fldChar w:fldCharType="begin" w:fldLock="1"/>
      </w:r>
      <w:r w:rsidR="00A63111">
        <w:rPr>
          <w:rFonts w:cs="Times New Roman"/>
          <w:szCs w:val="22"/>
        </w:rPr>
        <w:instrText>ADDIN CSL_CITATION {"citationItems":[{"id":"ITEM-1","itemData":{"ISSN":"2045-7758","author":[{"dropping-particle":"","family":"Peham","given":"Thomas","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container-title":"Ecology and Evolution","id":"ITEM-1","issued":{"date-parts":[["2017"]]},"publisher":"Wiley Online Library","title":"Are we ready to detect nematode diversity by next generation sequencing?","type":"article-journal"},"uris":["http://www.mendeley.com/documents/?uuid=0fde63cb-df75-4655-8fe5-8552a5a875b5"]}],"mendeley":{"formattedCitation":"(Peham et al. 2017)","plainTextFormattedCitation":"(Peham et al. 2017)","previouslyFormattedCitation":"(Peham et al., 2017)"},"properties":{"noteIndex":0},"schema":"https://github.com/citation-style-language/schema/raw/master/csl-citation.json"}</w:instrText>
      </w:r>
      <w:r w:rsidRPr="00EF5404">
        <w:rPr>
          <w:rFonts w:cs="Times New Roman"/>
          <w:szCs w:val="22"/>
        </w:rPr>
        <w:fldChar w:fldCharType="separate"/>
      </w:r>
      <w:r w:rsidR="00A63111" w:rsidRPr="00A63111">
        <w:rPr>
          <w:rFonts w:cs="Times New Roman"/>
          <w:noProof/>
          <w:szCs w:val="22"/>
        </w:rPr>
        <w:t>(Peham et al. 2017)</w:t>
      </w:r>
      <w:r w:rsidRPr="00EF5404">
        <w:rPr>
          <w:rFonts w:cs="Times New Roman"/>
          <w:szCs w:val="22"/>
        </w:rPr>
        <w:fldChar w:fldCharType="end"/>
      </w:r>
      <w:r w:rsidRPr="00EF5404">
        <w:rPr>
          <w:rFonts w:cs="Times New Roman"/>
          <w:szCs w:val="22"/>
        </w:rPr>
        <w:t xml:space="preserve">. However, as stated by </w:t>
      </w:r>
      <w:r w:rsidRPr="00EF5404">
        <w:rPr>
          <w:rFonts w:cs="Times New Roman"/>
          <w:szCs w:val="22"/>
        </w:rPr>
        <w:fldChar w:fldCharType="begin" w:fldLock="1"/>
      </w:r>
      <w:r w:rsidR="00A63111">
        <w:rPr>
          <w:rFonts w:cs="Times New Roman"/>
          <w:szCs w:val="22"/>
        </w:rPr>
        <w:instrText>ADDIN CSL_CITATION {"citationItems":[{"id":"ITEM-1","itemData":{"DOI":"10.1046/j.1365-294X.2002.01485.x","author":[{"dropping-particle":"","family":"Floyd","given":"R","non-dropping-particle":"","parse-names":false,"suffix":""},{"dropping-particle":"","family":"Abebe","given":"E","non-dropping-particle":"","parse-names":false,"suffix":""},{"dropping-particle":"","family":"Papert","given":"A","non-dropping-particle":"","parse-names":false,"suffix":""},{"dropping-particle":"","family":"Blaxter","given":"M","non-dropping-particle":"","parse-names":false,"suffix":""}],"container-title":"Mol Ecol","id":"ITEM-1","issued":{"date-parts":[["2002"]]},"title":"Molecular barcodes for soil nematode identification","type":"article-journal","volume":"11"},"uris":["http://www.mendeley.com/documents/?uuid=b2bbbcc3-6010-4098-8fa8-9efdf4caadd8"]}],"mendeley":{"formattedCitation":"(Floyd et al. 2002)","manualFormatting":"Floyd et al. (2002)","plainTextFormattedCitation":"(Floyd et al. 2002)","previouslyFormattedCitation":"(Floyd et al., 2002)"},"properties":{"noteIndex":0},"schema":"https://github.com/citation-style-language/schema/raw/master/csl-citation.json"}</w:instrText>
      </w:r>
      <w:r w:rsidRPr="00EF5404">
        <w:rPr>
          <w:rFonts w:cs="Times New Roman"/>
          <w:szCs w:val="22"/>
        </w:rPr>
        <w:fldChar w:fldCharType="separate"/>
      </w:r>
      <w:r w:rsidRPr="00EF5404">
        <w:rPr>
          <w:rFonts w:cs="Times New Roman"/>
          <w:noProof/>
          <w:szCs w:val="22"/>
        </w:rPr>
        <w:t>Floyd et al. (2002)</w:t>
      </w:r>
      <w:r w:rsidRPr="00EF5404">
        <w:rPr>
          <w:rFonts w:cs="Times New Roman"/>
          <w:szCs w:val="22"/>
        </w:rPr>
        <w:fldChar w:fldCharType="end"/>
      </w:r>
      <w:r w:rsidRPr="00EF5404">
        <w:rPr>
          <w:rFonts w:cs="Times New Roman"/>
          <w:szCs w:val="22"/>
        </w:rPr>
        <w:t xml:space="preserve">, attributes of the ITS region such as it being difficult to align, variable even within species and showing extreme length variation between diverse nematode taxa make it a difficult marker to use. </w:t>
      </w:r>
    </w:p>
    <w:p w14:paraId="2957C372" w14:textId="77777777" w:rsidR="00EF5404" w:rsidRPr="00EF5404" w:rsidRDefault="00EF5404" w:rsidP="00973736">
      <w:pPr>
        <w:spacing w:line="480" w:lineRule="auto"/>
        <w:rPr>
          <w:rFonts w:cs="Times New Roman"/>
          <w:szCs w:val="22"/>
        </w:rPr>
      </w:pPr>
    </w:p>
    <w:p w14:paraId="2957C374" w14:textId="5AB56972" w:rsidR="00EF5404" w:rsidRPr="00EF5404" w:rsidRDefault="00D535E0" w:rsidP="00DA66AF">
      <w:pPr>
        <w:spacing w:line="480" w:lineRule="auto"/>
        <w:rPr>
          <w:rFonts w:cs="Times New Roman"/>
          <w:szCs w:val="22"/>
        </w:rPr>
      </w:pPr>
      <w:r w:rsidRPr="00EF5404">
        <w:rPr>
          <w:rFonts w:cs="Times New Roman"/>
          <w:szCs w:val="22"/>
        </w:rPr>
        <w:lastRenderedPageBreak/>
        <w:t xml:space="preserve">The current study was set up to evaluate four marker regions using an artificially assembled nematode community. </w:t>
      </w:r>
      <w:r w:rsidR="00954108" w:rsidRPr="00EF5404">
        <w:rPr>
          <w:rFonts w:cs="Times New Roman"/>
          <w:szCs w:val="22"/>
        </w:rPr>
        <w:t xml:space="preserve">There are two regions within 18S rDNA that are commonly used in metabarcoding studies involving nematodes; (I) a region amplified using the primer sets NF1-18Sr2b as used by </w:t>
      </w:r>
      <w:r w:rsidR="00954108" w:rsidRPr="00EF5404">
        <w:rPr>
          <w:rFonts w:cs="Times New Roman"/>
          <w:szCs w:val="22"/>
        </w:rPr>
        <w:fldChar w:fldCharType="begin" w:fldLock="1"/>
      </w:r>
      <w:r w:rsidR="00A63111">
        <w:rPr>
          <w:rFonts w:cs="Times New Roman"/>
          <w:szCs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mendeley":{"formattedCitation":"(Porazinska et al. 2009)","manualFormatting":"Porazinska et al. (2009)","plainTextFormattedCitation":"(Porazinska et al. 2009)","previouslyFormattedCitation":"(Porazinska et al., 2009)"},"properties":{"noteIndex":0},"schema":"https://github.com/citation-style-language/schema/raw/master/csl-citation.json"}</w:instrText>
      </w:r>
      <w:r w:rsidR="00954108" w:rsidRPr="00EF5404">
        <w:rPr>
          <w:rFonts w:cs="Times New Roman"/>
          <w:szCs w:val="22"/>
        </w:rPr>
        <w:fldChar w:fldCharType="separate"/>
      </w:r>
      <w:r w:rsidR="00954108" w:rsidRPr="00EF5404">
        <w:rPr>
          <w:rFonts w:cs="Times New Roman"/>
          <w:noProof/>
          <w:szCs w:val="22"/>
        </w:rPr>
        <w:t>Porazinska et al. (2009)</w:t>
      </w:r>
      <w:r w:rsidR="00954108" w:rsidRPr="00EF5404">
        <w:rPr>
          <w:rFonts w:cs="Times New Roman"/>
          <w:szCs w:val="22"/>
        </w:rPr>
        <w:fldChar w:fldCharType="end"/>
      </w:r>
      <w:r w:rsidR="00954108" w:rsidRPr="00EF5404">
        <w:rPr>
          <w:rFonts w:cs="Times New Roman"/>
          <w:szCs w:val="22"/>
        </w:rPr>
        <w:t xml:space="preserve">  which will from hereon be called NF1-18Sr2b marker, and (II) a region amplified with primers, SSU04F-SSUR22 </w:t>
      </w:r>
      <w:r w:rsidR="00954108" w:rsidRPr="00EF5404">
        <w:rPr>
          <w:rFonts w:cs="Times New Roman"/>
          <w:szCs w:val="22"/>
        </w:rPr>
        <w:fldChar w:fldCharType="begin" w:fldLock="1"/>
      </w:r>
      <w:r w:rsidR="00A63111">
        <w:rPr>
          <w:rFonts w:cs="Times New Roman"/>
          <w:szCs w:val="22"/>
        </w:rPr>
        <w:instrText>ADDIN CSL_CITATION {"citationItems":[{"id":"ITEM-1","itemData":{"ISSN":"0028-0836","author":[{"dropping-particle":"","family":"Blaxter","given":"Mark L","non-dropping-particle":"","parse-names":false,"suffix":""},{"dropping-particle":"","family":"Ley","given":"Paul","non-dropping-particle":"De","parse-names":false,"suffix":""},{"dropping-particle":"","family":"Garey","given":"James R","non-dropping-particle":"","parse-names":false,"suffix":""},{"dropping-particle":"","family":"Liu","given":"Leo X","non-dropping-particle":"","parse-names":false,"suffix":""}],"container-title":"Nature","id":"ITEM-1","issue":"6671","issued":{"date-parts":[["1998"]]},"page":"71","publisher":"Nature Publishing Group","title":"A molecular evolutionary framework for the phylum Nematoda","type":"article-journal","volume":"392"},"uris":["http://www.mendeley.com/documents/?uuid=51f87c5c-8357-4642-ae12-cbcbb79d6309"]}],"mendeley":{"formattedCitation":"(Blaxter et al. 1998)","plainTextFormattedCitation":"(Blaxter et al. 1998)","previouslyFormattedCitation":"(Blaxter, De Ley, Garey, &amp; Liu, 1998)"},"properties":{"noteIndex":0},"schema":"https://github.com/citation-style-language/schema/raw/master/csl-citation.json"}</w:instrText>
      </w:r>
      <w:r w:rsidR="00954108" w:rsidRPr="00EF5404">
        <w:rPr>
          <w:rFonts w:cs="Times New Roman"/>
          <w:szCs w:val="22"/>
        </w:rPr>
        <w:fldChar w:fldCharType="separate"/>
      </w:r>
      <w:r w:rsidR="00A63111" w:rsidRPr="00A63111">
        <w:rPr>
          <w:rFonts w:cs="Times New Roman"/>
          <w:noProof/>
          <w:szCs w:val="22"/>
        </w:rPr>
        <w:t>(Blaxter et al. 1998)</w:t>
      </w:r>
      <w:r w:rsidR="00954108" w:rsidRPr="00EF5404">
        <w:rPr>
          <w:rFonts w:cs="Times New Roman"/>
          <w:szCs w:val="22"/>
        </w:rPr>
        <w:fldChar w:fldCharType="end"/>
      </w:r>
      <w:r w:rsidR="00954108" w:rsidRPr="00EF5404">
        <w:rPr>
          <w:rFonts w:cs="Times New Roman"/>
          <w:szCs w:val="22"/>
        </w:rPr>
        <w:t xml:space="preserve"> and has been used in a number of previous studies on metabarcoding of marine nematodes </w:t>
      </w:r>
      <w:r w:rsidR="00954108" w:rsidRPr="00EF5404">
        <w:rPr>
          <w:rFonts w:cs="Times New Roman"/>
          <w:szCs w:val="22"/>
        </w:rPr>
        <w:fldChar w:fldCharType="begin" w:fldLock="1"/>
      </w:r>
      <w:r w:rsidR="00A63111">
        <w:rPr>
          <w:rFonts w:cs="Times New Roman"/>
          <w:szCs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id":"ITEM-2","itemData":{"ISSN":"1365-294X","author":[{"dropping-particle":"","family":"Porazinska","given":"Dorota L","non-dropping-particle":"","parse-names":false,"suffix":""},{"dropping-particle":"","family":"GIBLIN‐DAVIS","given":"ROBIN M","non-dropping-particle":"","parse-names":false,"suffix":""},{"dropping-particle":"","family":"Esquivel","given":"Alejandro","non-dropping-particle":"","parse-names":false,"suffix":""},{"dropping-particle":"","family":"Powers","given":"Thomas O","non-dropping-particle":"","parse-names":false,"suffix":""},{"dropping-particle":"","family":"Sung","given":"W A Y","non-dropping-particle":"","parse-names":false,"suffix":""},{"dropping-particle":"","family":"Thomas","given":"W Kelley","non-dropping-particle":"","parse-names":false,"suffix":""}],"container-title":"Molecular Ecology","id":"ITEM-2","issue":"24","issued":{"date-parts":[["2010"]]},"page":"5521-5530","publisher":"Wiley Online Library","title":"Ecometagenetics confirm high tropical rainforest nematode diversity","type":"article-journal","volume":"19"},"uris":["http://www.mendeley.com/documents/?uuid=51e5f4a3-8143-4409-9211-75a3febc826e"]},{"id":"ITEM-3","itemData":{"DOI":"10.1038/ncomms1095","ISBN":"2041-1723 (Electronic) 2041-1723 (Linking)","ISSN":"2041-1723","PMID":"20981026","abstract":"Biodiversity is of crucial importance for ecosystem functioning, sustainability and resilience, but the magnitude and organization of marine diversity at a range of spatial and taxonomic scales are undefined. In this paper, we use second-generation sequencing to unmask putatively diverse marine metazoan biodiversity in a Scottish temperate benthic ecosystem. We show that remarkable differences in diversity occurred at microgeographical scales and refute currently accepted ecological and taxonomic paradigms of meiofaunal identity, rank abundance and concomitant understanding of trophic dynamics. Richness estimates from the current benchmarked Operational Clustering of Taxonomic Units from Parallel UltraSequencing analyses are broadly aligned with those derived from morphological assessments. However, the slope of taxon rarefaction curves for many phyla remains incomplete, suggesting that the true alpha diversity is likely to exceed current perceptions. The approaches provide a rapid, objective and cost-effective taxonomic framework for exploring links between ecosystem structure and function of all hitherto intractable, but ecologically important, communities.","author":[{"dropping-particle":"","family":"Fonseca","given":"Vera G","non-dropping-particle":"","parse-names":false,"suffix":""},{"dropping-particle":"","family":"Carvalho","given":"Gary R","non-dropping-particle":"","parse-names":false,"suffix":""},{"dropping-particle":"","family":"Sung","given":"Way","non-dropping-particle":"","parse-names":false,"suffix":""},{"dropping-particle":"","family":"Johnson","given":"Harriet F","non-dropping-particle":"","parse-names":false,"suffix":""},{"dropping-particle":"","family":"Power","given":"Deborah M","non-dropping-particle":"","parse-names":false,"suffix":""},{"dropping-particle":"","family":"Neill","given":"Simon P","non-dropping-particle":"","parse-names":false,"suffix":""},{"dropping-particle":"","family":"Packer","given":"Margaret","non-dropping-particle":"","parse-names":false,"suffix":""},{"dropping-particle":"","family":"Blaxter","given":"Mark L","non-dropping-particle":"","parse-names":false,"suffix":""},{"dropping-particle":"","family":"Lambshead","given":"P John D","non-dropping-particle":"","parse-names":false,"suffix":""},{"dropping-particle":"","family":"Thomas","given":"W Kelley","non-dropping-particle":"","parse-names":false,"suffix":""},{"dropping-particle":"","family":"Creer","given":"Simon","non-dropping-particle":"","parse-names":false,"suffix":""}],"container-title":"Nature communications","id":"ITEM-3","issue":"7","issued":{"date-parts":[["2010"]]},"page":"98","title":"Second-generation environmental sequencing unmasks marine metazoan biodiversity.","type":"article-journal","volume":"1"},"uris":["http://www.mendeley.com/documents/?uuid=482fcd39-ef95-4760-8488-f6ec2ea49efd"]},{"id":"ITEM-4","itemData":{"DOI":"10.1111/j.1365-294X.2009.04473.x","ISBN":"1365-294X (Electronic)\\n0962-1083 (Linking)","ISSN":"09621083","PMID":"20331766","abstract":"Biodiversity assessment is the key to understanding the relationship between biodiversity and ecosystem functioning, but there is a well-acknowledged biodiversity identification gap related to eukaryotic meiofaunal organisms. Meiofaunal identification is confounded by the small size of taxa, morphological convergence and intraspecific variation. However, the most important restricting factor in meiofaunal ecological research is the mismatch between diversity and the number of taxonomists that are able to simultaneously identify and catalogue meiofaunal diversity. Accordingly, a molecular operational taxonomic unit (MOTU)-based approach has been advocated for en mass meiofaunal biodiversity assessment, but it has been restricted by the lack of throughput afforded by chain termination sequencing. Contemporary pyrosequencing offers a solution to this problem in the form of environmental metagenetic analyses, but this represents a novel field of biodiversity assessment. Here, we provide an overview of meiofaunal metagenetic analyses, ranging from sample preservation and DNA extraction to PCR, sequencing and the bioinformatic interrogation of multiple, independent samples using 454 Roche sequencing platforms. We report two examples of environmental metagenetic nuclear small subunit 18S (nSSU) analyses of marine and tropical rainforest habitats and provide critical appraisals of the level of putative recombinant DNA molecules (chimeras) in metagenetic data sets. Following stringent quality control measures, environmental metagenetic analyses achieve MOTU formation across the eukaryote domain of life at a fraction of the time and cost of traditional approaches. The effectiveness of Roche 454 sequencing brings substantial advantages to studies aiming to elucidate the molecular genetic richness of not only meiofaunal, but also all complex eukaryotic communities.","author":[{"dropping-particle":"","family":"Creer","given":"S.","non-dropping-particle":"","parse-names":false,"suffix":""},{"dropping-particle":"","family":"Fonseca","given":"V. G.","non-dropping-particle":"","parse-names":false,"suffix":""},{"dropping-particle":"","family":"Porazinska","given":"D. L.","non-dropping-particle":"","parse-names":false,"suffix":""},{"dropping-particle":"","family":"Giblin-Davis","given":"R. M.","non-dropping-particle":"","parse-names":false,"suffix":""},{"dropping-particle":"","family":"Sung","given":"W.","non-dropping-particle":"","parse-names":false,"suffix":""},{"dropping-particle":"","family":"Power","given":"D. M.","non-dropping-particle":"","parse-names":false,"suffix":""},{"dropping-particle":"","family":"Packer","given":"M.","non-dropping-particle":"","parse-names":false,"suffix":""},{"dropping-particle":"","family":"Carvalho","given":"G. R.","non-dropping-particle":"","parse-names":false,"suffix":""},{"dropping-particle":"","family":"Blaxter","given":"M. L.","non-dropping-particle":"","parse-names":false,"suffix":""},{"dropping-particle":"","family":"Lambshead","given":"P. J D","non-dropping-particle":"","parse-names":false,"suffix":""},{"dropping-particle":"","family":"Thomas","given":"W. K.","non-dropping-particle":"","parse-names":false,"suffix":""}],"container-title":"Molecular Ecology","id":"ITEM-4","issue":"SUPPL. 1","issued":{"date-parts":[["2010"]]},"page":"4-20","title":"Ultrasequencing of the meiofaunal biosphere: Practice, pitfalls and promises","type":"article-journal","volume":"19"},"uris":["http://www.mendeley.com/documents/?uuid=b04404c7-266b-4401-8b9d-a1c335857909"]},{"id":"ITEM-5","itemData":{"author":[{"dropping-particle":"","family":"Holovachov","given":"Oleksandr","non-dropping-particle":"","parse-names":false,"suffix":""},{"dropping-particle":"","family":"Haenel","given":"Quiterie","non-dropping-particle":"","parse-names":false,"suffix":""},{"dropping-particle":"","family":"Bourlat","given":"Sarah J","non-dropping-particle":"","parse-names":false,"suffix":""},{"dropping-particle":"","family":"Jondelius","given":"Ulf","non-dropping-particle":"","parse-names":false,"suffix":""}],"container-title":"arXiv preprint arXiv:1704.05412","id":"ITEM-5","issued":{"date-parts":[["2017"]]},"title":"Taxonomy assignment approach determines the efficiency of identification of metabarcodes in marine nematodes","type":"article-journal"},"uris":["http://www.mendeley.com/documents/?uuid=f9b56c3d-f1f7-4ee3-89b1-b54d9e002250"]},{"id":"ITEM-6","itemData":{"ISSN":"1466-8238","author":[{"dropping-particle":"","family":"Fonseca","given":"Vera G","non-dropping-particle":"","parse-names":false,"suffix":""},{"dropping-particle":"","family":"Carvalho","given":"Gary R","non-dropping-particle":"","parse-names":false,"suffix":""},{"dropping-particle":"","family":"Nichols","given":"Ben","non-dropping-particle":"","parse-names":false,"suffix":""},{"dropping-particle":"","family":"Quince","given":"Christopher","non-dropping-particle":"","parse-names":false,"suffix":""},{"dropping-particle":"","family":"Johnson","given":"Harriet F","non-dropping-particle":"","parse-names":false,"suffix":""},{"dropping-particle":"","family":"Neill","given":"Simon P","non-dropping-particle":"","parse-names":false,"suffix":""},{"dropping-particle":"","family":"Lambshead","given":"John D","non-dropping-particle":"","parse-names":false,"suffix":""},{"dropping-particle":"","family":"Thomas","given":"W Kelley","non-dropping-particle":"","parse-names":false,"suffix":""},{"dropping-particle":"","family":"Power","given":"Deborah M","non-dropping-particle":"","parse-names":false,"suffix":""},{"dropping-particle":"","family":"Creer","given":"Simon","non-dropping-particle":"","parse-names":false,"suffix":""}],"container-title":"Global Ecology and Biogeography","id":"ITEM-6","issue":"11","issued":{"date-parts":[["2014"]]},"page":"1293-1302","publisher":"Wiley Online Library","title":"Metagenetic analysis of patterns of distribution and diversity of marine meiobenthic eukaryotes","type":"article-journal","volume":"23"},"uris":["http://www.mendeley.com/documents/?uuid=a9fea357-fff3-4e15-99d4-b67ed91fe034"]},{"id":"ITEM-7","itemData":{"ISSN":"1365-294X","author":[{"dropping-particle":"","family":"Bik","given":"Holly M","non-dropping-particle":"","parse-names":false,"suffix":""},{"dropping-particle":"","family":"Sung","given":"W A Y","non-dropping-particle":"","parse-names":false,"suffix":""},{"dropping-particle":"","family":"Ley","given":"Paul","non-dropping-particle":"De","parse-names":false,"suffix":""},{"dropping-particle":"","family":"Baldwin","given":"James G","non-dropping-particle":"","parse-names":false,"suffix":""},{"dropping-particle":"","family":"Sharma","given":"Jyotsna","non-dropping-particle":"","parse-names":false,"suffix":""},{"dropping-particle":"","family":"ROCHA‐OLIVARES","given":"AXAYÁCATL","non-dropping-particle":"","parse-names":false,"suffix":""},{"dropping-particle":"","family":"Thomas","given":"W Kelley","non-dropping-particle":"","parse-names":false,"suffix":""}],"container-title":"Molecular Ecology","id":"ITEM-7","issue":"5","issued":{"date-parts":[["2012"]]},"page":"1048-1059","publisher":"Wiley Online Library","title":"Metagenetic community analysis of microbial eukaryotes illuminates biogeographic patterns in deep‐sea and shallow water sediments","type":"article-journal","volume":"21"},"uris":["http://www.mendeley.com/documents/?uuid=346059fd-089c-4a32-ad84-ba999622a5c3"]}],"mendeley":{"formattedCitation":"(Porazinska et al. 2009, Creer et al. 2010, Fonseca et al. 2010, 2014, Porazinska GIBLIN‐DAVIS et al. 2010, Bik et al. 2012, Holovachov et al. 2017)","manualFormatting":"(Bik et al., 2012; Creer et al., 2010; Fonseca et al., 2014, 2010a; Holovachov et al., 2017; Porazinska et al., 2010a; Porazinska et al., 2009)","plainTextFormattedCitation":"(Porazinska et al. 2009, Creer et al. 2010, Fonseca et al. 2010, 2014, Porazinska GIBLIN‐DAVIS et al. 2010, Bik et al. 2012, Holovachov et al. 2017)","previouslyFormattedCitation":"(Bik et al., 2012; Creer et al., 2010; Fonseca et al., 2010, 2014; Holovachov et al., 2017; Porazinska et al., 2009; Porazinska, GIBLIN‐DAVIS, et al., 2010)"},"properties":{"noteIndex":0},"schema":"https://github.com/citation-style-language/schema/raw/master/csl-citation.json"}</w:instrText>
      </w:r>
      <w:r w:rsidR="00954108" w:rsidRPr="00EF5404">
        <w:rPr>
          <w:rFonts w:cs="Times New Roman"/>
          <w:szCs w:val="22"/>
        </w:rPr>
        <w:fldChar w:fldCharType="separate"/>
      </w:r>
      <w:r w:rsidR="00954108" w:rsidRPr="00EF5404">
        <w:rPr>
          <w:rFonts w:cs="Times New Roman"/>
          <w:noProof/>
          <w:szCs w:val="22"/>
        </w:rPr>
        <w:t>(Bik et al., 2012; Creer et al., 2010; Fonseca et al., 2014, 2010a; Holovachov et al., 2017; Porazinska et al., 2010a; Porazinska et al., 2009)</w:t>
      </w:r>
      <w:r w:rsidR="00954108" w:rsidRPr="00EF5404">
        <w:rPr>
          <w:rFonts w:cs="Times New Roman"/>
          <w:szCs w:val="22"/>
        </w:rPr>
        <w:fldChar w:fldCharType="end"/>
      </w:r>
      <w:r w:rsidR="00954108" w:rsidRPr="00EF5404">
        <w:rPr>
          <w:rFonts w:cs="Times New Roman"/>
          <w:szCs w:val="22"/>
        </w:rPr>
        <w:t xml:space="preserve">. This second marker, which will hereon be referred to as SSUF04-SSUR22, is located very close to the 5’ end of the 18S rDNA. Although not much reasons have been provided for this, it appears throughout literature that the NF1-18Sr2b has been the preferred choice for soil nematodes and the SSUF04-SSUR22 for aquatic nematodes. Another rDNA-based marker located within the D3 expansion segment of the 28S rDNA is one that has also been previously tested on mock communities of nematodes </w:t>
      </w:r>
      <w:r w:rsidR="00954108" w:rsidRPr="00EF5404">
        <w:rPr>
          <w:rFonts w:cs="Times New Roman"/>
          <w:szCs w:val="22"/>
        </w:rPr>
        <w:fldChar w:fldCharType="begin" w:fldLock="1"/>
      </w:r>
      <w:r w:rsidR="00A63111">
        <w:rPr>
          <w:rFonts w:cs="Times New Roman"/>
          <w:szCs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mendeley":{"formattedCitation":"(Porazinska et al. 2009)","manualFormatting":"(Porazinska et al., 2009)","plainTextFormattedCitation":"(Porazinska et al. 2009)","previouslyFormattedCitation":"(Porazinska et al., 2009)"},"properties":{"noteIndex":0},"schema":"https://github.com/citation-style-language/schema/raw/master/csl-citation.json"}</w:instrText>
      </w:r>
      <w:r w:rsidR="00954108" w:rsidRPr="00EF5404">
        <w:rPr>
          <w:rFonts w:cs="Times New Roman"/>
          <w:szCs w:val="22"/>
        </w:rPr>
        <w:fldChar w:fldCharType="separate"/>
      </w:r>
      <w:r w:rsidR="00954108" w:rsidRPr="00EF5404">
        <w:rPr>
          <w:rFonts w:cs="Times New Roman"/>
          <w:noProof/>
          <w:szCs w:val="22"/>
        </w:rPr>
        <w:t>(Porazinska et al., 2009)</w:t>
      </w:r>
      <w:r w:rsidR="00954108" w:rsidRPr="00EF5404">
        <w:rPr>
          <w:rFonts w:cs="Times New Roman"/>
          <w:szCs w:val="22"/>
        </w:rPr>
        <w:fldChar w:fldCharType="end"/>
      </w:r>
      <w:r w:rsidR="00954108" w:rsidRPr="00EF5404">
        <w:rPr>
          <w:rFonts w:cs="Times New Roman"/>
          <w:szCs w:val="22"/>
        </w:rPr>
        <w:t xml:space="preserve">. This region is amplified using the primer set D3Af-D3Br </w:t>
      </w:r>
      <w:r w:rsidR="00954108" w:rsidRPr="00EF5404">
        <w:rPr>
          <w:rFonts w:cs="Times New Roman"/>
          <w:szCs w:val="22"/>
        </w:rPr>
        <w:fldChar w:fldCharType="begin" w:fldLock="1"/>
      </w:r>
      <w:r w:rsidR="00A63111">
        <w:rPr>
          <w:rFonts w:cs="Times New Roman"/>
          <w:szCs w:val="22"/>
        </w:rPr>
        <w:instrText>ADDIN CSL_CITATION {"citationItems":[{"id":"ITEM-1","itemData":{"author":[{"dropping-particle":"","family":"Nunn","given":"Gary B","non-dropping-particle":"","parse-names":false,"suffix":""}],"id":"ITEM-1","issued":{"date-parts":[["1992"]]},"publisher":"University of Nottingham","title":"Nematode molecular evolution: an investigation of evolutionary patterns among nematodes based upon DNA sequences.","type":"article"},"uris":["http://www.mendeley.com/documents/?uuid=6e1713f1-258f-464d-9ade-1f4184d3a75a"]}],"mendeley":{"formattedCitation":"(Nunn 1992)","plainTextFormattedCitation":"(Nunn 1992)","previouslyFormattedCitation":"(Nunn, 1992)"},"properties":{"noteIndex":0},"schema":"https://github.com/citation-style-language/schema/raw/master/csl-citation.json"}</w:instrText>
      </w:r>
      <w:r w:rsidR="00954108" w:rsidRPr="00EF5404">
        <w:rPr>
          <w:rFonts w:cs="Times New Roman"/>
          <w:szCs w:val="22"/>
        </w:rPr>
        <w:fldChar w:fldCharType="separate"/>
      </w:r>
      <w:r w:rsidR="00A63111" w:rsidRPr="00A63111">
        <w:rPr>
          <w:rFonts w:cs="Times New Roman"/>
          <w:noProof/>
          <w:szCs w:val="22"/>
        </w:rPr>
        <w:t>(Nunn 1992)</w:t>
      </w:r>
      <w:r w:rsidR="00954108" w:rsidRPr="00EF5404">
        <w:rPr>
          <w:rFonts w:cs="Times New Roman"/>
          <w:szCs w:val="22"/>
        </w:rPr>
        <w:fldChar w:fldCharType="end"/>
      </w:r>
      <w:r w:rsidR="00954108" w:rsidRPr="00EF5404">
        <w:rPr>
          <w:rFonts w:cs="Times New Roman"/>
          <w:szCs w:val="22"/>
        </w:rPr>
        <w:t xml:space="preserve">. </w:t>
      </w:r>
      <w:r w:rsidR="00954108" w:rsidRPr="00EF5404">
        <w:rPr>
          <w:rFonts w:cs="Times New Roman"/>
          <w:szCs w:val="22"/>
        </w:rPr>
        <w:fldChar w:fldCharType="begin" w:fldLock="1"/>
      </w:r>
      <w:r w:rsidR="00A63111">
        <w:rPr>
          <w:rFonts w:cs="Times New Roman"/>
          <w:szCs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mendeley":{"formattedCitation":"(Porazinska et al. 2009)","manualFormatting":"Porazinska et al. (2009)","plainTextFormattedCitation":"(Porazinska et al. 2009)","previouslyFormattedCitation":"(Porazinska et al., 2009)"},"properties":{"noteIndex":0},"schema":"https://github.com/citation-style-language/schema/raw/master/csl-citation.json"}</w:instrText>
      </w:r>
      <w:r w:rsidR="00954108" w:rsidRPr="00EF5404">
        <w:rPr>
          <w:rFonts w:cs="Times New Roman"/>
          <w:szCs w:val="22"/>
        </w:rPr>
        <w:fldChar w:fldCharType="separate"/>
      </w:r>
      <w:r w:rsidR="00954108" w:rsidRPr="00EF5404">
        <w:rPr>
          <w:rFonts w:cs="Times New Roman"/>
          <w:noProof/>
          <w:szCs w:val="22"/>
        </w:rPr>
        <w:t>Porazinska et al. (2009)</w:t>
      </w:r>
      <w:r w:rsidR="00954108" w:rsidRPr="00EF5404">
        <w:rPr>
          <w:rFonts w:cs="Times New Roman"/>
          <w:szCs w:val="22"/>
        </w:rPr>
        <w:fldChar w:fldCharType="end"/>
      </w:r>
      <w:r w:rsidR="00954108" w:rsidRPr="00EF5404">
        <w:rPr>
          <w:rFonts w:cs="Times New Roman"/>
          <w:szCs w:val="22"/>
        </w:rPr>
        <w:t xml:space="preserve"> showed that it was able to detect ~90% of the sampled species, and when combined with NF1-18Sr2b, enhanced the recovery of the sampled taxa to 95%. The COI-region amplified using the JB3-JB5ED </w:t>
      </w:r>
      <w:r w:rsidR="00954108" w:rsidRPr="00EF5404">
        <w:rPr>
          <w:rFonts w:cs="Times New Roman"/>
          <w:szCs w:val="22"/>
        </w:rPr>
        <w:fldChar w:fldCharType="begin" w:fldLock="1"/>
      </w:r>
      <w:r w:rsidR="00A63111">
        <w:rPr>
          <w:rFonts w:cs="Times New Roman"/>
          <w:szCs w:val="22"/>
        </w:rPr>
        <w:instrText>ADDIN CSL_CITATION {"citationItems":[{"id":"ITEM-1","itemData":{"ISSN":"1932-6203","author":[{"dropping-particle":"","family":"Derycke","given":"Sofie","non-dropping-particle":"","parse-names":false,"suffix":""},{"dropping-particle":"","family":"Vanaverbeke","given":"Jan","non-dropping-particle":"","parse-names":false,"suffix":""},{"dropping-particle":"","family":"Rigaux","given":"Annelien","non-dropping-particle":"","parse-names":false,"suffix":""},{"dropping-particle":"","family":"Backeljau","given":"Thierry","non-dropping-particle":"","parse-names":false,"suffix":""},{"dropping-particle":"","family":"Moens","given":"Tom","non-dropping-particle":"","parse-names":false,"suffix":""}],"container-title":"PLoS One","id":"ITEM-1","issue":"10","issued":{"date-parts":[["2010"]]},"page":"e13716","publisher":"Public Library of Science","title":"Exploring the use of cytochrome oxidase c subunit 1 (COI) for DNA barcoding of free-living marine nematodes","type":"article-journal","volume":"5"},"uris":["http://www.mendeley.com/documents/?uuid=7392e81b-0a4e-4389-84de-9653233db4c5"]}],"mendeley":{"formattedCitation":"(Derycke et al. 2010)","plainTextFormattedCitation":"(Derycke et al. 2010)","previouslyFormattedCitation":"(Derycke, Vanaverbeke, Rigaux, Backeljau, &amp; Moens, 2010)"},"properties":{"noteIndex":0},"schema":"https://github.com/citation-style-language/schema/raw/master/csl-citation.json"}</w:instrText>
      </w:r>
      <w:r w:rsidR="00954108" w:rsidRPr="00EF5404">
        <w:rPr>
          <w:rFonts w:cs="Times New Roman"/>
          <w:szCs w:val="22"/>
        </w:rPr>
        <w:fldChar w:fldCharType="separate"/>
      </w:r>
      <w:r w:rsidR="00A63111" w:rsidRPr="00A63111">
        <w:rPr>
          <w:rFonts w:cs="Times New Roman"/>
          <w:noProof/>
          <w:szCs w:val="22"/>
        </w:rPr>
        <w:t>(Derycke et al. 2010)</w:t>
      </w:r>
      <w:r w:rsidR="00954108" w:rsidRPr="00EF5404">
        <w:rPr>
          <w:rFonts w:cs="Times New Roman"/>
          <w:szCs w:val="22"/>
        </w:rPr>
        <w:fldChar w:fldCharType="end"/>
      </w:r>
      <w:r w:rsidR="00954108" w:rsidRPr="00EF5404">
        <w:rPr>
          <w:rFonts w:cs="Times New Roman"/>
          <w:szCs w:val="22"/>
        </w:rPr>
        <w:t xml:space="preserve"> primer pairs is also included in this comparison. </w:t>
      </w:r>
      <w:r w:rsidR="008270C3" w:rsidRPr="00EF5404">
        <w:rPr>
          <w:rFonts w:cs="Times New Roman"/>
          <w:szCs w:val="22"/>
        </w:rPr>
        <w:t>It is clear that</w:t>
      </w:r>
      <w:r w:rsidR="00954108" w:rsidRPr="00EF5404">
        <w:rPr>
          <w:rFonts w:cs="Times New Roman"/>
          <w:szCs w:val="22"/>
        </w:rPr>
        <w:t xml:space="preserve"> the COI region </w:t>
      </w:r>
      <w:r w:rsidR="008270C3" w:rsidRPr="00EF5404">
        <w:rPr>
          <w:rFonts w:cs="Times New Roman"/>
          <w:szCs w:val="22"/>
        </w:rPr>
        <w:t>has the limitation of</w:t>
      </w:r>
      <w:r w:rsidR="00954108" w:rsidRPr="00EF5404">
        <w:rPr>
          <w:rFonts w:cs="Times New Roman"/>
          <w:szCs w:val="22"/>
        </w:rPr>
        <w:t xml:space="preserve"> lacking truly universal PCR primers </w:t>
      </w:r>
      <w:r w:rsidR="00954108" w:rsidRPr="00EF5404">
        <w:rPr>
          <w:rFonts w:cs="Times New Roman"/>
          <w:szCs w:val="22"/>
        </w:rPr>
        <w:fldChar w:fldCharType="begin" w:fldLock="1"/>
      </w:r>
      <w:r w:rsidR="00A63111">
        <w:rPr>
          <w:rFonts w:cs="Times New Roman"/>
          <w:szCs w:val="22"/>
        </w:rPr>
        <w:instrText>ADDIN CSL_CITATION {"citationItems":[{"id":"ITEM-1","itemData":{"ISSN":"1744-9561","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72116d4-1fbc-4cb5-abc4-6bad6b40bd19"]}],"mendeley":{"formattedCitation":"(Deagle et al. 2014)","plainTextFormattedCitation":"(Deagle et al. 2014)","previouslyFormattedCitation":"(Deagle et al., 2014)"},"properties":{"noteIndex":0},"schema":"https://github.com/citation-style-language/schema/raw/master/csl-citation.json"}</w:instrText>
      </w:r>
      <w:r w:rsidR="00954108" w:rsidRPr="00EF5404">
        <w:rPr>
          <w:rFonts w:cs="Times New Roman"/>
          <w:szCs w:val="22"/>
        </w:rPr>
        <w:fldChar w:fldCharType="separate"/>
      </w:r>
      <w:r w:rsidR="00A63111" w:rsidRPr="00A63111">
        <w:rPr>
          <w:rFonts w:cs="Times New Roman"/>
          <w:noProof/>
          <w:szCs w:val="22"/>
        </w:rPr>
        <w:t>(Deagle et al. 2014)</w:t>
      </w:r>
      <w:r w:rsidR="00954108" w:rsidRPr="00EF5404">
        <w:rPr>
          <w:rFonts w:cs="Times New Roman"/>
          <w:szCs w:val="22"/>
        </w:rPr>
        <w:fldChar w:fldCharType="end"/>
      </w:r>
      <w:r w:rsidR="008270C3" w:rsidRPr="00EF5404">
        <w:rPr>
          <w:rFonts w:cs="Times New Roman"/>
          <w:szCs w:val="22"/>
        </w:rPr>
        <w:t>.</w:t>
      </w:r>
      <w:r w:rsidR="00954108" w:rsidRPr="00EF5404">
        <w:rPr>
          <w:rFonts w:cs="Times New Roman"/>
          <w:szCs w:val="22"/>
        </w:rPr>
        <w:t xml:space="preserve"> </w:t>
      </w:r>
      <w:r w:rsidRPr="00EF5404">
        <w:rPr>
          <w:rFonts w:cs="Times New Roman"/>
          <w:szCs w:val="22"/>
        </w:rPr>
        <w:t xml:space="preserve">Nonetheless, it has been included so that its performance relative to other markers, that may themselves have limitations, can be compared. </w:t>
      </w:r>
      <w:r w:rsidR="00954108" w:rsidRPr="00EF5404">
        <w:rPr>
          <w:rFonts w:cs="Times New Roman"/>
          <w:szCs w:val="22"/>
        </w:rPr>
        <w:t xml:space="preserve">In summary the objective of this study was to compare the overall suitability of these markers for metabarcoding of soil nematodes and to clarify whether, given their limitations it will be better to look for new candidate markers for metabarcoding of nematodes. Specifically, they were compared on basis of the quality of obtained sequences, availability of reference libraries for assigning taxonomy, ease of assigning taxonomy, resolution and recovery of taxa. </w:t>
      </w:r>
    </w:p>
    <w:p w14:paraId="2957C375" w14:textId="77777777" w:rsidR="00954108" w:rsidRPr="00BE6747" w:rsidRDefault="00954108" w:rsidP="00EF5404">
      <w:pPr>
        <w:pStyle w:val="Heading1"/>
      </w:pPr>
      <w:bookmarkStart w:id="0" w:name="_Ref508972977"/>
      <w:r w:rsidRPr="00BE6747">
        <w:lastRenderedPageBreak/>
        <w:t>Materials and Methods</w:t>
      </w:r>
      <w:bookmarkEnd w:id="0"/>
    </w:p>
    <w:p w14:paraId="2957C376" w14:textId="77777777" w:rsidR="00954108" w:rsidRPr="00BE6747" w:rsidRDefault="00954108" w:rsidP="00EF5404">
      <w:pPr>
        <w:pStyle w:val="Heading2"/>
      </w:pPr>
      <w:r w:rsidRPr="00BE6747">
        <w:t>Sample extraction and microscopy</w:t>
      </w:r>
    </w:p>
    <w:p w14:paraId="2957C378" w14:textId="6A606DDD" w:rsidR="00EF5404" w:rsidRPr="00EF5404" w:rsidRDefault="00954108" w:rsidP="00973736">
      <w:pPr>
        <w:spacing w:line="480" w:lineRule="auto"/>
        <w:rPr>
          <w:rFonts w:cs="Times New Roman"/>
        </w:rPr>
      </w:pPr>
      <w:r w:rsidRPr="00EF5404">
        <w:rPr>
          <w:rFonts w:cs="Times New Roman"/>
        </w:rPr>
        <w:t xml:space="preserve">The taxa represented in the mock community were extracted from stored commercial samples, intercepted soil and plant samples as well as soil samples taken from within the grounds of Fera Science Ltd in Sand Hutton. For most of the taxa, the Whitehead tray method </w:t>
      </w:r>
      <w:r w:rsidRPr="00EF5404">
        <w:rPr>
          <w:rFonts w:cs="Times New Roman"/>
        </w:rPr>
        <w:fldChar w:fldCharType="begin" w:fldLock="1"/>
      </w:r>
      <w:r w:rsidR="00A63111">
        <w:rPr>
          <w:rFonts w:cs="Times New Roman"/>
        </w:rPr>
        <w:instrText>ADDIN CSL_CITATION {"citationItems":[{"id":"ITEM-1","itemData":{"ISSN":"1744-7348","author":[{"dropping-particle":"","family":"Whitehead","given":"A G","non-dropping-particle":"","parse-names":false,"suffix":""},{"dropping-particle":"","family":"Hemming","given":"J R","non-dropping-particle":"","parse-names":false,"suffix":""}],"container-title":"Annals of applied Biology","id":"ITEM-1","issue":"1","issued":{"date-parts":[["1965"]]},"page":"25-38","publisher":"Wiley Online Library","title":"A comparison of some quantitative methods of extracting small vermiform nematodes from soil","type":"article-journal","volume":"55"},"uris":["http://www.mendeley.com/documents/?uuid=a51aaf7c-7e0f-49c6-b0dd-b58bd0f6698b"]}],"mendeley":{"formattedCitation":"(Whitehead and Hemming 1965)","plainTextFormattedCitation":"(Whitehead and Hemming 1965)","previouslyFormattedCitation":"(Whitehead &amp; Hemming, 1965)"},"properties":{"noteIndex":0},"schema":"https://github.com/citation-style-language/schema/raw/master/csl-citation.json"}</w:instrText>
      </w:r>
      <w:r w:rsidRPr="00EF5404">
        <w:rPr>
          <w:rFonts w:cs="Times New Roman"/>
        </w:rPr>
        <w:fldChar w:fldCharType="separate"/>
      </w:r>
      <w:r w:rsidR="00A63111" w:rsidRPr="00A63111">
        <w:rPr>
          <w:rFonts w:cs="Times New Roman"/>
          <w:noProof/>
        </w:rPr>
        <w:t>(Whitehead and Hemming 1965)</w:t>
      </w:r>
      <w:r w:rsidRPr="00EF5404">
        <w:rPr>
          <w:rFonts w:cs="Times New Roman"/>
        </w:rPr>
        <w:fldChar w:fldCharType="end"/>
      </w:r>
      <w:r w:rsidRPr="00EF5404">
        <w:rPr>
          <w:rFonts w:cs="Times New Roman"/>
        </w:rPr>
        <w:t xml:space="preserve"> was used for extraction. Soil samples weighing 300 g were put up for extraction and allowed to stand 48hrs—72hrs. For the extraction of stubby root nematodes (Trichodoridae) the two-flask method </w:t>
      </w:r>
      <w:r w:rsidRPr="00EF5404">
        <w:rPr>
          <w:rFonts w:cs="Times New Roman"/>
        </w:rPr>
        <w:fldChar w:fldCharType="begin" w:fldLock="1"/>
      </w:r>
      <w:r w:rsidR="00A63111">
        <w:rPr>
          <w:rFonts w:cs="Times New Roman"/>
        </w:rPr>
        <w:instrText>ADDIN CSL_CITATION {"citationItems":[{"id":"ITEM-1","itemData":{"ISSN":"0929-1873","author":[{"dropping-particle":"","family":"Seinhorst","given":"J W","non-dropping-particle":"","parse-names":false,"suffix":""}],"container-title":"European Journal of Plant Pathology","id":"ITEM-1","issue":"1","issued":{"date-parts":[["1955"]]},"page":"188-190","publisher":"Springer","title":"Een eenvoudige methode voor het afscheiden van aaltjes uit grond","type":"article-journal","volume":"61"},"uris":["http://www.mendeley.com/documents/?uuid=6e187865-6d86-4bf1-b3de-dadc323e6cf7"]}],"mendeley":{"formattedCitation":"(Seinhorst 1955)","plainTextFormattedCitation":"(Seinhorst 1955)","previouslyFormattedCitation":"(Seinhorst, 1955)"},"properties":{"noteIndex":0},"schema":"https://github.com/citation-style-language/schema/raw/master/csl-citation.json"}</w:instrText>
      </w:r>
      <w:r w:rsidRPr="00EF5404">
        <w:rPr>
          <w:rFonts w:cs="Times New Roman"/>
        </w:rPr>
        <w:fldChar w:fldCharType="separate"/>
      </w:r>
      <w:r w:rsidR="00A63111" w:rsidRPr="00A63111">
        <w:rPr>
          <w:rFonts w:cs="Times New Roman"/>
          <w:noProof/>
        </w:rPr>
        <w:t>(Seinhorst 1955)</w:t>
      </w:r>
      <w:r w:rsidRPr="00EF5404">
        <w:rPr>
          <w:rFonts w:cs="Times New Roman"/>
        </w:rPr>
        <w:fldChar w:fldCharType="end"/>
      </w:r>
      <w:r w:rsidRPr="00EF5404">
        <w:rPr>
          <w:rFonts w:cs="Times New Roman"/>
        </w:rPr>
        <w:t xml:space="preserve"> was </w:t>
      </w:r>
      <w:r w:rsidR="001547D0" w:rsidRPr="00EF5404">
        <w:rPr>
          <w:rFonts w:cs="Times New Roman"/>
        </w:rPr>
        <w:t xml:space="preserve">also </w:t>
      </w:r>
      <w:r w:rsidRPr="00EF5404">
        <w:rPr>
          <w:rFonts w:cs="Times New Roman"/>
        </w:rPr>
        <w:t xml:space="preserve">used on 300 g soil samples. Following extraction, the nematodes were identified at low power (x 40 magnification) using a Leica M50 stereomicroscope (Leica microsystems </w:t>
      </w:r>
      <w:proofErr w:type="spellStart"/>
      <w:r w:rsidRPr="00EF5404">
        <w:rPr>
          <w:rFonts w:cs="Times New Roman"/>
        </w:rPr>
        <w:t>Wetzlar</w:t>
      </w:r>
      <w:proofErr w:type="spellEnd"/>
      <w:r w:rsidRPr="00EF5404">
        <w:rPr>
          <w:rFonts w:cs="Times New Roman"/>
        </w:rPr>
        <w:t xml:space="preserve">, Germany). Three to five individuals of the same order/family were then temporarily mounted onto a slide in a drop of water, covered with a cover slip and sealed with nail varnish. The specimens were then identified to the genus or species level under a high-power (x1000 magnification) compound microscope (Zeiss </w:t>
      </w:r>
      <w:proofErr w:type="spellStart"/>
      <w:r w:rsidRPr="00EF5404">
        <w:rPr>
          <w:rFonts w:cs="Times New Roman"/>
        </w:rPr>
        <w:t>Axio</w:t>
      </w:r>
      <w:proofErr w:type="spellEnd"/>
      <w:r w:rsidRPr="00EF5404">
        <w:rPr>
          <w:rFonts w:cs="Times New Roman"/>
        </w:rPr>
        <w:t xml:space="preserve"> Imager 2, ZEISS, Germany) equipped with differential interference contrast (DIC). Some of the specimens had already been previously identified and cultured on their plant hosts. </w:t>
      </w:r>
    </w:p>
    <w:p w14:paraId="2957C379" w14:textId="77777777" w:rsidR="00954108" w:rsidRPr="00BE6747" w:rsidRDefault="00954108" w:rsidP="00EF5404">
      <w:pPr>
        <w:pStyle w:val="Heading2"/>
      </w:pPr>
      <w:bookmarkStart w:id="1" w:name="_Ref509913801"/>
      <w:r w:rsidRPr="00BE6747">
        <w:t>Mock Community</w:t>
      </w:r>
      <w:bookmarkEnd w:id="1"/>
      <w:r w:rsidRPr="00BE6747">
        <w:t xml:space="preserve">  </w:t>
      </w:r>
    </w:p>
    <w:p w14:paraId="2957C37A" w14:textId="63CFEB77" w:rsidR="00954108" w:rsidRDefault="00954108" w:rsidP="00973736">
      <w:pPr>
        <w:spacing w:line="480" w:lineRule="auto"/>
      </w:pPr>
      <w:r w:rsidRPr="00D86EFD">
        <w:t xml:space="preserve">Three replicates of artificial assemblages of nematodes were used as mock communities. For each replicate 23 different genera of known abundances were placed in Eppendorf tubes containing 20µl of molecular grade water. The mock communities were assembled to consist of taxa spanning as much diversity across the phylum as possible. In total, 19 different families belonging to six orders within </w:t>
      </w:r>
      <w:proofErr w:type="spellStart"/>
      <w:r w:rsidRPr="00D86EFD">
        <w:t>nematoda</w:t>
      </w:r>
      <w:proofErr w:type="spellEnd"/>
      <w:r w:rsidRPr="00D86EFD">
        <w:t xml:space="preserve"> were represented (</w:t>
      </w:r>
      <w:r w:rsidRPr="00D86EFD">
        <w:fldChar w:fldCharType="begin"/>
      </w:r>
      <w:r w:rsidRPr="00D86EFD">
        <w:instrText xml:space="preserve"> REF _Ref509561061 \h  \* MERGEFORMAT </w:instrText>
      </w:r>
      <w:r w:rsidRPr="00D86EFD">
        <w:fldChar w:fldCharType="separate"/>
      </w:r>
      <w:r w:rsidR="00C5037E" w:rsidRPr="00C5037E">
        <w:t xml:space="preserve">Table </w:t>
      </w:r>
      <w:r w:rsidR="00C5037E" w:rsidRPr="00C5037E">
        <w:rPr>
          <w:noProof/>
        </w:rPr>
        <w:t>1</w:t>
      </w:r>
      <w:r w:rsidRPr="00D86EFD">
        <w:fldChar w:fldCharType="end"/>
      </w:r>
      <w:r w:rsidRPr="00D86EFD">
        <w:t xml:space="preserve">). The communities were dominated by members of the order </w:t>
      </w:r>
      <w:proofErr w:type="spellStart"/>
      <w:r w:rsidRPr="00D86EFD">
        <w:t>rhabditida</w:t>
      </w:r>
      <w:proofErr w:type="spellEnd"/>
      <w:r w:rsidRPr="00D86EFD">
        <w:t xml:space="preserve"> due their numerical dominance in the natural soil environment. </w:t>
      </w:r>
    </w:p>
    <w:p w14:paraId="2957C37B" w14:textId="77777777" w:rsidR="00954108" w:rsidRPr="00D86EFD" w:rsidRDefault="00954108" w:rsidP="00954108">
      <w:pPr>
        <w:rPr>
          <w:rFonts w:cs="Arial"/>
          <w:sz w:val="22"/>
        </w:rPr>
      </w:pPr>
    </w:p>
    <w:p w14:paraId="2957C37C" w14:textId="77777777" w:rsidR="00954108" w:rsidRPr="00BE6747" w:rsidRDefault="00954108" w:rsidP="00EF5404">
      <w:pPr>
        <w:pStyle w:val="Heading2"/>
      </w:pPr>
      <w:bookmarkStart w:id="2" w:name="_Ref509431221"/>
      <w:r w:rsidRPr="00BE6747">
        <w:lastRenderedPageBreak/>
        <w:t>Molecular identification of specimens using Sanger Sequencing</w:t>
      </w:r>
      <w:bookmarkEnd w:id="2"/>
    </w:p>
    <w:p w14:paraId="2957C37D" w14:textId="77777777" w:rsidR="00954108" w:rsidRDefault="00954108" w:rsidP="00973736">
      <w:pPr>
        <w:spacing w:line="480" w:lineRule="auto"/>
      </w:pPr>
      <w:r w:rsidRPr="00D86EFD">
        <w:t xml:space="preserve">Sequences of single specimens for twenty-one of the taxa represented in the mock community were analysed separately using the Sanger sequencing method for confirmation of their identities based on three distinct genomic regions. The only taxa left out were </w:t>
      </w:r>
      <w:r w:rsidRPr="00D86EFD">
        <w:rPr>
          <w:i/>
        </w:rPr>
        <w:t>Meloidogyne hapla</w:t>
      </w:r>
      <w:r w:rsidRPr="00D86EFD">
        <w:t xml:space="preserve"> and </w:t>
      </w:r>
      <w:r w:rsidRPr="00D86EFD">
        <w:rPr>
          <w:i/>
        </w:rPr>
        <w:t>Laimaphelenchus</w:t>
      </w:r>
      <w:r w:rsidRPr="00D86EFD">
        <w:t xml:space="preserve"> sp. because the former had been kept in culture for a long time at Fera and the latter </w:t>
      </w:r>
      <w:r w:rsidR="001547D0">
        <w:t xml:space="preserve">had been </w:t>
      </w:r>
      <w:r w:rsidRPr="00D86EFD">
        <w:t xml:space="preserve">previously studied and identified also at Fera. A specimen of each of the taxa included in the community was sequenced using the Sanger sequencing method. Each was picked into a separate Eppendorf tube and sequences of the three different regions were analysed. These regions were a nearly complete 18S rDNA region, the D2-D3 segment of the 28S rDNA region and the COI region. </w:t>
      </w:r>
    </w:p>
    <w:p w14:paraId="2957C37E" w14:textId="77777777" w:rsidR="001547D0" w:rsidRPr="00D86EFD" w:rsidRDefault="001547D0" w:rsidP="00954108">
      <w:pPr>
        <w:rPr>
          <w:rFonts w:cs="Arial"/>
          <w:sz w:val="22"/>
        </w:rPr>
      </w:pPr>
    </w:p>
    <w:p w14:paraId="2957C37F" w14:textId="77777777" w:rsidR="00954108" w:rsidRPr="00BE6747" w:rsidRDefault="00954108" w:rsidP="00EF5404">
      <w:pPr>
        <w:pStyle w:val="Heading2"/>
      </w:pPr>
      <w:bookmarkStart w:id="3" w:name="_Ref508972360"/>
      <w:r w:rsidRPr="00BE6747">
        <w:t>DNA extraction</w:t>
      </w:r>
      <w:bookmarkEnd w:id="3"/>
      <w:r w:rsidRPr="00BE6747">
        <w:t xml:space="preserve"> </w:t>
      </w:r>
    </w:p>
    <w:p w14:paraId="2957C380" w14:textId="77777777" w:rsidR="00954108" w:rsidRDefault="00954108" w:rsidP="00973736">
      <w:pPr>
        <w:spacing w:line="480" w:lineRule="auto"/>
      </w:pPr>
      <w:r w:rsidRPr="000A772C">
        <w:t>Extraction of DNA from the mock community replicates and the single specimens were performed using the Qiagen DNeasy Blood and Tissue Kit (Qiagen, Manchester, UK). All samples (single-specimen samples and the three mock community replicates) were placed in 1.5 ml microcentrifuge tubes containing 20 µl of molecular biology grade water (MGW).  160 µl of Qiagen ATL buffer was added to each sample, followed by 20 µl proteinase K before being incubated overnight at 56ºC. The lysed samples were further processed to obtain pure DNA according to the manufacturer’s instructions for genomic DNA extraction.</w:t>
      </w:r>
    </w:p>
    <w:p w14:paraId="2957C381" w14:textId="77777777" w:rsidR="00954108" w:rsidRPr="00976EEA" w:rsidRDefault="00954108" w:rsidP="00954108">
      <w:pPr>
        <w:rPr>
          <w:rFonts w:cs="Arial"/>
          <w:sz w:val="22"/>
        </w:rPr>
      </w:pPr>
    </w:p>
    <w:p w14:paraId="2957C382" w14:textId="77777777" w:rsidR="00954108" w:rsidRPr="00BE6747" w:rsidRDefault="00954108" w:rsidP="00EF5404">
      <w:pPr>
        <w:pStyle w:val="Heading2"/>
      </w:pPr>
      <w:r w:rsidRPr="00BE6747">
        <w:t>Amplification of single specimen samples</w:t>
      </w:r>
    </w:p>
    <w:p w14:paraId="2957C383" w14:textId="322DA637" w:rsidR="00954108" w:rsidRDefault="00954108" w:rsidP="00973736">
      <w:pPr>
        <w:spacing w:line="480" w:lineRule="auto"/>
      </w:pPr>
      <w:r w:rsidRPr="000A772C">
        <w:t xml:space="preserve">For the 18S rDNA, an approximately 1800 bp long region was amplified as two overlapping fragments using two primer sets 988-1912R and 1813-2646R for the first and second fragments respectively </w:t>
      </w:r>
      <w:r w:rsidRPr="000A772C">
        <w:fldChar w:fldCharType="begin" w:fldLock="1"/>
      </w:r>
      <w:r w:rsidR="00A63111">
        <w:instrText>ADDIN CSL_CITATION {"citationItems":[{"id":"ITEM-1","itemData":{"ISSN":"0737-4038","author":[{"dropping-particle":"","family":"Holterman","given":"Martijn","non-dropping-particle":"","parse-names":false,"suffix":""},{"dropping-particle":"","family":"Wurff","given":"Andre","non-dropping-particle":"van der","parse-names":false,"suffix":""},{"dropping-particle":"","family":"Elsen","given":"Sven","non-dropping-particle":"van den","parse-names":false,"suffix":""},{"dropping-particle":"","family":"Megen","given":"Hanny","non-dropping-particle":"van","parse-names":false,"suffix":""},{"dropping-particle":"","family":"Bongers","given":"Tom","non-dropping-particle":"","parse-names":false,"suffix":""},{"dropping-particle":"","family":"Holovachov","given":"Oleksandr","non-dropping-particle":"","parse-names":false,"suffix":""},{"dropping-particle":"","family":"Bakker","given":"Jaap","non-dropping-particle":"","parse-names":false,"suffix":""},{"dropping-particle":"","family":"Helder","given":"Johannes","non-dropping-particle":"","parse-names":false,"suffix":""}],"container-title":"Molecular biology and evolution","id":"ITEM-1","issue":"9","issued":{"date-parts":[["2006"]]},"page":"1792-1800","publisher":"SMBE","title":"Phylum-wide analysis of SSU rDNA reveals deep phylogenetic relationships among nematodes and accelerated evolution toward crown clades","type":"article-journal","volume":"23"},"uris":["http://www.mendeley.com/documents/?uuid=d631d9a4-22d8-443e-9dfa-f1a116189d21"]}],"mendeley":{"formattedCitation":"(Holterman et al. 2006)","plainTextFormattedCitation":"(Holterman et al. 2006)","previouslyFormattedCitation":"(Holterman et al., 2006)"},"properties":{"noteIndex":0},"schema":"https://github.com/citation-style-language/schema/raw/master/csl-citation.json"}</w:instrText>
      </w:r>
      <w:r w:rsidRPr="000A772C">
        <w:fldChar w:fldCharType="separate"/>
      </w:r>
      <w:r w:rsidR="00A63111" w:rsidRPr="00A63111">
        <w:rPr>
          <w:noProof/>
        </w:rPr>
        <w:t>(Holterman et al. 2006)</w:t>
      </w:r>
      <w:r w:rsidRPr="000A772C">
        <w:fldChar w:fldCharType="end"/>
      </w:r>
      <w:r w:rsidRPr="000A772C">
        <w:t xml:space="preserve">. </w:t>
      </w:r>
    </w:p>
    <w:p w14:paraId="2957C384" w14:textId="77777777" w:rsidR="00EF5404" w:rsidRPr="000A772C" w:rsidRDefault="00EF5404" w:rsidP="00973736">
      <w:pPr>
        <w:spacing w:line="480" w:lineRule="auto"/>
        <w:rPr>
          <w:rFonts w:cs="Arial"/>
          <w:sz w:val="22"/>
          <w:szCs w:val="22"/>
        </w:rPr>
      </w:pPr>
    </w:p>
    <w:p w14:paraId="2957C385" w14:textId="07A1D1B9" w:rsidR="00954108" w:rsidRDefault="00954108" w:rsidP="00973736">
      <w:pPr>
        <w:spacing w:line="480" w:lineRule="auto"/>
      </w:pPr>
      <w:r w:rsidRPr="000A772C">
        <w:lastRenderedPageBreak/>
        <w:t xml:space="preserve">The polymerase chain reaction (PCR) </w:t>
      </w:r>
      <w:r w:rsidR="00F853F8">
        <w:t xml:space="preserve">amplification </w:t>
      </w:r>
      <w:r w:rsidRPr="000A772C">
        <w:t>of both fragments of the 18S rDNA region was carried out in 25 µl reaction mixture containing 12.5 µl of BIO-X-ACT short mix 2x (</w:t>
      </w:r>
      <w:proofErr w:type="spellStart"/>
      <w:r w:rsidRPr="000A772C">
        <w:t>Bioline</w:t>
      </w:r>
      <w:proofErr w:type="spellEnd"/>
      <w:r w:rsidRPr="000A772C">
        <w:t xml:space="preserve"> reagents Limited, London), 0.6 µl of each primer namely 988F (5’-CTCAAAGATTAAGCCATGC-3’) and 1912R (5’-TTTACGGTCAGAACTAGGG-3’) for the first fragment; 1813F (5’-CTGCGTGAGAGGTGAAAT-3’) and 2646R (5’-GCTACCT GTTACGACTTTT-3’) for the second fragment, and 6.3 µl molecular grade water (MGW). The PCR conditions were 15 min at 95°C; 5 cycles of (94°C for 30 sec, 45</w:t>
      </w:r>
      <w:r w:rsidR="00DA66AF">
        <w:t>°C</w:t>
      </w:r>
      <w:r w:rsidRPr="000A772C">
        <w:t xml:space="preserve"> for 30 s and at 72°C for 30 sec); 35 cycles of (94</w:t>
      </w:r>
      <w:r w:rsidR="00DA66AF">
        <w:t>°C</w:t>
      </w:r>
      <w:r w:rsidRPr="000A772C">
        <w:t xml:space="preserve"> for 30 sec, 54°C for 30 s and 72°C for 30 s); final extension for 5 min at 72°C. </w:t>
      </w:r>
    </w:p>
    <w:p w14:paraId="2957C386" w14:textId="77777777" w:rsidR="00EF5404" w:rsidRPr="000A772C" w:rsidRDefault="00EF5404" w:rsidP="00973736">
      <w:pPr>
        <w:spacing w:line="480" w:lineRule="auto"/>
        <w:rPr>
          <w:rFonts w:cs="Arial"/>
          <w:sz w:val="22"/>
          <w:szCs w:val="22"/>
        </w:rPr>
      </w:pPr>
    </w:p>
    <w:p w14:paraId="2957C387" w14:textId="684B127E" w:rsidR="00954108" w:rsidRDefault="00954108" w:rsidP="00973736">
      <w:pPr>
        <w:spacing w:line="480" w:lineRule="auto"/>
      </w:pPr>
      <w:r w:rsidRPr="000A772C">
        <w:t xml:space="preserve">The approximately 650 bp long </w:t>
      </w:r>
      <w:r w:rsidR="00F853F8">
        <w:t xml:space="preserve">D2-D3 segment of the </w:t>
      </w:r>
      <w:r w:rsidRPr="000A772C">
        <w:t>28S rDNA region was amplified using the primers D2Af and D3Br (Nunn, 1992). The 25 µl reaction mix was made of up of 5 µl template DNA, 12.5 µl of BIO-X-ACT short mix 2x, 0.6 µl of each of primers D2Af (5’-ACAAGTACCGTGAGGGAAAGTTG-3’) and D3Br (5’-TCGGAAGGAACCAGCTACTA-3’) and 6.3 µl molecular grade water (MGW) using the following PCR conditions:  4 min at 94</w:t>
      </w:r>
      <w:r w:rsidR="00DA66AF">
        <w:t>°C</w:t>
      </w:r>
      <w:r w:rsidRPr="000A772C">
        <w:t xml:space="preserve">; 35 cycles of (94°C for 60 s, 54°C for 90 s and 72°C for 2 min); final extension for 10 min at 72°C. </w:t>
      </w:r>
    </w:p>
    <w:p w14:paraId="2957C388" w14:textId="77777777" w:rsidR="00EF5404" w:rsidRPr="000A772C" w:rsidRDefault="00EF5404" w:rsidP="00973736">
      <w:pPr>
        <w:spacing w:line="480" w:lineRule="auto"/>
        <w:rPr>
          <w:rFonts w:cs="Arial"/>
          <w:sz w:val="22"/>
          <w:szCs w:val="22"/>
        </w:rPr>
      </w:pPr>
    </w:p>
    <w:p w14:paraId="2957C389" w14:textId="69096BC8" w:rsidR="00954108" w:rsidRPr="000A772C" w:rsidRDefault="00954108" w:rsidP="00973736">
      <w:pPr>
        <w:spacing w:line="480" w:lineRule="auto"/>
      </w:pPr>
      <w:r w:rsidRPr="000A772C">
        <w:t>The 400 bp region of the COI gene was amplified using the JB3-JB5 primers (Hu et al., 2008). Amplification was carried out in 25µl reaction mixture containing the same components as with the other markers. The cycle programme consisted of an initial denaturation at 95°C for 15 min, followed by 40 cycles of denaturation at 95°C for 1 min, primer annealing at 41</w:t>
      </w:r>
      <w:r w:rsidR="00DA66AF">
        <w:t>°C</w:t>
      </w:r>
      <w:r w:rsidRPr="000A772C">
        <w:t xml:space="preserve"> for 30 s and extension at 72</w:t>
      </w:r>
      <w:r w:rsidR="00DA66AF">
        <w:t>°C</w:t>
      </w:r>
      <w:r w:rsidRPr="000A772C">
        <w:t xml:space="preserve"> for 2 min; then a final extension at 72</w:t>
      </w:r>
      <w:r w:rsidR="00DA66AF">
        <w:t>°C</w:t>
      </w:r>
      <w:r w:rsidRPr="000A772C">
        <w:t xml:space="preserve"> for 10 min.  </w:t>
      </w:r>
    </w:p>
    <w:p w14:paraId="2957C38A" w14:textId="77777777" w:rsidR="00954108" w:rsidRDefault="00954108" w:rsidP="00973736">
      <w:pPr>
        <w:spacing w:line="480" w:lineRule="auto"/>
      </w:pPr>
      <w:r w:rsidRPr="000A772C">
        <w:lastRenderedPageBreak/>
        <w:t xml:space="preserve">The PCR amplicons were purified using the </w:t>
      </w:r>
      <w:proofErr w:type="spellStart"/>
      <w:r w:rsidRPr="000A772C">
        <w:t>QIAquick</w:t>
      </w:r>
      <w:proofErr w:type="spellEnd"/>
      <w:r w:rsidRPr="000A772C">
        <w:t xml:space="preserve"> PCR Purification Kit (Qiagen) before being sent to </w:t>
      </w:r>
      <w:proofErr w:type="spellStart"/>
      <w:r w:rsidRPr="000A772C">
        <w:t>eurofins</w:t>
      </w:r>
      <w:proofErr w:type="spellEnd"/>
      <w:r w:rsidRPr="000A772C">
        <w:t xml:space="preserve"> genomics (https://eurofinsgenomics.eu) for sequencing using the same primers used for the PCR. </w:t>
      </w:r>
    </w:p>
    <w:p w14:paraId="2957C38B" w14:textId="77777777" w:rsidR="00954108" w:rsidRPr="00976EEA" w:rsidRDefault="00954108" w:rsidP="00954108">
      <w:pPr>
        <w:rPr>
          <w:rFonts w:cs="Arial"/>
          <w:sz w:val="22"/>
          <w:szCs w:val="22"/>
        </w:rPr>
      </w:pPr>
    </w:p>
    <w:p w14:paraId="2957C38C" w14:textId="77777777" w:rsidR="00954108" w:rsidRPr="00BE6747" w:rsidRDefault="00954108" w:rsidP="00EF5404">
      <w:pPr>
        <w:pStyle w:val="Heading2"/>
      </w:pPr>
      <w:r w:rsidRPr="00BE6747">
        <w:t>Amplification and Library Preparation of Mock Community samples</w:t>
      </w:r>
    </w:p>
    <w:p w14:paraId="2957C38D" w14:textId="73EA9A60" w:rsidR="00954108" w:rsidRDefault="00954108" w:rsidP="0000161A">
      <w:pPr>
        <w:spacing w:line="480" w:lineRule="auto"/>
      </w:pPr>
      <w:r w:rsidRPr="00976EEA">
        <w:t xml:space="preserve">For each target barcode marker, four separate polymerase chain reactions (PCR) were set up, </w:t>
      </w:r>
      <w:r w:rsidR="00F853F8">
        <w:t>one for each of</w:t>
      </w:r>
      <w:r w:rsidRPr="00976EEA">
        <w:t xml:space="preserve"> the three replicates </w:t>
      </w:r>
      <w:r w:rsidR="00F853F8">
        <w:t>plus</w:t>
      </w:r>
      <w:r w:rsidRPr="00976EEA">
        <w:t xml:space="preserve"> a blank sample spiked with molecular grade water (MGW). The 5’ ends of each of the primers were ligated with </w:t>
      </w:r>
      <w:proofErr w:type="spellStart"/>
      <w:r w:rsidRPr="00976EEA">
        <w:t>MiSeq</w:t>
      </w:r>
      <w:proofErr w:type="spellEnd"/>
      <w:r w:rsidRPr="00976EEA">
        <w:t xml:space="preserve"> adapter sequences (</w:t>
      </w:r>
      <w:r w:rsidRPr="00976EEA">
        <w:fldChar w:fldCharType="begin"/>
      </w:r>
      <w:r w:rsidRPr="00976EEA">
        <w:instrText xml:space="preserve"> REF _Ref509562020 \h  \* MERGEFORMAT </w:instrText>
      </w:r>
      <w:r w:rsidRPr="00976EEA">
        <w:fldChar w:fldCharType="separate"/>
      </w:r>
      <w:r w:rsidR="00C5037E" w:rsidRPr="00C5037E">
        <w:t xml:space="preserve">Table </w:t>
      </w:r>
      <w:r w:rsidR="00C5037E" w:rsidRPr="00C5037E">
        <w:rPr>
          <w:noProof/>
        </w:rPr>
        <w:t>2</w:t>
      </w:r>
      <w:r w:rsidRPr="00976EEA">
        <w:fldChar w:fldCharType="end"/>
      </w:r>
      <w:r w:rsidRPr="00976EEA">
        <w:t xml:space="preserve">). The reaction conditions were different for each marker as detailed in </w:t>
      </w:r>
      <w:r w:rsidRPr="00976EEA">
        <w:fldChar w:fldCharType="begin"/>
      </w:r>
      <w:r w:rsidRPr="00976EEA">
        <w:instrText xml:space="preserve"> REF _Ref509562116 \h  \* MERGEFORMAT </w:instrText>
      </w:r>
      <w:r w:rsidRPr="00976EEA">
        <w:fldChar w:fldCharType="separate"/>
      </w:r>
      <w:r w:rsidR="00C5037E" w:rsidRPr="00C5037E">
        <w:t xml:space="preserve">Table </w:t>
      </w:r>
      <w:r w:rsidR="00C5037E" w:rsidRPr="00C5037E">
        <w:rPr>
          <w:noProof/>
        </w:rPr>
        <w:t>3</w:t>
      </w:r>
      <w:r w:rsidRPr="00976EEA">
        <w:fldChar w:fldCharType="end"/>
      </w:r>
      <w:r w:rsidRPr="00976EEA">
        <w:t xml:space="preserve">. For all the samples, PCR was performed in 25 µl reaction mix containing 1X Phusion HF buffer (New England Biolabs, Ipswich, MA, USA), 0.2 mM dNTPs, 0.5 µM each of adapter-ligated forward and reverse primers, 1 U of Phusion DNA polymerase (New England Biolabs) and 5 µl of template DNA was used. </w:t>
      </w:r>
    </w:p>
    <w:p w14:paraId="2957C38E" w14:textId="77777777" w:rsidR="00EF5404" w:rsidRPr="00976EEA" w:rsidRDefault="00EF5404" w:rsidP="0000161A">
      <w:pPr>
        <w:spacing w:line="480" w:lineRule="auto"/>
      </w:pPr>
    </w:p>
    <w:p w14:paraId="2957C390" w14:textId="0D135482" w:rsidR="00EF5404" w:rsidRPr="00976EEA" w:rsidRDefault="00954108" w:rsidP="0000161A">
      <w:pPr>
        <w:spacing w:line="480" w:lineRule="auto"/>
      </w:pPr>
      <w:r w:rsidRPr="00976EEA">
        <w:t xml:space="preserve">Following the initial PCR reaction, the amplicons were all purified using the </w:t>
      </w:r>
      <w:proofErr w:type="spellStart"/>
      <w:r w:rsidRPr="00976EEA">
        <w:t>Ampure</w:t>
      </w:r>
      <w:proofErr w:type="spellEnd"/>
      <w:r w:rsidRPr="00976EEA">
        <w:t xml:space="preserve"> XP Beads (Beckman Coulter, Inc. USA). The purified products were quantified using a Qubit® Fluorometer (Thermo Fisher Scientific, Wilmington, DE, USA). This was then followed by the index PCR step where unique dual indices and the </w:t>
      </w:r>
      <w:proofErr w:type="spellStart"/>
      <w:r w:rsidRPr="00976EEA">
        <w:t>illumina</w:t>
      </w:r>
      <w:proofErr w:type="spellEnd"/>
      <w:r w:rsidRPr="00976EEA">
        <w:t xml:space="preserve"> sequencing adapters were attached to each amplicon using </w:t>
      </w:r>
      <w:proofErr w:type="spellStart"/>
      <w:r w:rsidRPr="00976EEA">
        <w:t>Nextera</w:t>
      </w:r>
      <w:proofErr w:type="spellEnd"/>
      <w:r w:rsidRPr="00976EEA">
        <w:t xml:space="preserve"> XT index primers (Illumina, San Diego, CA, USA) for amplification (Illumina’s 16S Metagenomic Sequencing Library Preparation protocol). PCR was performed in 50 µl reaction volume containing 5 µl each of </w:t>
      </w:r>
      <w:proofErr w:type="spellStart"/>
      <w:r w:rsidRPr="00976EEA">
        <w:t>Nextera</w:t>
      </w:r>
      <w:proofErr w:type="spellEnd"/>
      <w:r w:rsidRPr="00976EEA">
        <w:t xml:space="preserve"> XT Index primers 1 and 2, 5 µl of template DNA, 1X HF buffer, 0.2 mM dNTPs, 1 µl MgCl</w:t>
      </w:r>
      <w:r w:rsidRPr="00976EEA">
        <w:rPr>
          <w:vertAlign w:val="subscript"/>
        </w:rPr>
        <w:t>2</w:t>
      </w:r>
      <w:r w:rsidRPr="00976EEA">
        <w:t xml:space="preserve">, 0.5 U Phusion polymerase and 22 µl MGW. The PCR programme was set at 98 ºC for 3 min, 8 cycles of 98 ºC for 30 s, 55 ºC for 30 s, 72 ºC for 30 s and a final extension step at 72 ºC for 5 mins. A list of samples and the combination of indexes used are provided </w:t>
      </w:r>
      <w:r w:rsidR="00BD61C6" w:rsidRPr="00C2466D">
        <w:t>(A</w:t>
      </w:r>
      <w:r w:rsidRPr="00C2466D">
        <w:t xml:space="preserve">ppendix </w:t>
      </w:r>
      <w:r w:rsidR="00BD61C6" w:rsidRPr="00C2466D">
        <w:t>1</w:t>
      </w:r>
      <w:r w:rsidRPr="00C2466D">
        <w:t>).</w:t>
      </w:r>
      <w:r w:rsidRPr="00976EEA">
        <w:t xml:space="preserve"> </w:t>
      </w:r>
    </w:p>
    <w:p w14:paraId="2957C391" w14:textId="1BA69CBB" w:rsidR="00954108" w:rsidRPr="00976EEA" w:rsidRDefault="00954108" w:rsidP="0000161A">
      <w:pPr>
        <w:spacing w:line="480" w:lineRule="auto"/>
      </w:pPr>
      <w:r w:rsidRPr="00976EEA">
        <w:lastRenderedPageBreak/>
        <w:t xml:space="preserve">The indexed products were then purified using </w:t>
      </w:r>
      <w:proofErr w:type="spellStart"/>
      <w:r w:rsidRPr="00976EEA">
        <w:t>Ampure</w:t>
      </w:r>
      <w:proofErr w:type="spellEnd"/>
      <w:r w:rsidRPr="00976EEA">
        <w:t xml:space="preserve"> XP Beads, quantified and pooled according to their molarity. After that, the pooled sample was run on an Agilent 2200 </w:t>
      </w:r>
      <w:proofErr w:type="spellStart"/>
      <w:r w:rsidRPr="00976EEA">
        <w:t>TapeStation</w:t>
      </w:r>
      <w:proofErr w:type="spellEnd"/>
      <w:r w:rsidRPr="00976EEA">
        <w:t xml:space="preserve"> system (Agilent Technologies, Santa Clara, CA, USA) to verify the size of the pooled amplicons. The pool was quantified and diluted to 4 </w:t>
      </w:r>
      <w:proofErr w:type="spellStart"/>
      <w:r w:rsidRPr="00976EEA">
        <w:t>nM</w:t>
      </w:r>
      <w:proofErr w:type="spellEnd"/>
      <w:r w:rsidRPr="00976EEA">
        <w:t xml:space="preserve"> concentration. Using the Illumina protocol, the sample was denatured by mixing with 0.2N NaOH. 10</w:t>
      </w:r>
      <w:r w:rsidR="00DA66AF">
        <w:t>%</w:t>
      </w:r>
      <w:r w:rsidRPr="00976EEA">
        <w:t xml:space="preserve"> denatured </w:t>
      </w:r>
      <w:proofErr w:type="spellStart"/>
      <w:r w:rsidRPr="00976EEA">
        <w:t>PhiX</w:t>
      </w:r>
      <w:proofErr w:type="spellEnd"/>
      <w:r w:rsidRPr="00976EEA">
        <w:t xml:space="preserve"> control library was added to the denatured sample to introduce diversity. The mixture was incubated for 2 min at 96 ºC and immediately put on ice, before being loaded in a </w:t>
      </w:r>
      <w:proofErr w:type="spellStart"/>
      <w:r w:rsidRPr="00976EEA">
        <w:t>MiSeq</w:t>
      </w:r>
      <w:proofErr w:type="spellEnd"/>
      <w:r w:rsidRPr="00976EEA">
        <w:t xml:space="preserve"> machine (Illumina) for sequencing. The sample was sequenced at Fera (York, UK) in a paired-end approach using 2 x 300 cycles V3 run kit. </w:t>
      </w:r>
    </w:p>
    <w:p w14:paraId="2957C392" w14:textId="77777777" w:rsidR="00954108" w:rsidRPr="00BE6747" w:rsidRDefault="00954108" w:rsidP="0000161A">
      <w:pPr>
        <w:pStyle w:val="Heading2"/>
        <w:spacing w:line="480" w:lineRule="auto"/>
      </w:pPr>
      <w:r w:rsidRPr="00BE6747">
        <w:t>Analysis of Sanger Sequence data from single-specimen samples</w:t>
      </w:r>
    </w:p>
    <w:p w14:paraId="2957C393" w14:textId="6F705A3B" w:rsidR="00954108" w:rsidRDefault="00954108" w:rsidP="0000161A">
      <w:pPr>
        <w:spacing w:line="480" w:lineRule="auto"/>
      </w:pPr>
      <w:r w:rsidRPr="000801AF">
        <w:t xml:space="preserve">Sequences were received as both ABI and SEQ files. Both sequence file formats were visualized using </w:t>
      </w:r>
      <w:proofErr w:type="spellStart"/>
      <w:r w:rsidRPr="000801AF">
        <w:t>BioEdit</w:t>
      </w:r>
      <w:proofErr w:type="spellEnd"/>
      <w:r w:rsidRPr="000801AF">
        <w:t xml:space="preserve"> Sequence Alignment Editor </w:t>
      </w:r>
      <w:r w:rsidRPr="000801AF">
        <w:fldChar w:fldCharType="begin" w:fldLock="1"/>
      </w:r>
      <w:r w:rsidR="00A63111">
        <w:instrText>ADDIN CSL_CITATION {"citationItems":[{"id":"ITEM-1","itemData":{"author":[{"dropping-particle":"","family":"Hall","given":"T A","non-dropping-particle":"","parse-names":false,"suffix":""}],"container-title":"Nucleic Acids Symp","id":"ITEM-1","issued":{"date-parts":[["1999"]]},"title":"BioEdit: a user-friendly biological sequence alignment editor and analysis program for Windows 95/98/NT","type":"article-journal","volume":"41"},"uris":["http://www.mendeley.com/documents/?uuid=f94e6106-840d-4656-81e4-b4f73b7db000"]}],"mendeley":{"formattedCitation":"(Hall 1999)","plainTextFormattedCitation":"(Hall 1999)","previouslyFormattedCitation":"(Hall, 1999)"},"properties":{"noteIndex":0},"schema":"https://github.com/citation-style-language/schema/raw/master/csl-citation.json"}</w:instrText>
      </w:r>
      <w:r w:rsidRPr="000801AF">
        <w:fldChar w:fldCharType="separate"/>
      </w:r>
      <w:r w:rsidR="00A63111" w:rsidRPr="00A63111">
        <w:rPr>
          <w:noProof/>
        </w:rPr>
        <w:t>(Hall 1999)</w:t>
      </w:r>
      <w:r w:rsidRPr="000801AF">
        <w:fldChar w:fldCharType="end"/>
      </w:r>
      <w:r w:rsidRPr="000801AF">
        <w:t xml:space="preserve">. The ABI files provided the chromatographs for the base calls. Based on this, each sequence was visually edited to high quality by removing areas of ambiguous base calling inside </w:t>
      </w:r>
      <w:proofErr w:type="spellStart"/>
      <w:r w:rsidRPr="000801AF">
        <w:t>BioEdit</w:t>
      </w:r>
      <w:proofErr w:type="spellEnd"/>
      <w:r w:rsidRPr="000801AF">
        <w:t>. Some of the edited forward and reverse reads could not be merged because for some of the data there was no overlap between the two pairs after editing. NCBI reference database accessed on 1</w:t>
      </w:r>
      <w:r w:rsidRPr="000801AF">
        <w:rPr>
          <w:vertAlign w:val="superscript"/>
        </w:rPr>
        <w:t>st</w:t>
      </w:r>
      <w:r w:rsidRPr="000801AF">
        <w:t xml:space="preserve"> February 2018 was used for the blast search </w:t>
      </w:r>
      <w:r w:rsidRPr="000801AF">
        <w:fldChar w:fldCharType="begin" w:fldLock="1"/>
      </w:r>
      <w:r w:rsidR="00A63111">
        <w:instrText>ADDIN CSL_CITATION {"citationItems":[{"id":"ITEM-1","itemData":{"author":[{"dropping-particle":"","family":"Coordinators","given":"NCBI Resource","non-dropping-particle":"","parse-names":false,"suffix":""}],"container-title":"Nucleic acids research","id":"ITEM-1","issue":"Database issue","issued":{"date-parts":[["2016"]]},"page":"D7","publisher":"Oxford University Press","title":"Database resources of the national center for biotechnology information","type":"article-journal","volume":"44"},"uris":["http://www.mendeley.com/documents/?uuid=a5918e68-18f5-49c8-b0ae-48bfaa1cc1f8"]}],"mendeley":{"formattedCitation":"(Coordinators 2016)","plainTextFormattedCitation":"(Coordinators 2016)","previouslyFormattedCitation":"(Coordinators, 2016)"},"properties":{"noteIndex":0},"schema":"https://github.com/citation-style-language/schema/raw/master/csl-citation.json"}</w:instrText>
      </w:r>
      <w:r w:rsidRPr="000801AF">
        <w:fldChar w:fldCharType="separate"/>
      </w:r>
      <w:r w:rsidR="00A63111" w:rsidRPr="00A63111">
        <w:rPr>
          <w:noProof/>
        </w:rPr>
        <w:t>(Coordinators 2016)</w:t>
      </w:r>
      <w:r w:rsidRPr="000801AF">
        <w:fldChar w:fldCharType="end"/>
      </w:r>
      <w:r w:rsidRPr="000801AF">
        <w:t xml:space="preserve">. The blast hits from the three sequenced regions were used to complement one another. </w:t>
      </w:r>
    </w:p>
    <w:p w14:paraId="2957C394" w14:textId="77777777" w:rsidR="00954108" w:rsidRPr="000801AF" w:rsidRDefault="00954108" w:rsidP="0000161A">
      <w:pPr>
        <w:spacing w:line="480" w:lineRule="auto"/>
        <w:rPr>
          <w:rFonts w:cs="Arial"/>
          <w:sz w:val="22"/>
          <w:szCs w:val="22"/>
        </w:rPr>
      </w:pPr>
    </w:p>
    <w:p w14:paraId="2957C395" w14:textId="77777777" w:rsidR="00954108" w:rsidRPr="00BE6747" w:rsidRDefault="00954108" w:rsidP="00EF5404">
      <w:pPr>
        <w:pStyle w:val="Heading2"/>
      </w:pPr>
      <w:r w:rsidRPr="00BE6747">
        <w:t>Analysis of NGS data from mock community samples</w:t>
      </w:r>
    </w:p>
    <w:p w14:paraId="2957C396" w14:textId="36E70D6F" w:rsidR="00954108" w:rsidRDefault="00954108" w:rsidP="0000161A">
      <w:pPr>
        <w:spacing w:line="480" w:lineRule="auto"/>
      </w:pPr>
      <w:r w:rsidRPr="00FD3301">
        <w:t xml:space="preserve">Sequence analyses were performed using the USEARCH environment (Edgar 2010) version 8.1.1861. For each of the barcode marker, the paired reads were merged using the </w:t>
      </w:r>
      <w:proofErr w:type="spellStart"/>
      <w:r w:rsidRPr="00FD3301">
        <w:rPr>
          <w:i/>
        </w:rPr>
        <w:t>fastq_mergepairs</w:t>
      </w:r>
      <w:proofErr w:type="spellEnd"/>
      <w:r w:rsidRPr="00FD3301">
        <w:t xml:space="preserve"> command, allowing 15 base mismatches in the aligned region. The merged reads were quality filtered and all reads with more than one base expected errors were removed </w:t>
      </w:r>
      <w:r w:rsidRPr="00FD3301">
        <w:fldChar w:fldCharType="begin" w:fldLock="1"/>
      </w:r>
      <w:r w:rsidR="00A63111">
        <w:instrText>ADDIN CSL_CITATION {"citationItems":[{"id":"ITEM-1","itemData":{"ISSN":"1460-2059","author":[{"dropping-particle":"","family":"Edgar","given":"Robert C","non-dropping-particle":"","parse-names":false,"suffix":""},{"dropping-particle":"","family":"Flyvbjerg","given":"Henrik","non-dropping-particle":"","parse-names":false,"suffix":""}],"container-title":"Bioinformatics","id":"ITEM-1","issue":"21","issued":{"date-parts":[["2015"]]},"page":"3476-3482","publisher":"Oxford University Press","title":"Error filtering, pair assembly and error correction for next-generation sequencing reads","type":"article-journal","volume":"31"},"uris":["http://www.mendeley.com/documents/?uuid=002cd810-2bdc-431a-a7ed-437040681562"]}],"mendeley":{"formattedCitation":"(Robert C Edgar and Flyvbjerg 2015)","plainTextFormattedCitation":"(Robert C Edgar and Flyvbjerg 2015)","previouslyFormattedCitation":"(Robert C Edgar &amp; Flyvbjerg, 2015)"},"properties":{"noteIndex":0},"schema":"https://github.com/citation-style-language/schema/raw/master/csl-citation.json"}</w:instrText>
      </w:r>
      <w:r w:rsidRPr="00FD3301">
        <w:fldChar w:fldCharType="separate"/>
      </w:r>
      <w:r w:rsidR="00A63111" w:rsidRPr="00A63111">
        <w:rPr>
          <w:noProof/>
        </w:rPr>
        <w:t>(Robert C Edgar and Flyvbjerg 2015)</w:t>
      </w:r>
      <w:r w:rsidRPr="00FD3301">
        <w:fldChar w:fldCharType="end"/>
      </w:r>
      <w:r w:rsidRPr="00FD3301">
        <w:t xml:space="preserve">. </w:t>
      </w:r>
      <w:r w:rsidR="00CB09DA">
        <w:t xml:space="preserve">Details on how the expected error value of a sequence </w:t>
      </w:r>
      <w:r w:rsidR="00CB09DA">
        <w:lastRenderedPageBreak/>
        <w:t xml:space="preserve">calculated are described here: </w:t>
      </w:r>
      <w:hyperlink r:id="rId9" w:history="1">
        <w:r w:rsidR="00CB09DA" w:rsidRPr="00177192">
          <w:rPr>
            <w:rStyle w:val="Hyperlink"/>
            <w:rFonts w:cs="Arial"/>
            <w:sz w:val="22"/>
          </w:rPr>
          <w:t>https://www.drive5.com/usearch/manual/exp_errs.html</w:t>
        </w:r>
      </w:hyperlink>
      <w:r w:rsidR="00CB09DA">
        <w:t xml:space="preserve">. </w:t>
      </w:r>
      <w:r w:rsidRPr="00FD3301">
        <w:t xml:space="preserve">Reads shorter than 250 bp were also discarded using the USEARCH command </w:t>
      </w:r>
      <w:proofErr w:type="spellStart"/>
      <w:r w:rsidRPr="00FD3301">
        <w:rPr>
          <w:i/>
        </w:rPr>
        <w:t>fastq_filter</w:t>
      </w:r>
      <w:proofErr w:type="spellEnd"/>
      <w:r w:rsidRPr="00FD3301">
        <w:t xml:space="preserve">. The filtered reads were dereplicated via </w:t>
      </w:r>
      <w:proofErr w:type="spellStart"/>
      <w:r w:rsidRPr="00FD3301">
        <w:rPr>
          <w:i/>
        </w:rPr>
        <w:t>fastq_uniques</w:t>
      </w:r>
      <w:proofErr w:type="spellEnd"/>
      <w:r w:rsidRPr="00FD3301">
        <w:t xml:space="preserve"> and then clustered into operational taxonomic units (otus) at 97</w:t>
      </w:r>
      <w:r w:rsidR="00DA66AF">
        <w:t>%</w:t>
      </w:r>
      <w:r w:rsidRPr="00FD3301">
        <w:t xml:space="preserve"> similarity cut-off using UPARSE </w:t>
      </w:r>
      <w:r w:rsidRPr="00FD3301">
        <w:fldChar w:fldCharType="begin" w:fldLock="1"/>
      </w:r>
      <w:r w:rsidR="00A63111">
        <w:instrText>ADDIN CSL_CITATION {"citationItems":[{"id":"ITEM-1","itemData":{"DOI":"10.1038/nmeth.2604","ISBN":"1548-7105","ISSN":"1548-7105","PMID":"23955772","abstract":"Amplified marker-gene sequences can be used to understand microbial community structure, but they suffer from a high level of sequencing and amplification artifacts. The UPARSE pipeline reports operational taxonomic unit (OTU) sequences with ≤1% incorrect bases in artificial microbial community tests, compared with &gt;3% incorrect bases commonly reported by other methods. The improved accuracy results in far fewer OTUs, consistently closer to the expected number of species in a community.","author":[{"dropping-particle":"","family":"Edgar","given":"Robert C","non-dropping-particle":"","parse-names":false,"suffix":""}],"container-title":"Nature Methods","id":"ITEM-1","issue":"10","issued":{"date-parts":[["2013"]]},"page":"996-8","title":"UPARSE: highly accurate OTU sequences from microbial amplicon reads.","type":"article-journal","volume":"10"},"uris":["http://www.mendeley.com/documents/?uuid=82a8926e-e3fe-4ae6-a2a8-6c5f9537e084"]}],"mendeley":{"formattedCitation":"(Robert C Edgar 2013)","plainTextFormattedCitation":"(Robert C Edgar 2013)","previouslyFormattedCitation":"(Robert C Edgar, 2013)"},"properties":{"noteIndex":0},"schema":"https://github.com/citation-style-language/schema/raw/master/csl-citation.json"}</w:instrText>
      </w:r>
      <w:r w:rsidRPr="00FD3301">
        <w:fldChar w:fldCharType="separate"/>
      </w:r>
      <w:r w:rsidR="00A63111" w:rsidRPr="00A63111">
        <w:rPr>
          <w:noProof/>
        </w:rPr>
        <w:t>(Robert C Edgar 2013)</w:t>
      </w:r>
      <w:r w:rsidRPr="00FD3301">
        <w:fldChar w:fldCharType="end"/>
      </w:r>
      <w:r w:rsidRPr="00FD3301">
        <w:t xml:space="preserve"> applying the command </w:t>
      </w:r>
      <w:proofErr w:type="spellStart"/>
      <w:r w:rsidRPr="00FD3301">
        <w:rPr>
          <w:i/>
        </w:rPr>
        <w:t>cluster_otus</w:t>
      </w:r>
      <w:proofErr w:type="spellEnd"/>
      <w:r w:rsidRPr="00FD3301">
        <w:t xml:space="preserve"> which removes chimeric reads in the process. </w:t>
      </w:r>
    </w:p>
    <w:p w14:paraId="2957C397" w14:textId="77777777" w:rsidR="00954108" w:rsidRPr="00FD3301" w:rsidRDefault="00954108" w:rsidP="00954108">
      <w:pPr>
        <w:spacing w:after="120"/>
        <w:rPr>
          <w:rFonts w:cs="Arial"/>
          <w:sz w:val="22"/>
        </w:rPr>
      </w:pPr>
    </w:p>
    <w:p w14:paraId="2957C398" w14:textId="77777777" w:rsidR="00954108" w:rsidRPr="00BE6747" w:rsidRDefault="00954108" w:rsidP="00EF5404">
      <w:pPr>
        <w:pStyle w:val="Heading2"/>
      </w:pPr>
      <w:r w:rsidRPr="00BE6747">
        <w:t xml:space="preserve"> Taxonomy assignment</w:t>
      </w:r>
    </w:p>
    <w:p w14:paraId="2957C399" w14:textId="6FE1931E" w:rsidR="00954108" w:rsidRDefault="00954108" w:rsidP="0000161A">
      <w:pPr>
        <w:spacing w:line="480" w:lineRule="auto"/>
      </w:pPr>
      <w:r w:rsidRPr="001666FD">
        <w:t xml:space="preserve">Operational taxonomic units (Otus) were assigned taxonomy based on the </w:t>
      </w:r>
      <w:proofErr w:type="spellStart"/>
      <w:r w:rsidRPr="001666FD">
        <w:rPr>
          <w:i/>
        </w:rPr>
        <w:t>utax</w:t>
      </w:r>
      <w:proofErr w:type="spellEnd"/>
      <w:r w:rsidRPr="001666FD">
        <w:t xml:space="preserve"> method within USEARCH. Sequences used as reference database and how they were compiled are described in </w:t>
      </w:r>
      <w:r w:rsidRPr="001666FD">
        <w:fldChar w:fldCharType="begin"/>
      </w:r>
      <w:r w:rsidRPr="001666FD">
        <w:instrText xml:space="preserve"> REF _Ref509563361 \w \h  \* MERGEFORMAT </w:instrText>
      </w:r>
      <w:r w:rsidRPr="001666FD">
        <w:fldChar w:fldCharType="separate"/>
      </w:r>
      <w:r w:rsidR="00A71E04">
        <w:t>1.2.8.2</w:t>
      </w:r>
      <w:r w:rsidRPr="001666FD">
        <w:fldChar w:fldCharType="end"/>
      </w:r>
      <w:r w:rsidRPr="001666FD">
        <w:t xml:space="preserve">. As an alternative to the </w:t>
      </w:r>
      <w:proofErr w:type="spellStart"/>
      <w:r w:rsidRPr="001666FD">
        <w:rPr>
          <w:i/>
        </w:rPr>
        <w:t>utax</w:t>
      </w:r>
      <w:proofErr w:type="spellEnd"/>
      <w:r w:rsidRPr="001666FD">
        <w:t xml:space="preserve"> approach, otus of each marker were assigned taxonomy using the BLAST method </w:t>
      </w:r>
      <w:r w:rsidRPr="001666FD">
        <w:fldChar w:fldCharType="begin" w:fldLock="1"/>
      </w:r>
      <w:r w:rsidR="00A63111">
        <w:instrText>ADDIN CSL_CITATION {"citationItems":[{"id":"ITEM-1","itemData":{"ISSN":"1066-5277","author":[{"dropping-particle":"","family":"Zhang","given":"Zheng","non-dropping-particle":"","parse-names":false,"suffix":""},{"dropping-particle":"","family":"Schwartz","given":"Scott","non-dropping-particle":"","parse-names":false,"suffix":""},{"dropping-particle":"","family":"Wagner","given":"Lukas","non-dropping-particle":"","parse-names":false,"suffix":""},{"dropping-particle":"","family":"Miller","given":"Webb","non-dropping-particle":"","parse-names":false,"suffix":""}],"container-title":"Journal of Computational biology","id":"ITEM-1","issue":"1-2","issued":{"date-parts":[["2000"]]},"page":"203-214","publisher":"Mary Ann Liebert, Inc.","title":"A greedy algorithm for aligning DNA sequences","type":"article-journal","volume":"7"},"uris":["http://www.mendeley.com/documents/?uuid=cb23cfaa-5345-4a34-95d8-ff8038f7003f"]}],"mendeley":{"formattedCitation":"(Zhang et al. 2000)","plainTextFormattedCitation":"(Zhang et al. 2000)","previouslyFormattedCitation":"(Zhang, Schwartz, Wagner, &amp; Miller, 2000)"},"properties":{"noteIndex":0},"schema":"https://github.com/citation-style-language/schema/raw/master/csl-citation.json"}</w:instrText>
      </w:r>
      <w:r w:rsidRPr="001666FD">
        <w:fldChar w:fldCharType="separate"/>
      </w:r>
      <w:r w:rsidR="00A63111" w:rsidRPr="00A63111">
        <w:rPr>
          <w:noProof/>
        </w:rPr>
        <w:t>(Zhang et al. 2000)</w:t>
      </w:r>
      <w:r w:rsidRPr="001666FD">
        <w:fldChar w:fldCharType="end"/>
      </w:r>
      <w:r w:rsidRPr="001666FD">
        <w:t xml:space="preserve"> against NCBI nucleotide database. The blast search was performed using the blast command line tools with all parameters left at default settings</w:t>
      </w:r>
      <w:r w:rsidR="00A71E04">
        <w:t>, except for the number of descriptions and alignments to be retrieved</w:t>
      </w:r>
      <w:r w:rsidRPr="001666FD">
        <w:t xml:space="preserve">. </w:t>
      </w:r>
      <w:r w:rsidR="00A71E04">
        <w:t xml:space="preserve">They were both set at five. </w:t>
      </w:r>
      <w:r w:rsidRPr="001666FD">
        <w:t xml:space="preserve">A phylogeny-based assignment method was also performed. For this approach, the reference sequences were first truncated to remove leading and trailing regions outside the primer annealing site of </w:t>
      </w:r>
      <w:r>
        <w:t>the</w:t>
      </w:r>
      <w:r w:rsidRPr="001666FD">
        <w:t xml:space="preserve"> markers using the USEARCH command </w:t>
      </w:r>
      <w:proofErr w:type="spellStart"/>
      <w:r w:rsidRPr="001666FD">
        <w:rPr>
          <w:i/>
        </w:rPr>
        <w:t>search_pcr</w:t>
      </w:r>
      <w:proofErr w:type="spellEnd"/>
      <w:r w:rsidRPr="001666FD">
        <w:t xml:space="preserve"> in order to facilitate alignment. The reference sequences were then combined with the otus and aligned using muscle </w:t>
      </w:r>
      <w:r w:rsidRPr="001666FD">
        <w:fldChar w:fldCharType="begin" w:fldLock="1"/>
      </w:r>
      <w:r w:rsidR="00A63111">
        <w:instrText>ADDIN CSL_CITATION {"citationItems":[{"id":"ITEM-1","itemData":{"DOI":"10.1093/nar/gkh340","author":[{"dropping-particle":"","family":"Edgar","given":"R C","non-dropping-particle":"","parse-names":false,"suffix":""}],"container-title":"Nucleic Acids Res","id":"ITEM-1","issued":{"date-parts":[["2004"]]},"title":"MUSCLE: multiple sequence alignment with high accuracy and high throughput","type":"article-journal","volume":"32"},"uris":["http://www.mendeley.com/documents/?uuid=2f3fd0eb-30d7-405d-a853-d23473a57a35"]}],"mendeley":{"formattedCitation":"(R C Edgar 2004)","plainTextFormattedCitation":"(R C Edgar 2004)","previouslyFormattedCitation":"(R C Edgar, 2004)"},"properties":{"noteIndex":0},"schema":"https://github.com/citation-style-language/schema/raw/master/csl-citation.json"}</w:instrText>
      </w:r>
      <w:r w:rsidRPr="001666FD">
        <w:fldChar w:fldCharType="separate"/>
      </w:r>
      <w:r w:rsidR="00A63111" w:rsidRPr="00A63111">
        <w:rPr>
          <w:noProof/>
        </w:rPr>
        <w:t>(R C Edgar 2004)</w:t>
      </w:r>
      <w:r w:rsidRPr="001666FD">
        <w:fldChar w:fldCharType="end"/>
      </w:r>
      <w:r w:rsidRPr="001666FD">
        <w:t xml:space="preserve">, leaving all parameters at default settings. The aligned sequences were trimmed to the length of markers inside MEGA 7 </w:t>
      </w:r>
      <w:r w:rsidRPr="001666FD">
        <w:fldChar w:fldCharType="begin" w:fldLock="1"/>
      </w:r>
      <w:r w:rsidR="00A63111">
        <w:instrText>ADDIN CSL_CITATION {"citationItems":[{"id":"ITEM-1","itemData":{"ISSN":"0737-4038","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7","issued":{"date-parts":[["2016"]]},"page":"1870-1874","publisher":"Society for Molecular Biology and Evolution","title":"MEGA7: molecular evolutionary genetics analysis version 7.0 for bigger datasets","type":"article-journal","volume":"33"},"uris":["http://www.mendeley.com/documents/?uuid=a754e05f-3abf-43a6-ad50-5aa16147a9cb"]}],"mendeley":{"formattedCitation":"(Kumar et al. 2016)","plainTextFormattedCitation":"(Kumar et al. 2016)","previouslyFormattedCitation":"(Kumar, Stecher, &amp; Tamura, 2016)"},"properties":{"noteIndex":0},"schema":"https://github.com/citation-style-language/schema/raw/master/csl-citation.json"}</w:instrText>
      </w:r>
      <w:r w:rsidRPr="001666FD">
        <w:fldChar w:fldCharType="separate"/>
      </w:r>
      <w:r w:rsidR="00A63111" w:rsidRPr="00A63111">
        <w:rPr>
          <w:noProof/>
        </w:rPr>
        <w:t>(Kumar et al. 2016)</w:t>
      </w:r>
      <w:r w:rsidRPr="001666FD">
        <w:fldChar w:fldCharType="end"/>
      </w:r>
      <w:r w:rsidRPr="001666FD">
        <w:t xml:space="preserve">. The alignments were used to construct maximum likelihood trees using </w:t>
      </w:r>
      <w:proofErr w:type="spellStart"/>
      <w:r w:rsidRPr="001666FD">
        <w:t>RAxML</w:t>
      </w:r>
      <w:proofErr w:type="spellEnd"/>
      <w:r w:rsidRPr="001666FD">
        <w:t xml:space="preserve"> version 8.2.10 on CIPRES science gateway web portal </w:t>
      </w:r>
      <w:r w:rsidRPr="001666FD">
        <w:fldChar w:fldCharType="begin" w:fldLock="1"/>
      </w:r>
      <w:r w:rsidR="00A63111">
        <w:instrText>ADDIN CSL_CITATION {"citationItems":[{"id":"ITEM-1","itemData":{"ISBN":"1424497523","author":[{"dropping-particle":"","family":"Miller","given":"Mark A","non-dropping-particle":"","parse-names":false,"suffix":""},{"dropping-particle":"","family":"Pfeiffer","given":"Wayne","non-dropping-particle":"","parse-names":false,"suffix":""},{"dropping-particle":"","family":"Schwartz","given":"Terri","non-dropping-particle":"","parse-names":false,"suffix":""}],"container-title":"Gateway Computing Environments Workshop (GCE), 2010","id":"ITEM-1","issued":{"date-parts":[["2010"]]},"page":"1-8","publisher":"Ieee","title":"Creating the CIPRES Science Gateway for inference of large phylogenetic trees","type":"paper-conference"},"uris":["http://www.mendeley.com/documents/?uuid=4d97c376-3684-49df-85a4-c4d98750b95c"]}],"mendeley":{"formattedCitation":"(Miller et al. 2010)","plainTextFormattedCitation":"(Miller et al. 2010)","previouslyFormattedCitation":"(Miller, Pfeiffer, &amp; Schwartz, 2010)"},"properties":{"noteIndex":0},"schema":"https://github.com/citation-style-language/schema/raw/master/csl-citation.json"}</w:instrText>
      </w:r>
      <w:r w:rsidRPr="001666FD">
        <w:fldChar w:fldCharType="separate"/>
      </w:r>
      <w:r w:rsidR="00A63111" w:rsidRPr="00A63111">
        <w:rPr>
          <w:noProof/>
        </w:rPr>
        <w:t>(Miller et al. 2010)</w:t>
      </w:r>
      <w:r w:rsidRPr="001666FD">
        <w:fldChar w:fldCharType="end"/>
      </w:r>
      <w:r w:rsidRPr="001666FD">
        <w:t xml:space="preserve"> with GTR as the substitution model at gamma rates distribution. Bootstrap was set to 1000 replicates. Trees were visualized, labelled and coloured within the interactive tree of life (</w:t>
      </w:r>
      <w:proofErr w:type="spellStart"/>
      <w:r w:rsidRPr="001666FD">
        <w:t>iTOL</w:t>
      </w:r>
      <w:proofErr w:type="spellEnd"/>
      <w:r w:rsidRPr="001666FD">
        <w:t xml:space="preserve">) web-based tool </w:t>
      </w:r>
      <w:r w:rsidRPr="001666FD">
        <w:fldChar w:fldCharType="begin" w:fldLock="1"/>
      </w:r>
      <w:r w:rsidR="00A63111">
        <w:instrText>ADDIN CSL_CITATION {"citationItems":[{"id":"ITEM-1","itemData":{"ISSN":"0305-1048","author":[{"dropping-particle":"","family":"Letunic","given":"Ivica","non-dropping-particle":"","parse-names":false,"suffix":""},{"dropping-particle":"","family":"Bork","given":"Peer","non-dropping-particle":"","parse-names":false,"suffix":""}],"container-title":"Nucleic acids research","id":"ITEM-1","issue":"W1","issued":{"date-parts":[["2016"]]},"number-of-pages":"W242-W245","publisher":"Oxford University Press","title":"Interactive tree of life (iTOL) v3: an online tool for the display and annotation of phylogenetic and other trees","type":"book","volume":"44"},"uris":["http://www.mendeley.com/documents/?uuid=96ae5c26-1c7f-47b8-b4c3-33d210a9fd13"]}],"mendeley":{"formattedCitation":"(Letunic and Bork 2016)","plainTextFormattedCitation":"(Letunic and Bork 2016)","previouslyFormattedCitation":"(Letunic &amp; Bork, 2016)"},"properties":{"noteIndex":0},"schema":"https://github.com/citation-style-language/schema/raw/master/csl-citation.json"}</w:instrText>
      </w:r>
      <w:r w:rsidRPr="001666FD">
        <w:fldChar w:fldCharType="separate"/>
      </w:r>
      <w:r w:rsidR="00A63111" w:rsidRPr="00A63111">
        <w:rPr>
          <w:noProof/>
        </w:rPr>
        <w:t>(Letunic and Bork 2016)</w:t>
      </w:r>
      <w:r w:rsidRPr="001666FD">
        <w:fldChar w:fldCharType="end"/>
      </w:r>
      <w:r w:rsidRPr="001666FD">
        <w:t xml:space="preserve">. </w:t>
      </w:r>
    </w:p>
    <w:p w14:paraId="2957C39A" w14:textId="77777777" w:rsidR="00954108" w:rsidRPr="00A57FBB" w:rsidRDefault="00954108" w:rsidP="00954108">
      <w:pPr>
        <w:spacing w:after="120"/>
        <w:rPr>
          <w:rFonts w:cs="Arial"/>
          <w:sz w:val="22"/>
        </w:rPr>
      </w:pPr>
    </w:p>
    <w:p w14:paraId="2957C39B" w14:textId="77777777" w:rsidR="00954108" w:rsidRPr="00BE6747" w:rsidRDefault="00954108" w:rsidP="00EF5404">
      <w:pPr>
        <w:pStyle w:val="Heading3"/>
      </w:pPr>
      <w:bookmarkStart w:id="4" w:name="_Ref509563361"/>
      <w:r>
        <w:lastRenderedPageBreak/>
        <w:t xml:space="preserve"> </w:t>
      </w:r>
      <w:r w:rsidRPr="00BE6747">
        <w:t>Reference databases for taxonomy</w:t>
      </w:r>
      <w:bookmarkEnd w:id="4"/>
    </w:p>
    <w:p w14:paraId="2957C39C" w14:textId="639A566B" w:rsidR="00954108" w:rsidRDefault="00954108" w:rsidP="0000161A">
      <w:pPr>
        <w:spacing w:line="480" w:lineRule="auto"/>
      </w:pPr>
      <w:r w:rsidRPr="00A57FBB">
        <w:t xml:space="preserve">Reference library for assigning taxonomies to the otus generated from the two 18S rDNA markers was obtained from the Protists Ribosomal Reference database, PR2 v 4.72 </w:t>
      </w:r>
      <w:r w:rsidRPr="00A57FBB">
        <w:fldChar w:fldCharType="begin" w:fldLock="1"/>
      </w:r>
      <w:r w:rsidR="00A63111">
        <w:instrText>ADDIN CSL_CITATION {"citationItems":[{"id":"ITEM-1","itemData":{"DOI":"10.1093/nar/gks1160","ISBN":"1362-4962 (Electronic)\\n0305-1048 (Linking)","ISSN":"0305-1048","PMID":"23193267","abstract":"The interrogation of genetic markers in environmental meta-barcoding studies is currently seriously hindered by the lack of taxonomically curated reference data sets for the targeted genes. The Protist Ribosomal Reference database (PR(2), http://ssu-rrna.org/) provides a unique access to eukaryotic small sub-unit (SSU) ribosomal RNA and DNA sequences, with curated taxonomy. The database mainly consists of nuclear-encoded protistan sequences. However, metazoans, land plants, macrosporic fungi and eukaryotic organelles (mitochondrion, plastid and others) are also included because they are useful for the analysis of high-troughput sequencing data sets. Introns and putative chimeric sequences have been also carefully checked. Taxonomic assignation of sequences consists of eight unique taxonomic fields. In total, 136 866 sequences are nuclear encoded, 45 708 (36 501 mitochondrial and 9657 chloroplastic) are from organelles, the remaining being putative chimeric sequences. The website allows the users to download sequences from the entire and partial databases (including representative sequences after clustering at a given level of similarity). Different web tools also allow searches by sequence similarity. The presence of both rRNA and rDNA sequences, taking into account introns (crucial for eukaryotic sequences), a normalized eight terms ranked-taxonomy and updates of new GenBank releases were made possible by a long-term collaboration between experts in taxonomy and computer scientists.","author":[{"dropping-particle":"","family":"Guillou","given":"Laure","non-dropping-particle":"","parse-names":false,"suffix":""},{"dropping-particle":"","family":"Bachar","given":"Dipankar","non-dropping-particle":"","parse-names":false,"suffix":""},{"dropping-particle":"","family":"Audic","given":"Stéphane St??phane","non-dropping-particle":"","parse-names":false,"suffix":""},{"dropping-particle":"","family":"Bass","given":"David","non-dropping-particle":"","parse-names":false,"suffix":""},{"dropping-particle":"","family":"Berney","given":"C??dric Cédric","non-dropping-particle":"","parse-names":false,"suffix":""},{"dropping-particle":"","family":"Bittner","given":"Lucie","non-dropping-particle":"","parse-names":false,"suffix":""},{"dropping-particle":"","family":"Boutte","given":"Christophe","non-dropping-particle":"","parse-names":false,"suffix":""},{"dropping-particle":"","family":"Burgaud","given":"Ga??tan Gaétan","non-dropping-particle":"","parse-names":false,"suffix":""},{"dropping-particle":"","family":"Vargas","given":"Colomban","non-dropping-particle":"De","parse-names":false,"suffix":""},{"dropping-particle":"","family":"Decelle","given":"Johan","non-dropping-particle":"","parse-names":false,"suffix":""},{"dropping-particle":"","family":"Campo","given":"Javier","non-dropping-particle":"Del","parse-names":false,"suffix":""},{"dropping-particle":"","family":"Dolan","given":"John R.","non-dropping-particle":"","parse-names":false,"suffix":""},{"dropping-particle":"","family":"Dunthorn","given":"Micah","non-dropping-particle":"","parse-names":false,"suffix":""},{"dropping-particle":"","family":"Edvardsen","given":"Bente","non-dropping-particle":"","parse-names":false,"suffix":""},{"dropping-particle":"","family":"Holzmann","given":"Maria","non-dropping-particle":"","parse-names":false,"suffix":""},{"dropping-particle":"","family":"Kooistra","given":"Wiebe H C F","non-dropping-particle":"","parse-names":false,"suffix":""},{"dropping-particle":"","family":"Lara","given":"Enrique","non-dropping-particle":"","parse-names":false,"suffix":""},{"dropping-particle":"","family":"Bescot","given":"Noan","non-dropping-particle":"Le","parse-names":false,"suffix":""},{"dropping-particle":"","family":"Logares","given":"Ramiro","non-dropping-particle":"","parse-names":false,"suffix":""},{"dropping-particle":"","family":"Mah??","given":"Fr??d??ric","non-dropping-particle":"","parse-names":false,"suffix":""},{"dropping-particle":"","family":"Massana","given":"Ramon","non-dropping-particle":"","parse-names":false,"suffix":""},{"dropping-particle":"","family":"Montresor","given":"Marina","non-dropping-particle":"","parse-names":false,"suffix":""},{"dropping-particle":"","family":"Morard","given":"Raphael","non-dropping-particle":"","parse-names":false,"suffix":""},{"dropping-particle":"","family":"Not","given":"Fabrice","non-dropping-particle":"","parse-names":false,"suffix":""},{"dropping-particle":"","family":"Pawlowski","given":"Jan","non-dropping-particle":"","parse-names":false,"suffix":""},{"dropping-particle":"","family":"Probert","given":"Ian","non-dropping-particle":"","parse-names":false,"suffix":""},{"dropping-particle":"","family":"Sauvadet","given":"Anne Laure","non-dropping-particle":"","parse-names":false,"suffix":""},{"dropping-particle":"","family":"Siano","given":"Raffaele","non-dropping-particle":"","parse-names":false,"suffix":""},{"dropping-particle":"","family":"Stoeck","given":"Thorsten","non-dropping-particle":"","parse-names":false,"suffix":""},{"dropping-particle":"","family":"Vaulot","given":"Daniel","non-dropping-particle":"","parse-names":false,"suffix":""},{"dropping-particle":"","family":"Zimmermann","given":"Pascal","non-dropping-particle":"","parse-names":false,"suffix":""},{"dropping-particle":"","family":"Christen","given":"Richard","non-dropping-particle":"","parse-names":false,"suffix":""}],"container-title":"Nucleic acids research","id":"ITEM-1","issue":"D1","issued":{"date-parts":[["2012"]]},"page":"D597-D604","publisher":"Oxford University Press","title":"The Protist Ribosomal Reference database (PR2): a catalog of unicellular eukaryote small sub-unit rRNA sequences with curated taxonomy","type":"article-journal","volume":"41"},"uris":["http://www.mendeley.com/documents/?uuid=42af8aac-79ce-4df7-abae-217b1dd20694"]}],"mendeley":{"formattedCitation":"(Guillou et al. 2012)","plainTextFormattedCitation":"(Guillou et al. 2012)","previouslyFormattedCitation":"(Guillou et al., 2012)"},"properties":{"noteIndex":0},"schema":"https://github.com/citation-style-language/schema/raw/master/csl-citation.json"}</w:instrText>
      </w:r>
      <w:r w:rsidRPr="00A57FBB">
        <w:fldChar w:fldCharType="separate"/>
      </w:r>
      <w:r w:rsidR="00A63111" w:rsidRPr="00A63111">
        <w:rPr>
          <w:noProof/>
        </w:rPr>
        <w:t>(Guillou et al. 2012)</w:t>
      </w:r>
      <w:r w:rsidRPr="00A57FBB">
        <w:fldChar w:fldCharType="end"/>
      </w:r>
      <w:r w:rsidRPr="00A57FBB">
        <w:t>. The database consists of 18S ribosomal RNA and DNA sequences, with curated taxonomy of protists and other metazoans including nematodes. The version used contained 4910 nematode sequences and was last curated on 7</w:t>
      </w:r>
      <w:r w:rsidRPr="00A57FBB">
        <w:rPr>
          <w:vertAlign w:val="superscript"/>
        </w:rPr>
        <w:t>th</w:t>
      </w:r>
      <w:r w:rsidRPr="00A57FBB">
        <w:t xml:space="preserve"> October 2017. Some of the sequences span the locations of both 18S rDNA markers used. </w:t>
      </w:r>
    </w:p>
    <w:p w14:paraId="2957C39D" w14:textId="77777777" w:rsidR="00EF5404" w:rsidRPr="00A57FBB" w:rsidRDefault="00EF5404" w:rsidP="0000161A">
      <w:pPr>
        <w:spacing w:line="480" w:lineRule="auto"/>
      </w:pPr>
    </w:p>
    <w:p w14:paraId="2957C39E" w14:textId="27B495D2" w:rsidR="00954108" w:rsidRDefault="00954108" w:rsidP="0000161A">
      <w:pPr>
        <w:spacing w:line="480" w:lineRule="auto"/>
      </w:pPr>
      <w:r w:rsidRPr="00A57FBB">
        <w:t xml:space="preserve">For the 28S rDNA, reference sequences were obtained from the SILVA ribosomal RNA gene database </w:t>
      </w:r>
      <w:r w:rsidRPr="00A57FBB">
        <w:fldChar w:fldCharType="begin" w:fldLock="1"/>
      </w:r>
      <w:r w:rsidR="00A63111">
        <w:instrText>ADDIN CSL_CITATION {"citationItems":[{"id":"ITEM-1","itemData":{"DOI":"10.1093/nar/gks1219","ISBN":"0305-1048","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title":"The SILVA ribosomal RNA gene database project: Improved data processing and web-based tools","type":"article-journal","volume":"41"},"uris":["http://www.mendeley.com/documents/?uuid=42efec29-dd68-44e1-ac7b-b791b6bcb8b3"]}],"mendeley":{"formattedCitation":"(Quast et al. 2013)","plainTextFormattedCitation":"(Quast et al. 2013)","previouslyFormattedCitation":"(Quast et al., 2013)"},"properties":{"noteIndex":0},"schema":"https://github.com/citation-style-language/schema/raw/master/csl-citation.json"}</w:instrText>
      </w:r>
      <w:r w:rsidRPr="00A57FBB">
        <w:fldChar w:fldCharType="separate"/>
      </w:r>
      <w:r w:rsidR="00A63111" w:rsidRPr="00A63111">
        <w:rPr>
          <w:noProof/>
        </w:rPr>
        <w:t>(Quast et al. 2013)</w:t>
      </w:r>
      <w:r w:rsidRPr="00A57FBB">
        <w:fldChar w:fldCharType="end"/>
      </w:r>
      <w:r w:rsidRPr="00A57FBB">
        <w:t xml:space="preserve"> downloaded on 25</w:t>
      </w:r>
      <w:r w:rsidRPr="00A57FBB">
        <w:rPr>
          <w:vertAlign w:val="superscript"/>
        </w:rPr>
        <w:t>th</w:t>
      </w:r>
      <w:r w:rsidRPr="00A57FBB">
        <w:t xml:space="preserve"> January 2018. Thirteen of the sampled taxa could not be found in this database, and so for those </w:t>
      </w:r>
      <w:r w:rsidR="002D62BD">
        <w:t xml:space="preserve">among these taxa </w:t>
      </w:r>
      <w:r w:rsidRPr="00A57FBB">
        <w:t>with available sequences in NCBI, they were downloaded and added to make a more complete reference database (</w:t>
      </w:r>
      <w:r w:rsidRPr="00A57FBB">
        <w:fldChar w:fldCharType="begin"/>
      </w:r>
      <w:r w:rsidRPr="00A57FBB">
        <w:instrText xml:space="preserve"> REF _Ref509563964 \h  \* MERGEFORMAT </w:instrText>
      </w:r>
      <w:r w:rsidRPr="00A57FBB">
        <w:fldChar w:fldCharType="separate"/>
      </w:r>
      <w:r w:rsidR="00C5037E" w:rsidRPr="00C5037E">
        <w:t xml:space="preserve">Table </w:t>
      </w:r>
      <w:r w:rsidR="00C5037E" w:rsidRPr="00C5037E">
        <w:rPr>
          <w:noProof/>
        </w:rPr>
        <w:t>4</w:t>
      </w:r>
      <w:r w:rsidRPr="00A57FBB">
        <w:fldChar w:fldCharType="end"/>
      </w:r>
      <w:r w:rsidRPr="00A57FBB">
        <w:t xml:space="preserve">). A custom python script was used to convert the taxonomies to </w:t>
      </w:r>
      <w:proofErr w:type="spellStart"/>
      <w:r w:rsidRPr="00A57FBB">
        <w:rPr>
          <w:i/>
        </w:rPr>
        <w:t>utax</w:t>
      </w:r>
      <w:proofErr w:type="spellEnd"/>
      <w:r w:rsidRPr="00A57FBB">
        <w:t xml:space="preserve">-compatible format as described at </w:t>
      </w:r>
      <w:hyperlink r:id="rId10" w:tooltip="http://drive5.com/usearch/manual/tax_annot.html" w:history="1">
        <w:r w:rsidRPr="002D62BD">
          <w:t>http://drive5.com/usearch/manual/tax_annot.html</w:t>
        </w:r>
      </w:hyperlink>
      <w:r w:rsidRPr="00A57FBB">
        <w:t xml:space="preserve">. </w:t>
      </w:r>
    </w:p>
    <w:p w14:paraId="2957C39F" w14:textId="77777777" w:rsidR="00EF5404" w:rsidRPr="00A57FBB" w:rsidRDefault="00EF5404" w:rsidP="0000161A">
      <w:pPr>
        <w:spacing w:line="480" w:lineRule="auto"/>
      </w:pPr>
    </w:p>
    <w:p w14:paraId="2957C3A0" w14:textId="67BF88F1" w:rsidR="00954108" w:rsidRPr="00A57FBB" w:rsidRDefault="00954108" w:rsidP="0000161A">
      <w:pPr>
        <w:spacing w:line="480" w:lineRule="auto"/>
      </w:pPr>
      <w:r w:rsidRPr="00A57FBB">
        <w:t>A search through the BOLD database for nematode COI sequences revealed that only nine of the taxa included in the mock community have sequences available for comparison. Therefore, as was done with the 28S rDNA, reference sequences of nematode COI from the Barcode of life project within NCBI were obtained (on 25</w:t>
      </w:r>
      <w:r w:rsidRPr="00A57FBB">
        <w:rPr>
          <w:vertAlign w:val="superscript"/>
        </w:rPr>
        <w:t>th</w:t>
      </w:r>
      <w:r w:rsidRPr="00A57FBB">
        <w:t xml:space="preserve"> January 2018) using a command within the statistical assignment package (SAP 1.9.8) </w:t>
      </w:r>
      <w:r w:rsidRPr="00A57FBB">
        <w:fldChar w:fldCharType="begin" w:fldLock="1"/>
      </w:r>
      <w:r w:rsidR="00A63111">
        <w:instrText>ADDIN CSL_CITATION {"citationItems":[{"id":"ITEM-1","itemData":{"ISSN":"0962-8436","author":[{"dropping-particle":"","family":"Munch","given":"Kasper","non-dropping-particle":"","parse-names":false,"suffix":""},{"dropping-particle":"","family":"Boomsma","given":"Wouter","non-dropping-particle":"","parse-names":false,"suffix":""},{"dropping-particle":"","family":"Willerslev","given":"Eske","non-dropping-particle":"","parse-names":false,"suffix":""},{"dropping-particle":"","family":"Nielsen","given":"Rasmus","non-dropping-particle":"","parse-names":false,"suffix":""}],"container-title":"Philosophical Transactions of the Royal Society B: Biological Sciences","id":"ITEM-1","issue":"1512","issued":{"date-parts":[["2008"]]},"page":"3997-4002","publisher":"The Royal Society","title":"Fast phylogenetic DNA barcoding","type":"article-journal","volume":"363"},"uris":["http://www.mendeley.com/documents/?uuid=3f6fb1d8-c0cb-457f-ba76-30a846be94aa"]},{"id":"ITEM-2","itemData":{"ISSN":"1076-836X","author":[{"dropping-particle":"","family":"Munch","given":"Kasper","non-dropping-particle":"","parse-names":false,"suffix":""},{"dropping-particle":"","family":"Boomsma","given":"Wouter","non-dropping-particle":"","parse-names":false,"suffix":""},{"dropping-particle":"","family":"Huelsenbeck","given":"John P","non-dropping-particle":"","parse-names":false,"suffix":""},{"dropping-particle":"","family":"Willerslev","given":"Eske","non-dropping-particle":"","parse-names":false,"suffix":""},{"dropping-particle":"","family":"Nielsen","given":"Rasmus","non-dropping-particle":"","parse-names":false,"suffix":""}],"container-title":"Systematic biology","id":"ITEM-2","issue":"5","issued":{"date-parts":[["2008"]]},"page":"750-757","publisher":"Taylor &amp; Francis","title":"Statistical assignment of DNA sequences using Bayesian phylogenetics","type":"article-journal","volume":"57"},"uris":["http://www.mendeley.com/documents/?uuid=f98e93fc-7059-4dbf-abd3-ed0f4a45d866"]}],"mendeley":{"formattedCitation":"(Munch Boomsma Huelsenbeck et al. 2008, Munch Boomsma Willerslev et al. 2008)","plainTextFormattedCitation":"(Munch Boomsma Huelsenbeck et al. 2008, Munch Boomsma Willerslev et al. 2008)","previouslyFormattedCitation":"(Munch, Boomsma, Huelsenbeck, Willerslev, &amp; Nielsen, 2008; Munch, Boomsma, Willerslev, &amp; Nielsen, 2008)"},"properties":{"noteIndex":0},"schema":"https://github.com/citation-style-language/schema/raw/master/csl-citation.json"}</w:instrText>
      </w:r>
      <w:r w:rsidRPr="00A57FBB">
        <w:fldChar w:fldCharType="separate"/>
      </w:r>
      <w:r w:rsidR="00A63111" w:rsidRPr="00A63111">
        <w:rPr>
          <w:noProof/>
        </w:rPr>
        <w:t>(Munch Boomsma Huelsenbeck et al. 2008, Munch Boomsma Willerslev et al. 2008)</w:t>
      </w:r>
      <w:r w:rsidRPr="00A57FBB">
        <w:fldChar w:fldCharType="end"/>
      </w:r>
      <w:r w:rsidRPr="00A57FBB">
        <w:t xml:space="preserve"> and formatted for </w:t>
      </w:r>
      <w:proofErr w:type="spellStart"/>
      <w:r w:rsidRPr="00A57FBB">
        <w:rPr>
          <w:i/>
        </w:rPr>
        <w:t>utax</w:t>
      </w:r>
      <w:proofErr w:type="spellEnd"/>
      <w:r w:rsidRPr="00A57FBB">
        <w:t xml:space="preserve"> taxonomy assignments. After formatting the sequences, only ones matching fourteen of the sampled taxa passed to be part of the database. For the blast taxonomy assignments sequences from NCBI database were used as references. </w:t>
      </w:r>
    </w:p>
    <w:p w14:paraId="62B05159" w14:textId="7561667E" w:rsidR="0000161A" w:rsidRDefault="0000161A" w:rsidP="0000161A">
      <w:pPr>
        <w:spacing w:line="480" w:lineRule="auto"/>
        <w:rPr>
          <w:rFonts w:cs="Arial"/>
          <w:i/>
          <w:sz w:val="22"/>
        </w:rPr>
      </w:pPr>
      <w:bookmarkStart w:id="5" w:name="_Ref509561061"/>
    </w:p>
    <w:p w14:paraId="2957C3A3" w14:textId="5CC73E5D" w:rsidR="00954108" w:rsidRPr="00BE6747" w:rsidRDefault="00954108" w:rsidP="0000161A">
      <w:pPr>
        <w:spacing w:line="240" w:lineRule="auto"/>
        <w:rPr>
          <w:rFonts w:cs="Arial"/>
          <w:i/>
        </w:rPr>
      </w:pPr>
      <w:r w:rsidRPr="00BE6747">
        <w:rPr>
          <w:rFonts w:cs="Arial"/>
          <w:i/>
          <w:sz w:val="22"/>
        </w:rPr>
        <w:lastRenderedPageBreak/>
        <w:t xml:space="preserve">Table </w:t>
      </w:r>
      <w:r w:rsidR="000709FF">
        <w:rPr>
          <w:rFonts w:cs="Arial"/>
          <w:i/>
          <w:sz w:val="22"/>
        </w:rPr>
        <w:fldChar w:fldCharType="begin"/>
      </w:r>
      <w:r w:rsidR="000709FF">
        <w:rPr>
          <w:rFonts w:cs="Arial"/>
          <w:i/>
          <w:sz w:val="22"/>
        </w:rPr>
        <w:instrText xml:space="preserve"> SEQ Table \* ARABIC </w:instrText>
      </w:r>
      <w:r w:rsidR="000709FF">
        <w:rPr>
          <w:rFonts w:cs="Arial"/>
          <w:i/>
          <w:sz w:val="22"/>
        </w:rPr>
        <w:fldChar w:fldCharType="separate"/>
      </w:r>
      <w:r w:rsidR="000709FF">
        <w:rPr>
          <w:rFonts w:cs="Arial"/>
          <w:i/>
          <w:noProof/>
          <w:sz w:val="22"/>
        </w:rPr>
        <w:t>1</w:t>
      </w:r>
      <w:r w:rsidR="000709FF">
        <w:rPr>
          <w:rFonts w:cs="Arial"/>
          <w:i/>
          <w:sz w:val="22"/>
        </w:rPr>
        <w:fldChar w:fldCharType="end"/>
      </w:r>
      <w:bookmarkEnd w:id="5"/>
      <w:r w:rsidRPr="00BE6747">
        <w:rPr>
          <w:rFonts w:cs="Arial"/>
          <w:i/>
          <w:sz w:val="22"/>
        </w:rPr>
        <w:t xml:space="preserve">. Nematode taxa included in the mock community, their families and abundances. Classifications here are based on </w:t>
      </w:r>
      <w:r w:rsidRPr="00BE6747">
        <w:rPr>
          <w:rFonts w:cs="Arial"/>
          <w:i/>
          <w:sz w:val="22"/>
        </w:rPr>
        <w:fldChar w:fldCharType="begin" w:fldLock="1"/>
      </w:r>
      <w:r w:rsidR="00A63111">
        <w:rPr>
          <w:rFonts w:cs="Arial"/>
          <w:i/>
          <w:sz w:val="22"/>
        </w:rPr>
        <w:instrText>ADDIN CSL_CITATION {"citationItems":[{"id":"ITEM-1","itemData":{"author":[{"dropping-particle":"","family":"Ley","given":"Paul","non-dropping-particle":"De","parse-names":false,"suffix":""},{"dropping-particle":"","family":"Blaxter","given":"M L","non-dropping-particle":"","parse-names":false,"suffix":""}],"chapter-number":"Systematic","container-title":"The biology of nematodes","editor":[{"dropping-particle":"","family":"Lee","given":"D.L.","non-dropping-particle":"","parse-names":false,"suffix":""}],"id":"ITEM-1","issued":{"date-parts":[["2002"]]},"page":"1-30","publisher":"Taylor &amp; Francis London","publisher-place":"London, UK","title":"Systematic position and phylogeny","type":"chapter"},"uris":["http://www.mendeley.com/documents/?uuid=89c85e94-3eea-41c6-baa9-3fff275362fb"]}],"mendeley":{"formattedCitation":"(De Ley and Blaxter 2002)","plainTextFormattedCitation":"(De Ley and Blaxter 2002)","previouslyFormattedCitation":"(De Ley &amp; Blaxter, 2002)"},"properties":{"noteIndex":0},"schema":"https://github.com/citation-style-language/schema/raw/master/csl-citation.json"}</w:instrText>
      </w:r>
      <w:r w:rsidRPr="00BE6747">
        <w:rPr>
          <w:rFonts w:cs="Arial"/>
          <w:i/>
          <w:sz w:val="22"/>
        </w:rPr>
        <w:fldChar w:fldCharType="separate"/>
      </w:r>
      <w:r w:rsidR="00A63111" w:rsidRPr="00A63111">
        <w:rPr>
          <w:rFonts w:cs="Arial"/>
          <w:noProof/>
          <w:sz w:val="22"/>
        </w:rPr>
        <w:t>(De Ley and Blaxter 2002)</w:t>
      </w:r>
      <w:r w:rsidRPr="00BE6747">
        <w:rPr>
          <w:rFonts w:cs="Arial"/>
          <w:i/>
          <w:sz w:val="22"/>
        </w:rPr>
        <w:fldChar w:fldCharType="end"/>
      </w:r>
      <w:r w:rsidRPr="00BE6747">
        <w:rPr>
          <w:rFonts w:cs="Arial"/>
          <w:i/>
          <w:sz w:val="22"/>
        </w:rPr>
        <w:t>.</w:t>
      </w:r>
    </w:p>
    <w:tbl>
      <w:tblPr>
        <w:tblW w:w="5000" w:type="pct"/>
        <w:tblBorders>
          <w:top w:val="single" w:sz="4" w:space="0" w:color="auto"/>
          <w:bottom w:val="single" w:sz="4" w:space="0" w:color="auto"/>
        </w:tblBorders>
        <w:tblLook w:val="04A0" w:firstRow="1" w:lastRow="0" w:firstColumn="1" w:lastColumn="0" w:noHBand="0" w:noVBand="1"/>
      </w:tblPr>
      <w:tblGrid>
        <w:gridCol w:w="2497"/>
        <w:gridCol w:w="3267"/>
        <w:gridCol w:w="1629"/>
        <w:gridCol w:w="1627"/>
      </w:tblGrid>
      <w:tr w:rsidR="00954108" w:rsidRPr="002B7440" w14:paraId="2957C3A8" w14:textId="77777777" w:rsidTr="00EF5404">
        <w:trPr>
          <w:trHeight w:val="432"/>
        </w:trPr>
        <w:tc>
          <w:tcPr>
            <w:tcW w:w="1384" w:type="pct"/>
            <w:tcBorders>
              <w:top w:val="single" w:sz="4" w:space="0" w:color="auto"/>
              <w:bottom w:val="single" w:sz="4" w:space="0" w:color="auto"/>
            </w:tcBorders>
          </w:tcPr>
          <w:p w14:paraId="2957C3A4" w14:textId="77777777" w:rsidR="00954108" w:rsidRPr="002B7440"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b/>
                <w:color w:val="000000"/>
                <w:sz w:val="20"/>
                <w:szCs w:val="22"/>
              </w:rPr>
            </w:pPr>
            <w:r w:rsidRPr="002B7440">
              <w:rPr>
                <w:rFonts w:cs="Arial"/>
                <w:b/>
                <w:color w:val="00000A"/>
                <w:sz w:val="20"/>
                <w:szCs w:val="22"/>
              </w:rPr>
              <w:t>Family</w:t>
            </w:r>
          </w:p>
        </w:tc>
        <w:tc>
          <w:tcPr>
            <w:tcW w:w="1811" w:type="pct"/>
            <w:tcBorders>
              <w:top w:val="single" w:sz="4" w:space="0" w:color="auto"/>
              <w:bottom w:val="single" w:sz="4" w:space="0" w:color="auto"/>
            </w:tcBorders>
          </w:tcPr>
          <w:p w14:paraId="2957C3A5" w14:textId="77777777" w:rsidR="00954108" w:rsidRPr="002B7440"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b/>
                <w:color w:val="00000A"/>
                <w:sz w:val="20"/>
                <w:szCs w:val="22"/>
              </w:rPr>
            </w:pPr>
            <w:r w:rsidRPr="002B7440">
              <w:rPr>
                <w:rFonts w:cs="Arial"/>
                <w:b/>
                <w:color w:val="00000A"/>
                <w:sz w:val="20"/>
                <w:szCs w:val="22"/>
              </w:rPr>
              <w:t>Species</w:t>
            </w:r>
          </w:p>
        </w:tc>
        <w:tc>
          <w:tcPr>
            <w:tcW w:w="903" w:type="pct"/>
            <w:tcBorders>
              <w:top w:val="single" w:sz="4" w:space="0" w:color="auto"/>
              <w:bottom w:val="single" w:sz="4" w:space="0" w:color="auto"/>
            </w:tcBorders>
          </w:tcPr>
          <w:p w14:paraId="2957C3A6" w14:textId="77777777" w:rsidR="00954108" w:rsidRPr="002B7440"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b/>
                <w:color w:val="00000A"/>
                <w:sz w:val="20"/>
                <w:szCs w:val="20"/>
              </w:rPr>
            </w:pPr>
            <w:r w:rsidRPr="002B7440">
              <w:rPr>
                <w:rFonts w:cs="Arial"/>
                <w:b/>
                <w:color w:val="00000A"/>
                <w:sz w:val="20"/>
                <w:szCs w:val="20"/>
              </w:rPr>
              <w:t>NCBI Accessions</w:t>
            </w:r>
          </w:p>
        </w:tc>
        <w:tc>
          <w:tcPr>
            <w:tcW w:w="902" w:type="pct"/>
            <w:tcBorders>
              <w:top w:val="single" w:sz="4" w:space="0" w:color="auto"/>
              <w:bottom w:val="single" w:sz="4" w:space="0" w:color="auto"/>
            </w:tcBorders>
          </w:tcPr>
          <w:p w14:paraId="2957C3A7" w14:textId="77777777" w:rsidR="00954108" w:rsidRPr="002B7440"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b/>
                <w:color w:val="000000"/>
                <w:sz w:val="20"/>
                <w:szCs w:val="22"/>
              </w:rPr>
            </w:pPr>
            <w:r w:rsidRPr="002B7440">
              <w:rPr>
                <w:rFonts w:cs="Arial"/>
                <w:b/>
                <w:color w:val="00000A"/>
                <w:sz w:val="20"/>
                <w:szCs w:val="22"/>
              </w:rPr>
              <w:t>Abundance</w:t>
            </w:r>
          </w:p>
        </w:tc>
      </w:tr>
      <w:tr w:rsidR="00954108" w:rsidRPr="00BE6747" w14:paraId="2957C3AD" w14:textId="77777777" w:rsidTr="00EF5404">
        <w:trPr>
          <w:trHeight w:val="405"/>
        </w:trPr>
        <w:tc>
          <w:tcPr>
            <w:tcW w:w="1384" w:type="pct"/>
            <w:tcBorders>
              <w:top w:val="single" w:sz="4" w:space="0" w:color="auto"/>
            </w:tcBorders>
          </w:tcPr>
          <w:p w14:paraId="2957C3A9"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Alaimidae</w:t>
            </w:r>
          </w:p>
        </w:tc>
        <w:tc>
          <w:tcPr>
            <w:tcW w:w="1811" w:type="pct"/>
            <w:tcBorders>
              <w:top w:val="single" w:sz="4" w:space="0" w:color="auto"/>
            </w:tcBorders>
          </w:tcPr>
          <w:p w14:paraId="2957C3AA"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Alaimus</w:t>
            </w:r>
            <w:r w:rsidRPr="00BE6747">
              <w:rPr>
                <w:rFonts w:cs="Arial"/>
                <w:color w:val="00000A"/>
                <w:sz w:val="20"/>
                <w:szCs w:val="22"/>
              </w:rPr>
              <w:t xml:space="preserve"> sp.</w:t>
            </w:r>
          </w:p>
        </w:tc>
        <w:tc>
          <w:tcPr>
            <w:tcW w:w="903" w:type="pct"/>
            <w:tcBorders>
              <w:top w:val="single" w:sz="4" w:space="0" w:color="auto"/>
            </w:tcBorders>
          </w:tcPr>
          <w:p w14:paraId="2957C3AB"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6</w:t>
            </w:r>
          </w:p>
        </w:tc>
        <w:tc>
          <w:tcPr>
            <w:tcW w:w="902" w:type="pct"/>
            <w:tcBorders>
              <w:top w:val="single" w:sz="4" w:space="0" w:color="auto"/>
            </w:tcBorders>
          </w:tcPr>
          <w:p w14:paraId="2957C3AC"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2</w:t>
            </w:r>
          </w:p>
        </w:tc>
      </w:tr>
      <w:tr w:rsidR="00954108" w:rsidRPr="00BE6747" w14:paraId="2957C3B2" w14:textId="77777777" w:rsidTr="00EF5404">
        <w:trPr>
          <w:trHeight w:val="430"/>
        </w:trPr>
        <w:tc>
          <w:tcPr>
            <w:tcW w:w="1384" w:type="pct"/>
          </w:tcPr>
          <w:p w14:paraId="2957C3AE"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Trichodoridae</w:t>
            </w:r>
          </w:p>
        </w:tc>
        <w:tc>
          <w:tcPr>
            <w:tcW w:w="1811" w:type="pct"/>
          </w:tcPr>
          <w:p w14:paraId="2957C3AF"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Trichodorus primitivus</w:t>
            </w:r>
          </w:p>
        </w:tc>
        <w:tc>
          <w:tcPr>
            <w:tcW w:w="903" w:type="pct"/>
          </w:tcPr>
          <w:p w14:paraId="2957C3B0"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43</w:t>
            </w:r>
          </w:p>
        </w:tc>
        <w:tc>
          <w:tcPr>
            <w:tcW w:w="902" w:type="pct"/>
          </w:tcPr>
          <w:p w14:paraId="2957C3B1"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3B7" w14:textId="77777777" w:rsidTr="00EF5404">
        <w:trPr>
          <w:trHeight w:val="461"/>
        </w:trPr>
        <w:tc>
          <w:tcPr>
            <w:tcW w:w="1384" w:type="pct"/>
          </w:tcPr>
          <w:p w14:paraId="2957C3B3"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Tripylidae</w:t>
            </w:r>
            <w:proofErr w:type="spellEnd"/>
          </w:p>
        </w:tc>
        <w:tc>
          <w:tcPr>
            <w:tcW w:w="1811" w:type="pct"/>
          </w:tcPr>
          <w:p w14:paraId="2957C3B4"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Tripyla glomerans</w:t>
            </w:r>
          </w:p>
        </w:tc>
        <w:tc>
          <w:tcPr>
            <w:tcW w:w="903" w:type="pct"/>
          </w:tcPr>
          <w:p w14:paraId="2957C3B5"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28</w:t>
            </w:r>
          </w:p>
        </w:tc>
        <w:tc>
          <w:tcPr>
            <w:tcW w:w="902" w:type="pct"/>
          </w:tcPr>
          <w:p w14:paraId="2957C3B6"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2</w:t>
            </w:r>
          </w:p>
        </w:tc>
      </w:tr>
      <w:tr w:rsidR="00954108" w:rsidRPr="00BE6747" w14:paraId="2957C3BC" w14:textId="77777777" w:rsidTr="00EF5404">
        <w:trPr>
          <w:trHeight w:val="461"/>
        </w:trPr>
        <w:tc>
          <w:tcPr>
            <w:tcW w:w="1384" w:type="pct"/>
          </w:tcPr>
          <w:p w14:paraId="2957C3B8"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Longidoridae</w:t>
            </w:r>
            <w:proofErr w:type="spellEnd"/>
          </w:p>
        </w:tc>
        <w:tc>
          <w:tcPr>
            <w:tcW w:w="1811" w:type="pct"/>
          </w:tcPr>
          <w:p w14:paraId="2957C3B9"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Longidorus caespiticola</w:t>
            </w:r>
          </w:p>
        </w:tc>
        <w:tc>
          <w:tcPr>
            <w:tcW w:w="903" w:type="pct"/>
          </w:tcPr>
          <w:p w14:paraId="2957C3BA"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5</w:t>
            </w:r>
          </w:p>
        </w:tc>
        <w:tc>
          <w:tcPr>
            <w:tcW w:w="902" w:type="pct"/>
          </w:tcPr>
          <w:p w14:paraId="2957C3BB"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3C1" w14:textId="77777777" w:rsidTr="00EF5404">
        <w:trPr>
          <w:trHeight w:val="314"/>
        </w:trPr>
        <w:tc>
          <w:tcPr>
            <w:tcW w:w="1384" w:type="pct"/>
          </w:tcPr>
          <w:p w14:paraId="2957C3BD"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Longidoridae</w:t>
            </w:r>
            <w:proofErr w:type="spellEnd"/>
          </w:p>
        </w:tc>
        <w:tc>
          <w:tcPr>
            <w:tcW w:w="1811" w:type="pct"/>
          </w:tcPr>
          <w:p w14:paraId="2957C3BE"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Xiphinema diversicaudatum</w:t>
            </w:r>
          </w:p>
        </w:tc>
        <w:tc>
          <w:tcPr>
            <w:tcW w:w="903" w:type="pct"/>
          </w:tcPr>
          <w:p w14:paraId="2957C3BF"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4</w:t>
            </w:r>
          </w:p>
        </w:tc>
        <w:tc>
          <w:tcPr>
            <w:tcW w:w="902" w:type="pct"/>
          </w:tcPr>
          <w:p w14:paraId="2957C3C0"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3C6" w14:textId="77777777" w:rsidTr="00EF5404">
        <w:trPr>
          <w:trHeight w:val="461"/>
        </w:trPr>
        <w:tc>
          <w:tcPr>
            <w:tcW w:w="1384" w:type="pct"/>
          </w:tcPr>
          <w:p w14:paraId="2957C3C2"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Aporcelaimidae</w:t>
            </w:r>
          </w:p>
        </w:tc>
        <w:tc>
          <w:tcPr>
            <w:tcW w:w="1811" w:type="pct"/>
          </w:tcPr>
          <w:p w14:paraId="2957C3C3"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Aporcelaimellus</w:t>
            </w:r>
            <w:r w:rsidRPr="00BE6747">
              <w:rPr>
                <w:rFonts w:cs="Arial"/>
                <w:color w:val="00000A"/>
                <w:sz w:val="20"/>
                <w:szCs w:val="22"/>
              </w:rPr>
              <w:t xml:space="preserve"> sp.</w:t>
            </w:r>
          </w:p>
        </w:tc>
        <w:tc>
          <w:tcPr>
            <w:tcW w:w="903" w:type="pct"/>
          </w:tcPr>
          <w:p w14:paraId="2957C3C4"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40</w:t>
            </w:r>
          </w:p>
        </w:tc>
        <w:tc>
          <w:tcPr>
            <w:tcW w:w="902" w:type="pct"/>
          </w:tcPr>
          <w:p w14:paraId="2957C3C5"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3CB" w14:textId="77777777" w:rsidTr="00EF5404">
        <w:trPr>
          <w:trHeight w:val="461"/>
        </w:trPr>
        <w:tc>
          <w:tcPr>
            <w:tcW w:w="1384" w:type="pct"/>
          </w:tcPr>
          <w:p w14:paraId="2957C3C7"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Mononchidae</w:t>
            </w:r>
            <w:proofErr w:type="spellEnd"/>
          </w:p>
        </w:tc>
        <w:tc>
          <w:tcPr>
            <w:tcW w:w="1811" w:type="pct"/>
          </w:tcPr>
          <w:p w14:paraId="2957C3C8"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Prionchulus punctatus</w:t>
            </w:r>
          </w:p>
        </w:tc>
        <w:tc>
          <w:tcPr>
            <w:tcW w:w="903" w:type="pct"/>
          </w:tcPr>
          <w:p w14:paraId="2957C3C9"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45</w:t>
            </w:r>
          </w:p>
        </w:tc>
        <w:tc>
          <w:tcPr>
            <w:tcW w:w="902" w:type="pct"/>
          </w:tcPr>
          <w:p w14:paraId="2957C3CA"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2</w:t>
            </w:r>
          </w:p>
        </w:tc>
      </w:tr>
      <w:tr w:rsidR="00954108" w:rsidRPr="00BE6747" w14:paraId="2957C3D0" w14:textId="77777777" w:rsidTr="00EF5404">
        <w:trPr>
          <w:trHeight w:val="461"/>
        </w:trPr>
        <w:tc>
          <w:tcPr>
            <w:tcW w:w="1384" w:type="pct"/>
            <w:tcBorders>
              <w:bottom w:val="single" w:sz="4" w:space="0" w:color="auto"/>
            </w:tcBorders>
          </w:tcPr>
          <w:p w14:paraId="2957C3CC"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Anatonchidae</w:t>
            </w:r>
            <w:proofErr w:type="spellEnd"/>
          </w:p>
        </w:tc>
        <w:tc>
          <w:tcPr>
            <w:tcW w:w="1811" w:type="pct"/>
            <w:tcBorders>
              <w:bottom w:val="single" w:sz="4" w:space="0" w:color="auto"/>
            </w:tcBorders>
          </w:tcPr>
          <w:p w14:paraId="2957C3CD"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Anatonchus tridentatus</w:t>
            </w:r>
          </w:p>
        </w:tc>
        <w:tc>
          <w:tcPr>
            <w:tcW w:w="903" w:type="pct"/>
            <w:tcBorders>
              <w:bottom w:val="single" w:sz="4" w:space="0" w:color="auto"/>
            </w:tcBorders>
          </w:tcPr>
          <w:p w14:paraId="2957C3CE"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41</w:t>
            </w:r>
          </w:p>
        </w:tc>
        <w:tc>
          <w:tcPr>
            <w:tcW w:w="902" w:type="pct"/>
            <w:tcBorders>
              <w:bottom w:val="single" w:sz="4" w:space="0" w:color="auto"/>
            </w:tcBorders>
          </w:tcPr>
          <w:p w14:paraId="2957C3CF"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3D5" w14:textId="77777777" w:rsidTr="00EF5404">
        <w:trPr>
          <w:trHeight w:val="447"/>
        </w:trPr>
        <w:tc>
          <w:tcPr>
            <w:tcW w:w="1384" w:type="pct"/>
            <w:tcBorders>
              <w:top w:val="single" w:sz="4" w:space="0" w:color="auto"/>
              <w:bottom w:val="nil"/>
            </w:tcBorders>
          </w:tcPr>
          <w:p w14:paraId="2957C3D1"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Plectidae</w:t>
            </w:r>
          </w:p>
        </w:tc>
        <w:tc>
          <w:tcPr>
            <w:tcW w:w="1811" w:type="pct"/>
            <w:tcBorders>
              <w:top w:val="single" w:sz="4" w:space="0" w:color="auto"/>
              <w:bottom w:val="nil"/>
            </w:tcBorders>
          </w:tcPr>
          <w:p w14:paraId="2957C3D2"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Anaplectus</w:t>
            </w:r>
            <w:r w:rsidRPr="00BE6747">
              <w:rPr>
                <w:rFonts w:cs="Arial"/>
                <w:color w:val="00000A"/>
                <w:sz w:val="20"/>
                <w:szCs w:val="22"/>
              </w:rPr>
              <w:t xml:space="preserve"> sp.</w:t>
            </w:r>
          </w:p>
        </w:tc>
        <w:tc>
          <w:tcPr>
            <w:tcW w:w="903" w:type="pct"/>
            <w:tcBorders>
              <w:top w:val="single" w:sz="4" w:space="0" w:color="auto"/>
              <w:bottom w:val="nil"/>
            </w:tcBorders>
          </w:tcPr>
          <w:p w14:paraId="2957C3D3"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0</w:t>
            </w:r>
          </w:p>
        </w:tc>
        <w:tc>
          <w:tcPr>
            <w:tcW w:w="902" w:type="pct"/>
            <w:tcBorders>
              <w:top w:val="single" w:sz="4" w:space="0" w:color="auto"/>
              <w:bottom w:val="nil"/>
            </w:tcBorders>
          </w:tcPr>
          <w:p w14:paraId="2957C3D4"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3DA" w14:textId="77777777" w:rsidTr="00EF5404">
        <w:trPr>
          <w:trHeight w:val="419"/>
        </w:trPr>
        <w:tc>
          <w:tcPr>
            <w:tcW w:w="1384" w:type="pct"/>
            <w:tcBorders>
              <w:top w:val="nil"/>
              <w:bottom w:val="nil"/>
            </w:tcBorders>
          </w:tcPr>
          <w:p w14:paraId="2957C3D6"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Plectidae</w:t>
            </w:r>
          </w:p>
        </w:tc>
        <w:tc>
          <w:tcPr>
            <w:tcW w:w="1811" w:type="pct"/>
            <w:tcBorders>
              <w:top w:val="nil"/>
              <w:bottom w:val="nil"/>
            </w:tcBorders>
          </w:tcPr>
          <w:p w14:paraId="2957C3D7"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Plectus</w:t>
            </w:r>
            <w:r w:rsidRPr="00BE6747">
              <w:rPr>
                <w:rFonts w:cs="Arial"/>
                <w:color w:val="00000A"/>
                <w:sz w:val="20"/>
                <w:szCs w:val="22"/>
              </w:rPr>
              <w:t xml:space="preserve"> sp.</w:t>
            </w:r>
          </w:p>
        </w:tc>
        <w:tc>
          <w:tcPr>
            <w:tcW w:w="903" w:type="pct"/>
            <w:tcBorders>
              <w:top w:val="nil"/>
              <w:bottom w:val="nil"/>
            </w:tcBorders>
          </w:tcPr>
          <w:p w14:paraId="2957C3D8"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3558</w:t>
            </w:r>
          </w:p>
        </w:tc>
        <w:tc>
          <w:tcPr>
            <w:tcW w:w="902" w:type="pct"/>
            <w:tcBorders>
              <w:top w:val="nil"/>
              <w:bottom w:val="nil"/>
            </w:tcBorders>
          </w:tcPr>
          <w:p w14:paraId="2957C3D9"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2</w:t>
            </w:r>
          </w:p>
        </w:tc>
      </w:tr>
      <w:tr w:rsidR="00954108" w:rsidRPr="00BE6747" w14:paraId="2957C3DF" w14:textId="77777777" w:rsidTr="00EF5404">
        <w:trPr>
          <w:trHeight w:val="461"/>
        </w:trPr>
        <w:tc>
          <w:tcPr>
            <w:tcW w:w="1384" w:type="pct"/>
            <w:tcBorders>
              <w:top w:val="nil"/>
            </w:tcBorders>
          </w:tcPr>
          <w:p w14:paraId="2957C3DB"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Neodiplogasteridae</w:t>
            </w:r>
            <w:proofErr w:type="spellEnd"/>
          </w:p>
        </w:tc>
        <w:tc>
          <w:tcPr>
            <w:tcW w:w="1811" w:type="pct"/>
            <w:tcBorders>
              <w:top w:val="nil"/>
            </w:tcBorders>
          </w:tcPr>
          <w:p w14:paraId="2957C3DC"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Pristionchus</w:t>
            </w:r>
            <w:r w:rsidRPr="00BE6747">
              <w:rPr>
                <w:rFonts w:cs="Arial"/>
                <w:color w:val="00000A"/>
                <w:sz w:val="20"/>
                <w:szCs w:val="22"/>
              </w:rPr>
              <w:t xml:space="preserve"> sp.</w:t>
            </w:r>
          </w:p>
        </w:tc>
        <w:tc>
          <w:tcPr>
            <w:tcW w:w="903" w:type="pct"/>
            <w:tcBorders>
              <w:top w:val="nil"/>
            </w:tcBorders>
          </w:tcPr>
          <w:p w14:paraId="2957C3DD"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29</w:t>
            </w:r>
          </w:p>
        </w:tc>
        <w:tc>
          <w:tcPr>
            <w:tcW w:w="902" w:type="pct"/>
            <w:tcBorders>
              <w:top w:val="nil"/>
            </w:tcBorders>
          </w:tcPr>
          <w:p w14:paraId="2957C3DE"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3</w:t>
            </w:r>
          </w:p>
        </w:tc>
      </w:tr>
      <w:tr w:rsidR="00954108" w:rsidRPr="00BE6747" w14:paraId="2957C3E4" w14:textId="77777777" w:rsidTr="00EF5404">
        <w:trPr>
          <w:trHeight w:val="461"/>
        </w:trPr>
        <w:tc>
          <w:tcPr>
            <w:tcW w:w="1384" w:type="pct"/>
          </w:tcPr>
          <w:p w14:paraId="2957C3E0"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Anguinidae</w:t>
            </w:r>
            <w:proofErr w:type="spellEnd"/>
          </w:p>
        </w:tc>
        <w:tc>
          <w:tcPr>
            <w:tcW w:w="1811" w:type="pct"/>
          </w:tcPr>
          <w:p w14:paraId="2957C3E1"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Ditylenchus dipsaci</w:t>
            </w:r>
          </w:p>
        </w:tc>
        <w:tc>
          <w:tcPr>
            <w:tcW w:w="903" w:type="pct"/>
          </w:tcPr>
          <w:p w14:paraId="2957C3E2"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7</w:t>
            </w:r>
          </w:p>
        </w:tc>
        <w:tc>
          <w:tcPr>
            <w:tcW w:w="902" w:type="pct"/>
          </w:tcPr>
          <w:p w14:paraId="2957C3E3"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3</w:t>
            </w:r>
          </w:p>
        </w:tc>
      </w:tr>
      <w:tr w:rsidR="00954108" w:rsidRPr="00BE6747" w14:paraId="2957C3E9" w14:textId="77777777" w:rsidTr="00EF5404">
        <w:trPr>
          <w:trHeight w:val="461"/>
        </w:trPr>
        <w:tc>
          <w:tcPr>
            <w:tcW w:w="1384" w:type="pct"/>
          </w:tcPr>
          <w:p w14:paraId="2957C3E5"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Rhabditidae</w:t>
            </w:r>
          </w:p>
        </w:tc>
        <w:tc>
          <w:tcPr>
            <w:tcW w:w="1811" w:type="pct"/>
          </w:tcPr>
          <w:p w14:paraId="2957C3E6"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Rhabditis</w:t>
            </w:r>
            <w:r w:rsidRPr="00BE6747">
              <w:rPr>
                <w:rFonts w:cs="Arial"/>
                <w:color w:val="00000A"/>
                <w:sz w:val="20"/>
                <w:szCs w:val="22"/>
              </w:rPr>
              <w:t xml:space="preserve"> sp.</w:t>
            </w:r>
          </w:p>
        </w:tc>
        <w:tc>
          <w:tcPr>
            <w:tcW w:w="903" w:type="pct"/>
          </w:tcPr>
          <w:p w14:paraId="2957C3E7"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44</w:t>
            </w:r>
          </w:p>
        </w:tc>
        <w:tc>
          <w:tcPr>
            <w:tcW w:w="902" w:type="pct"/>
          </w:tcPr>
          <w:p w14:paraId="2957C3E8"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3</w:t>
            </w:r>
          </w:p>
        </w:tc>
      </w:tr>
      <w:tr w:rsidR="00954108" w:rsidRPr="00BE6747" w14:paraId="2957C3EE" w14:textId="77777777" w:rsidTr="00EF5404">
        <w:trPr>
          <w:trHeight w:val="461"/>
        </w:trPr>
        <w:tc>
          <w:tcPr>
            <w:tcW w:w="1384" w:type="pct"/>
          </w:tcPr>
          <w:p w14:paraId="2957C3EA"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Steinernematidae</w:t>
            </w:r>
            <w:proofErr w:type="spellEnd"/>
          </w:p>
        </w:tc>
        <w:tc>
          <w:tcPr>
            <w:tcW w:w="1811" w:type="pct"/>
          </w:tcPr>
          <w:p w14:paraId="2957C3EB"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Steinernema carpocapsae</w:t>
            </w:r>
          </w:p>
        </w:tc>
        <w:tc>
          <w:tcPr>
            <w:tcW w:w="903" w:type="pct"/>
          </w:tcPr>
          <w:p w14:paraId="2957C3EC"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2</w:t>
            </w:r>
          </w:p>
        </w:tc>
        <w:tc>
          <w:tcPr>
            <w:tcW w:w="902" w:type="pct"/>
          </w:tcPr>
          <w:p w14:paraId="2957C3ED"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2</w:t>
            </w:r>
          </w:p>
        </w:tc>
      </w:tr>
      <w:tr w:rsidR="00954108" w:rsidRPr="00BE6747" w14:paraId="2957C3F3" w14:textId="77777777" w:rsidTr="00EF5404">
        <w:trPr>
          <w:trHeight w:val="447"/>
        </w:trPr>
        <w:tc>
          <w:tcPr>
            <w:tcW w:w="1384" w:type="pct"/>
          </w:tcPr>
          <w:p w14:paraId="2957C3EF"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Cephalobidae</w:t>
            </w:r>
          </w:p>
        </w:tc>
        <w:tc>
          <w:tcPr>
            <w:tcW w:w="1811" w:type="pct"/>
          </w:tcPr>
          <w:p w14:paraId="2957C3F0"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Acrobeles</w:t>
            </w:r>
            <w:r w:rsidRPr="00BE6747">
              <w:rPr>
                <w:rFonts w:cs="Arial"/>
                <w:color w:val="00000A"/>
                <w:sz w:val="20"/>
                <w:szCs w:val="22"/>
              </w:rPr>
              <w:t xml:space="preserve"> sp.</w:t>
            </w:r>
          </w:p>
        </w:tc>
        <w:tc>
          <w:tcPr>
            <w:tcW w:w="903" w:type="pct"/>
          </w:tcPr>
          <w:p w14:paraId="2957C3F1"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1</w:t>
            </w:r>
          </w:p>
        </w:tc>
        <w:tc>
          <w:tcPr>
            <w:tcW w:w="902" w:type="pct"/>
          </w:tcPr>
          <w:p w14:paraId="2957C3F2"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3F8" w14:textId="77777777" w:rsidTr="00EF5404">
        <w:trPr>
          <w:trHeight w:val="461"/>
        </w:trPr>
        <w:tc>
          <w:tcPr>
            <w:tcW w:w="1384" w:type="pct"/>
          </w:tcPr>
          <w:p w14:paraId="2957C3F4"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Cephalobidae</w:t>
            </w:r>
          </w:p>
        </w:tc>
        <w:tc>
          <w:tcPr>
            <w:tcW w:w="1811" w:type="pct"/>
          </w:tcPr>
          <w:p w14:paraId="2957C3F5"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Acrobeloides</w:t>
            </w:r>
            <w:r w:rsidRPr="00BE6747">
              <w:rPr>
                <w:rFonts w:cs="Arial"/>
                <w:color w:val="00000A"/>
                <w:sz w:val="20"/>
                <w:szCs w:val="22"/>
              </w:rPr>
              <w:t xml:space="preserve"> sp.</w:t>
            </w:r>
          </w:p>
        </w:tc>
        <w:tc>
          <w:tcPr>
            <w:tcW w:w="903" w:type="pct"/>
          </w:tcPr>
          <w:p w14:paraId="2957C3F6"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A"/>
                <w:sz w:val="20"/>
                <w:szCs w:val="20"/>
              </w:rPr>
              <w:t>Failed</w:t>
            </w:r>
          </w:p>
        </w:tc>
        <w:tc>
          <w:tcPr>
            <w:tcW w:w="902" w:type="pct"/>
          </w:tcPr>
          <w:p w14:paraId="2957C3F7"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2</w:t>
            </w:r>
          </w:p>
        </w:tc>
      </w:tr>
      <w:tr w:rsidR="00954108" w:rsidRPr="00BE6747" w14:paraId="2957C3FD" w14:textId="77777777" w:rsidTr="00EF5404">
        <w:trPr>
          <w:trHeight w:val="461"/>
        </w:trPr>
        <w:tc>
          <w:tcPr>
            <w:tcW w:w="1384" w:type="pct"/>
          </w:tcPr>
          <w:p w14:paraId="2957C3F9"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Tylenchidae</w:t>
            </w:r>
            <w:proofErr w:type="spellEnd"/>
          </w:p>
        </w:tc>
        <w:tc>
          <w:tcPr>
            <w:tcW w:w="1811" w:type="pct"/>
          </w:tcPr>
          <w:p w14:paraId="2957C3FA"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Tylenchus</w:t>
            </w:r>
            <w:r w:rsidRPr="00BE6747">
              <w:rPr>
                <w:rFonts w:cs="Arial"/>
                <w:color w:val="00000A"/>
                <w:sz w:val="20"/>
                <w:szCs w:val="22"/>
              </w:rPr>
              <w:t xml:space="preserve"> sp.</w:t>
            </w:r>
          </w:p>
        </w:tc>
        <w:tc>
          <w:tcPr>
            <w:tcW w:w="903" w:type="pct"/>
          </w:tcPr>
          <w:p w14:paraId="2957C3FB"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A"/>
                <w:sz w:val="20"/>
                <w:szCs w:val="20"/>
              </w:rPr>
              <w:t>Too short</w:t>
            </w:r>
          </w:p>
        </w:tc>
        <w:tc>
          <w:tcPr>
            <w:tcW w:w="902" w:type="pct"/>
          </w:tcPr>
          <w:p w14:paraId="2957C3FC"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3</w:t>
            </w:r>
          </w:p>
        </w:tc>
      </w:tr>
      <w:tr w:rsidR="00954108" w:rsidRPr="00BE6747" w14:paraId="2957C402" w14:textId="77777777" w:rsidTr="00EF5404">
        <w:trPr>
          <w:trHeight w:val="461"/>
        </w:trPr>
        <w:tc>
          <w:tcPr>
            <w:tcW w:w="1384" w:type="pct"/>
          </w:tcPr>
          <w:p w14:paraId="2957C3FE"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Aphelenchoididae</w:t>
            </w:r>
          </w:p>
        </w:tc>
        <w:tc>
          <w:tcPr>
            <w:tcW w:w="1811" w:type="pct"/>
          </w:tcPr>
          <w:p w14:paraId="2957C3FF"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Laimaphelenchus penardi</w:t>
            </w:r>
          </w:p>
        </w:tc>
        <w:tc>
          <w:tcPr>
            <w:tcW w:w="903" w:type="pct"/>
          </w:tcPr>
          <w:p w14:paraId="2957C400"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A"/>
                <w:sz w:val="20"/>
                <w:szCs w:val="20"/>
              </w:rPr>
              <w:t>Not sequenced</w:t>
            </w:r>
          </w:p>
        </w:tc>
        <w:tc>
          <w:tcPr>
            <w:tcW w:w="902" w:type="pct"/>
          </w:tcPr>
          <w:p w14:paraId="2957C401"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8</w:t>
            </w:r>
          </w:p>
        </w:tc>
      </w:tr>
      <w:tr w:rsidR="00954108" w:rsidRPr="00BE6747" w14:paraId="2957C407" w14:textId="77777777" w:rsidTr="00EF5404">
        <w:trPr>
          <w:trHeight w:val="461"/>
        </w:trPr>
        <w:tc>
          <w:tcPr>
            <w:tcW w:w="1384" w:type="pct"/>
          </w:tcPr>
          <w:p w14:paraId="2957C403"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Aphelenchoididae</w:t>
            </w:r>
          </w:p>
        </w:tc>
        <w:tc>
          <w:tcPr>
            <w:tcW w:w="1811" w:type="pct"/>
          </w:tcPr>
          <w:p w14:paraId="2957C404"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Aphelenchoides</w:t>
            </w:r>
            <w:r w:rsidRPr="00BE6747">
              <w:rPr>
                <w:rFonts w:cs="Arial"/>
                <w:color w:val="00000A"/>
                <w:sz w:val="20"/>
                <w:szCs w:val="22"/>
              </w:rPr>
              <w:t xml:space="preserve"> sp.</w:t>
            </w:r>
          </w:p>
        </w:tc>
        <w:tc>
          <w:tcPr>
            <w:tcW w:w="903" w:type="pct"/>
          </w:tcPr>
          <w:p w14:paraId="2957C405"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38</w:t>
            </w:r>
          </w:p>
        </w:tc>
        <w:tc>
          <w:tcPr>
            <w:tcW w:w="902" w:type="pct"/>
          </w:tcPr>
          <w:p w14:paraId="2957C406"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2</w:t>
            </w:r>
          </w:p>
        </w:tc>
      </w:tr>
      <w:tr w:rsidR="00954108" w:rsidRPr="00BE6747" w14:paraId="2957C40C" w14:textId="77777777" w:rsidTr="00EF5404">
        <w:trPr>
          <w:trHeight w:val="461"/>
        </w:trPr>
        <w:tc>
          <w:tcPr>
            <w:tcW w:w="1384" w:type="pct"/>
          </w:tcPr>
          <w:p w14:paraId="2957C408"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Hemicycliophoridae</w:t>
            </w:r>
            <w:proofErr w:type="spellEnd"/>
          </w:p>
        </w:tc>
        <w:tc>
          <w:tcPr>
            <w:tcW w:w="1811" w:type="pct"/>
          </w:tcPr>
          <w:p w14:paraId="2957C409"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Hemicycliophora</w:t>
            </w:r>
            <w:r w:rsidRPr="00BE6747">
              <w:rPr>
                <w:rFonts w:cs="Arial"/>
                <w:color w:val="00000A"/>
                <w:sz w:val="20"/>
                <w:szCs w:val="22"/>
              </w:rPr>
              <w:t xml:space="preserve"> sp.</w:t>
            </w:r>
          </w:p>
        </w:tc>
        <w:tc>
          <w:tcPr>
            <w:tcW w:w="903" w:type="pct"/>
          </w:tcPr>
          <w:p w14:paraId="2957C40A"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27</w:t>
            </w:r>
          </w:p>
        </w:tc>
        <w:tc>
          <w:tcPr>
            <w:tcW w:w="902" w:type="pct"/>
          </w:tcPr>
          <w:p w14:paraId="2957C40B"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3</w:t>
            </w:r>
          </w:p>
        </w:tc>
      </w:tr>
      <w:tr w:rsidR="00954108" w:rsidRPr="00BE6747" w14:paraId="2957C411" w14:textId="77777777" w:rsidTr="00EF5404">
        <w:trPr>
          <w:trHeight w:val="461"/>
        </w:trPr>
        <w:tc>
          <w:tcPr>
            <w:tcW w:w="1384" w:type="pct"/>
          </w:tcPr>
          <w:p w14:paraId="2957C40D"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Criconematidae</w:t>
            </w:r>
            <w:proofErr w:type="spellEnd"/>
          </w:p>
        </w:tc>
        <w:tc>
          <w:tcPr>
            <w:tcW w:w="1811" w:type="pct"/>
          </w:tcPr>
          <w:p w14:paraId="2957C40E"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Criconema</w:t>
            </w:r>
            <w:r w:rsidRPr="00BE6747">
              <w:rPr>
                <w:rFonts w:cs="Arial"/>
                <w:color w:val="00000A"/>
                <w:sz w:val="20"/>
                <w:szCs w:val="22"/>
              </w:rPr>
              <w:t xml:space="preserve"> sp.</w:t>
            </w:r>
          </w:p>
        </w:tc>
        <w:tc>
          <w:tcPr>
            <w:tcW w:w="903" w:type="pct"/>
          </w:tcPr>
          <w:p w14:paraId="2957C40F"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46</w:t>
            </w:r>
          </w:p>
        </w:tc>
        <w:tc>
          <w:tcPr>
            <w:tcW w:w="902" w:type="pct"/>
          </w:tcPr>
          <w:p w14:paraId="2957C410"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w:t>
            </w:r>
          </w:p>
        </w:tc>
      </w:tr>
      <w:tr w:rsidR="00954108" w:rsidRPr="00BE6747" w14:paraId="2957C416" w14:textId="77777777" w:rsidTr="00EF5404">
        <w:trPr>
          <w:trHeight w:val="461"/>
        </w:trPr>
        <w:tc>
          <w:tcPr>
            <w:tcW w:w="1384" w:type="pct"/>
          </w:tcPr>
          <w:p w14:paraId="2957C412"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A"/>
                <w:sz w:val="20"/>
                <w:szCs w:val="22"/>
              </w:rPr>
              <w:t>Heteroderidae</w:t>
            </w:r>
            <w:proofErr w:type="spellEnd"/>
          </w:p>
        </w:tc>
        <w:tc>
          <w:tcPr>
            <w:tcW w:w="1811" w:type="pct"/>
          </w:tcPr>
          <w:p w14:paraId="2957C413"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Globodera rostochiensis</w:t>
            </w:r>
          </w:p>
        </w:tc>
        <w:tc>
          <w:tcPr>
            <w:tcW w:w="903" w:type="pct"/>
          </w:tcPr>
          <w:p w14:paraId="2957C414"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0"/>
                <w:sz w:val="20"/>
                <w:szCs w:val="20"/>
              </w:rPr>
              <w:t>MG994942</w:t>
            </w:r>
          </w:p>
        </w:tc>
        <w:tc>
          <w:tcPr>
            <w:tcW w:w="902" w:type="pct"/>
          </w:tcPr>
          <w:p w14:paraId="2957C415"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10</w:t>
            </w:r>
          </w:p>
        </w:tc>
      </w:tr>
      <w:tr w:rsidR="00954108" w:rsidRPr="00BE6747" w14:paraId="2957C41B" w14:textId="77777777" w:rsidTr="00EF5404">
        <w:trPr>
          <w:trHeight w:val="461"/>
        </w:trPr>
        <w:tc>
          <w:tcPr>
            <w:tcW w:w="1384" w:type="pct"/>
          </w:tcPr>
          <w:p w14:paraId="2957C417"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proofErr w:type="spellStart"/>
            <w:r w:rsidRPr="00BE6747">
              <w:rPr>
                <w:rFonts w:cs="Arial"/>
                <w:color w:val="000000"/>
                <w:sz w:val="20"/>
                <w:szCs w:val="22"/>
              </w:rPr>
              <w:t>Meloidogynidae</w:t>
            </w:r>
            <w:proofErr w:type="spellEnd"/>
          </w:p>
        </w:tc>
        <w:tc>
          <w:tcPr>
            <w:tcW w:w="1811" w:type="pct"/>
          </w:tcPr>
          <w:p w14:paraId="2957C418"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2"/>
              </w:rPr>
            </w:pPr>
            <w:r w:rsidRPr="00BE6747">
              <w:rPr>
                <w:rFonts w:cs="Arial"/>
                <w:i/>
                <w:iCs/>
                <w:color w:val="00000A"/>
                <w:sz w:val="20"/>
                <w:szCs w:val="22"/>
              </w:rPr>
              <w:t>Meloidogyne hapla</w:t>
            </w:r>
          </w:p>
        </w:tc>
        <w:tc>
          <w:tcPr>
            <w:tcW w:w="903" w:type="pct"/>
          </w:tcPr>
          <w:p w14:paraId="2957C419" w14:textId="77777777" w:rsidR="00954108" w:rsidRPr="00BE6747" w:rsidRDefault="00954108" w:rsidP="00EF54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A"/>
                <w:sz w:val="20"/>
                <w:szCs w:val="20"/>
              </w:rPr>
            </w:pPr>
            <w:r w:rsidRPr="00BE6747">
              <w:rPr>
                <w:rFonts w:cs="Arial"/>
                <w:color w:val="00000A"/>
                <w:sz w:val="20"/>
                <w:szCs w:val="20"/>
              </w:rPr>
              <w:t>Not sequenced</w:t>
            </w:r>
          </w:p>
        </w:tc>
        <w:tc>
          <w:tcPr>
            <w:tcW w:w="902" w:type="pct"/>
          </w:tcPr>
          <w:p w14:paraId="2957C41A" w14:textId="77777777" w:rsidR="00954108" w:rsidRPr="00BE6747" w:rsidRDefault="00954108" w:rsidP="00EF5404">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40" w:lineRule="auto"/>
              <w:rPr>
                <w:rFonts w:cs="Arial"/>
                <w:color w:val="000000"/>
                <w:sz w:val="20"/>
                <w:szCs w:val="22"/>
              </w:rPr>
            </w:pPr>
            <w:r w:rsidRPr="00BE6747">
              <w:rPr>
                <w:rFonts w:cs="Arial"/>
                <w:color w:val="00000A"/>
                <w:sz w:val="20"/>
                <w:szCs w:val="22"/>
              </w:rPr>
              <w:t>7</w:t>
            </w:r>
          </w:p>
        </w:tc>
      </w:tr>
    </w:tbl>
    <w:p w14:paraId="2957C41C" w14:textId="77777777" w:rsidR="00954108" w:rsidRDefault="00954108" w:rsidP="00954108">
      <w:pPr>
        <w:rPr>
          <w:rFonts w:cs="Arial"/>
        </w:rPr>
      </w:pPr>
    </w:p>
    <w:p w14:paraId="2957C41D" w14:textId="77777777" w:rsidR="00954108" w:rsidRDefault="00954108" w:rsidP="00954108">
      <w:pPr>
        <w:rPr>
          <w:rFonts w:cs="Arial"/>
        </w:rPr>
      </w:pPr>
    </w:p>
    <w:p w14:paraId="2957C41E" w14:textId="77777777" w:rsidR="00954108" w:rsidRDefault="00954108" w:rsidP="00954108">
      <w:pPr>
        <w:rPr>
          <w:rFonts w:cs="Arial"/>
        </w:rPr>
      </w:pPr>
    </w:p>
    <w:p w14:paraId="2957C41F" w14:textId="77777777" w:rsidR="00954108" w:rsidRDefault="00954108" w:rsidP="00954108">
      <w:pPr>
        <w:rPr>
          <w:rFonts w:cs="Arial"/>
        </w:rPr>
        <w:sectPr w:rsidR="00954108" w:rsidSect="00DA66AF">
          <w:footerReference w:type="even" r:id="rId11"/>
          <w:footerReference w:type="default" r:id="rId12"/>
          <w:type w:val="continuous"/>
          <w:pgSz w:w="11900" w:h="16840"/>
          <w:pgMar w:top="1440" w:right="1440" w:bottom="1440" w:left="1440" w:header="720" w:footer="720" w:gutter="0"/>
          <w:lnNumType w:countBy="1" w:restart="continuous"/>
          <w:cols w:space="720"/>
          <w:docGrid w:linePitch="360"/>
        </w:sectPr>
      </w:pPr>
    </w:p>
    <w:p w14:paraId="2957C420" w14:textId="5B09AB1E" w:rsidR="00954108" w:rsidRPr="00BE6747" w:rsidRDefault="00954108" w:rsidP="0000161A">
      <w:pPr>
        <w:pStyle w:val="Caption"/>
        <w:keepNext/>
        <w:spacing w:line="240" w:lineRule="auto"/>
        <w:rPr>
          <w:rFonts w:cs="Arial"/>
          <w:sz w:val="22"/>
        </w:rPr>
      </w:pPr>
      <w:bookmarkStart w:id="6" w:name="_Ref509562020"/>
      <w:r w:rsidRPr="00BE6747">
        <w:rPr>
          <w:rFonts w:cs="Arial"/>
          <w:sz w:val="22"/>
        </w:rPr>
        <w:lastRenderedPageBreak/>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2</w:t>
      </w:r>
      <w:r w:rsidR="000709FF">
        <w:rPr>
          <w:rFonts w:cs="Arial"/>
          <w:sz w:val="22"/>
        </w:rPr>
        <w:fldChar w:fldCharType="end"/>
      </w:r>
      <w:bookmarkEnd w:id="6"/>
      <w:r w:rsidRPr="00BE6747">
        <w:rPr>
          <w:rFonts w:cs="Arial"/>
          <w:sz w:val="22"/>
        </w:rPr>
        <w:t>. Primers used for amplification of the target barcode markers. Underlined sections of the sequences re</w:t>
      </w:r>
      <w:bookmarkStart w:id="7" w:name="_GoBack"/>
      <w:bookmarkEnd w:id="7"/>
      <w:r w:rsidRPr="00BE6747">
        <w:rPr>
          <w:rFonts w:cs="Arial"/>
          <w:sz w:val="22"/>
        </w:rPr>
        <w:t xml:space="preserve">present the Illumina overhang adapters. </w:t>
      </w:r>
    </w:p>
    <w:tbl>
      <w:tblPr>
        <w:tblW w:w="0" w:type="auto"/>
        <w:tblLook w:val="04A0" w:firstRow="1" w:lastRow="0" w:firstColumn="1" w:lastColumn="0" w:noHBand="0" w:noVBand="1"/>
      </w:tblPr>
      <w:tblGrid>
        <w:gridCol w:w="1641"/>
        <w:gridCol w:w="9714"/>
        <w:gridCol w:w="2411"/>
      </w:tblGrid>
      <w:tr w:rsidR="00954108" w:rsidRPr="002B7440" w14:paraId="2957C424" w14:textId="77777777" w:rsidTr="00EF5404">
        <w:tc>
          <w:tcPr>
            <w:tcW w:w="1641" w:type="dxa"/>
            <w:tcBorders>
              <w:top w:val="single" w:sz="4" w:space="0" w:color="auto"/>
              <w:bottom w:val="single" w:sz="4" w:space="0" w:color="auto"/>
            </w:tcBorders>
          </w:tcPr>
          <w:p w14:paraId="2957C421" w14:textId="77777777" w:rsidR="00954108" w:rsidRPr="002B7440" w:rsidRDefault="00954108" w:rsidP="00954108">
            <w:pPr>
              <w:rPr>
                <w:rFonts w:cs="Arial"/>
                <w:b/>
                <w:sz w:val="21"/>
                <w:szCs w:val="22"/>
              </w:rPr>
            </w:pPr>
            <w:r w:rsidRPr="002B7440">
              <w:rPr>
                <w:rFonts w:cs="Arial"/>
                <w:b/>
                <w:sz w:val="21"/>
                <w:szCs w:val="22"/>
              </w:rPr>
              <w:t>Primer</w:t>
            </w:r>
          </w:p>
        </w:tc>
        <w:tc>
          <w:tcPr>
            <w:tcW w:w="9714" w:type="dxa"/>
            <w:tcBorders>
              <w:top w:val="single" w:sz="4" w:space="0" w:color="auto"/>
              <w:bottom w:val="single" w:sz="4" w:space="0" w:color="auto"/>
            </w:tcBorders>
          </w:tcPr>
          <w:p w14:paraId="2957C422" w14:textId="77777777" w:rsidR="00954108" w:rsidRPr="002B7440" w:rsidRDefault="00954108" w:rsidP="00954108">
            <w:pPr>
              <w:rPr>
                <w:rFonts w:cs="Arial"/>
                <w:b/>
                <w:sz w:val="21"/>
                <w:szCs w:val="22"/>
              </w:rPr>
            </w:pPr>
            <w:r w:rsidRPr="002B7440">
              <w:rPr>
                <w:rFonts w:cs="Arial"/>
                <w:b/>
                <w:sz w:val="21"/>
                <w:szCs w:val="22"/>
              </w:rPr>
              <w:t xml:space="preserve">Sequence (from 5’ end) </w:t>
            </w:r>
          </w:p>
        </w:tc>
        <w:tc>
          <w:tcPr>
            <w:tcW w:w="2411" w:type="dxa"/>
            <w:tcBorders>
              <w:top w:val="single" w:sz="4" w:space="0" w:color="auto"/>
              <w:bottom w:val="single" w:sz="4" w:space="0" w:color="auto"/>
            </w:tcBorders>
          </w:tcPr>
          <w:p w14:paraId="2957C423" w14:textId="77777777" w:rsidR="00954108" w:rsidRPr="002B7440" w:rsidRDefault="00954108" w:rsidP="00954108">
            <w:pPr>
              <w:rPr>
                <w:rFonts w:cs="Arial"/>
                <w:b/>
                <w:sz w:val="21"/>
                <w:szCs w:val="22"/>
              </w:rPr>
            </w:pPr>
            <w:r w:rsidRPr="002B7440">
              <w:rPr>
                <w:rFonts w:cs="Arial"/>
                <w:b/>
                <w:sz w:val="21"/>
                <w:szCs w:val="22"/>
              </w:rPr>
              <w:t>Source</w:t>
            </w:r>
          </w:p>
        </w:tc>
      </w:tr>
      <w:tr w:rsidR="00954108" w:rsidRPr="002B7440" w14:paraId="2957C428" w14:textId="77777777" w:rsidTr="00EF5404">
        <w:tc>
          <w:tcPr>
            <w:tcW w:w="1641" w:type="dxa"/>
            <w:tcBorders>
              <w:top w:val="single" w:sz="4" w:space="0" w:color="auto"/>
            </w:tcBorders>
          </w:tcPr>
          <w:p w14:paraId="2957C425" w14:textId="77777777" w:rsidR="00954108" w:rsidRPr="002B7440" w:rsidRDefault="00954108" w:rsidP="00954108">
            <w:pPr>
              <w:rPr>
                <w:rFonts w:cs="Arial"/>
                <w:sz w:val="21"/>
                <w:szCs w:val="22"/>
              </w:rPr>
            </w:pPr>
            <w:r w:rsidRPr="002B7440">
              <w:rPr>
                <w:rFonts w:cs="Arial"/>
                <w:sz w:val="21"/>
                <w:szCs w:val="22"/>
              </w:rPr>
              <w:t>Nex_NF1</w:t>
            </w:r>
          </w:p>
        </w:tc>
        <w:tc>
          <w:tcPr>
            <w:tcW w:w="9714" w:type="dxa"/>
            <w:tcBorders>
              <w:top w:val="single" w:sz="4" w:space="0" w:color="auto"/>
            </w:tcBorders>
          </w:tcPr>
          <w:p w14:paraId="2957C426" w14:textId="77777777" w:rsidR="00954108" w:rsidRPr="002B7440" w:rsidRDefault="00954108" w:rsidP="00954108">
            <w:pPr>
              <w:rPr>
                <w:rFonts w:cs="Arial"/>
                <w:sz w:val="21"/>
                <w:szCs w:val="22"/>
              </w:rPr>
            </w:pPr>
            <w:r w:rsidRPr="002B7440">
              <w:rPr>
                <w:rFonts w:cs="Arial"/>
                <w:color w:val="000000"/>
                <w:sz w:val="21"/>
                <w:szCs w:val="22"/>
                <w:u w:val="single" w:color="000000"/>
              </w:rPr>
              <w:t xml:space="preserve">TCGTCGGCAGCGTCAGATGTGTATAAGAGACAG </w:t>
            </w:r>
            <w:r w:rsidRPr="002B7440">
              <w:rPr>
                <w:rFonts w:cs="Arial"/>
                <w:color w:val="000000"/>
                <w:sz w:val="21"/>
                <w:szCs w:val="22"/>
                <w:u w:color="000000"/>
              </w:rPr>
              <w:t>GGTGGTGCATGGCCGTTCTTAGTT</w:t>
            </w:r>
          </w:p>
        </w:tc>
        <w:tc>
          <w:tcPr>
            <w:tcW w:w="2411" w:type="dxa"/>
            <w:tcBorders>
              <w:top w:val="single" w:sz="4" w:space="0" w:color="auto"/>
            </w:tcBorders>
          </w:tcPr>
          <w:p w14:paraId="2957C427" w14:textId="77777777" w:rsidR="00954108" w:rsidRPr="002B7440" w:rsidRDefault="00954108" w:rsidP="00954108">
            <w:pPr>
              <w:rPr>
                <w:rFonts w:cs="Arial"/>
                <w:sz w:val="21"/>
                <w:szCs w:val="22"/>
              </w:rPr>
            </w:pPr>
            <w:proofErr w:type="spellStart"/>
            <w:r w:rsidRPr="002B7440">
              <w:rPr>
                <w:rFonts w:cs="Arial"/>
                <w:sz w:val="21"/>
                <w:szCs w:val="22"/>
              </w:rPr>
              <w:t>Porazinska</w:t>
            </w:r>
            <w:proofErr w:type="spellEnd"/>
            <w:r w:rsidRPr="002B7440">
              <w:rPr>
                <w:rFonts w:cs="Arial"/>
                <w:sz w:val="21"/>
                <w:szCs w:val="22"/>
              </w:rPr>
              <w:t xml:space="preserve"> et al. 2009</w:t>
            </w:r>
          </w:p>
        </w:tc>
      </w:tr>
      <w:tr w:rsidR="00954108" w:rsidRPr="002B7440" w14:paraId="2957C42C" w14:textId="77777777" w:rsidTr="00EF5404">
        <w:tc>
          <w:tcPr>
            <w:tcW w:w="1641" w:type="dxa"/>
            <w:tcBorders>
              <w:bottom w:val="single" w:sz="4" w:space="0" w:color="auto"/>
            </w:tcBorders>
          </w:tcPr>
          <w:p w14:paraId="2957C429" w14:textId="77777777" w:rsidR="00954108" w:rsidRPr="002B7440" w:rsidRDefault="00954108" w:rsidP="00954108">
            <w:pPr>
              <w:rPr>
                <w:rFonts w:cs="Arial"/>
                <w:sz w:val="21"/>
                <w:szCs w:val="22"/>
              </w:rPr>
            </w:pPr>
            <w:r w:rsidRPr="002B7440">
              <w:rPr>
                <w:rFonts w:cs="Arial"/>
                <w:sz w:val="21"/>
                <w:szCs w:val="22"/>
              </w:rPr>
              <w:t>Nex_18Sr2b</w:t>
            </w:r>
          </w:p>
        </w:tc>
        <w:tc>
          <w:tcPr>
            <w:tcW w:w="9714" w:type="dxa"/>
            <w:tcBorders>
              <w:bottom w:val="single" w:sz="4" w:space="0" w:color="auto"/>
            </w:tcBorders>
          </w:tcPr>
          <w:p w14:paraId="2957C42A" w14:textId="77777777" w:rsidR="00954108" w:rsidRPr="002B7440" w:rsidRDefault="00954108" w:rsidP="00954108">
            <w:pPr>
              <w:rPr>
                <w:rFonts w:cs="Arial"/>
                <w:sz w:val="21"/>
                <w:szCs w:val="22"/>
              </w:rPr>
            </w:pPr>
            <w:r w:rsidRPr="002B7440">
              <w:rPr>
                <w:rFonts w:cs="Arial"/>
                <w:color w:val="000000"/>
                <w:sz w:val="21"/>
                <w:szCs w:val="22"/>
                <w:u w:val="single" w:color="000000"/>
              </w:rPr>
              <w:t>GTCTCGTGGGCTCGGAGATGTGTATAAGAGACAG</w:t>
            </w:r>
            <w:r w:rsidRPr="002B7440">
              <w:rPr>
                <w:rFonts w:cs="Arial"/>
                <w:color w:val="000000"/>
                <w:sz w:val="21"/>
                <w:szCs w:val="22"/>
                <w:u w:color="000000"/>
              </w:rPr>
              <w:t>TACAAAGGGCAGGGACGTAAT</w:t>
            </w:r>
          </w:p>
        </w:tc>
        <w:tc>
          <w:tcPr>
            <w:tcW w:w="2411" w:type="dxa"/>
            <w:tcBorders>
              <w:bottom w:val="single" w:sz="4" w:space="0" w:color="auto"/>
            </w:tcBorders>
          </w:tcPr>
          <w:p w14:paraId="2957C42B" w14:textId="77777777" w:rsidR="00954108" w:rsidRPr="002B7440" w:rsidRDefault="00954108" w:rsidP="00954108">
            <w:pPr>
              <w:rPr>
                <w:rFonts w:cs="Arial"/>
                <w:sz w:val="21"/>
                <w:szCs w:val="22"/>
              </w:rPr>
            </w:pPr>
          </w:p>
        </w:tc>
      </w:tr>
      <w:tr w:rsidR="00954108" w:rsidRPr="002B7440" w14:paraId="2957C430" w14:textId="77777777" w:rsidTr="00EF5404">
        <w:tc>
          <w:tcPr>
            <w:tcW w:w="1641" w:type="dxa"/>
            <w:tcBorders>
              <w:top w:val="single" w:sz="4" w:space="0" w:color="auto"/>
            </w:tcBorders>
          </w:tcPr>
          <w:p w14:paraId="2957C42D" w14:textId="77777777" w:rsidR="00954108" w:rsidRPr="002B7440" w:rsidRDefault="00954108" w:rsidP="00954108">
            <w:pPr>
              <w:rPr>
                <w:rFonts w:cs="Arial"/>
                <w:sz w:val="21"/>
                <w:szCs w:val="22"/>
              </w:rPr>
            </w:pPr>
            <w:r w:rsidRPr="002B7440">
              <w:rPr>
                <w:rFonts w:cs="Arial"/>
                <w:sz w:val="21"/>
                <w:szCs w:val="22"/>
              </w:rPr>
              <w:t>Nex_SSUF04</w:t>
            </w:r>
          </w:p>
        </w:tc>
        <w:tc>
          <w:tcPr>
            <w:tcW w:w="9714" w:type="dxa"/>
            <w:tcBorders>
              <w:top w:val="single" w:sz="4" w:space="0" w:color="auto"/>
            </w:tcBorders>
          </w:tcPr>
          <w:p w14:paraId="2957C42E" w14:textId="77777777" w:rsidR="00954108" w:rsidRPr="002B7440" w:rsidRDefault="00954108" w:rsidP="00954108">
            <w:pPr>
              <w:rPr>
                <w:rFonts w:cs="Arial"/>
                <w:sz w:val="21"/>
                <w:szCs w:val="22"/>
              </w:rPr>
            </w:pPr>
            <w:r w:rsidRPr="002B7440">
              <w:rPr>
                <w:rFonts w:cs="Arial"/>
                <w:color w:val="000000"/>
                <w:sz w:val="21"/>
                <w:szCs w:val="22"/>
                <w:u w:val="single" w:color="000000"/>
              </w:rPr>
              <w:t>TCGTCGGCAGCGTCAGATGTGTATAAGAGACAG</w:t>
            </w:r>
            <w:r w:rsidRPr="002B7440">
              <w:rPr>
                <w:rFonts w:cs="Arial"/>
                <w:sz w:val="21"/>
                <w:szCs w:val="22"/>
              </w:rPr>
              <w:t xml:space="preserve"> GCTTGTCTCAAAGATTAAGCC</w:t>
            </w:r>
          </w:p>
        </w:tc>
        <w:tc>
          <w:tcPr>
            <w:tcW w:w="2411" w:type="dxa"/>
            <w:tcBorders>
              <w:top w:val="single" w:sz="4" w:space="0" w:color="auto"/>
            </w:tcBorders>
          </w:tcPr>
          <w:p w14:paraId="2957C42F" w14:textId="77777777" w:rsidR="00954108" w:rsidRPr="002B7440" w:rsidRDefault="00954108" w:rsidP="00954108">
            <w:pPr>
              <w:rPr>
                <w:rFonts w:cs="Arial"/>
                <w:sz w:val="21"/>
                <w:szCs w:val="22"/>
              </w:rPr>
            </w:pPr>
            <w:proofErr w:type="spellStart"/>
            <w:r w:rsidRPr="002B7440">
              <w:rPr>
                <w:rFonts w:cs="Arial"/>
                <w:sz w:val="21"/>
                <w:szCs w:val="22"/>
              </w:rPr>
              <w:t>Blaxter</w:t>
            </w:r>
            <w:proofErr w:type="spellEnd"/>
            <w:r w:rsidRPr="002B7440">
              <w:rPr>
                <w:rFonts w:cs="Arial"/>
                <w:sz w:val="21"/>
                <w:szCs w:val="22"/>
              </w:rPr>
              <w:t xml:space="preserve"> et al. 1998</w:t>
            </w:r>
          </w:p>
        </w:tc>
      </w:tr>
      <w:tr w:rsidR="00954108" w:rsidRPr="002B7440" w14:paraId="2957C434" w14:textId="77777777" w:rsidTr="00EF5404">
        <w:tc>
          <w:tcPr>
            <w:tcW w:w="1641" w:type="dxa"/>
            <w:tcBorders>
              <w:bottom w:val="single" w:sz="4" w:space="0" w:color="auto"/>
            </w:tcBorders>
          </w:tcPr>
          <w:p w14:paraId="2957C431" w14:textId="77777777" w:rsidR="00954108" w:rsidRPr="002B7440" w:rsidRDefault="00954108" w:rsidP="00954108">
            <w:pPr>
              <w:rPr>
                <w:rFonts w:cs="Arial"/>
                <w:sz w:val="21"/>
                <w:szCs w:val="22"/>
              </w:rPr>
            </w:pPr>
            <w:r w:rsidRPr="002B7440">
              <w:rPr>
                <w:rFonts w:cs="Arial"/>
                <w:sz w:val="21"/>
                <w:szCs w:val="22"/>
              </w:rPr>
              <w:t>Nex_SSUR22</w:t>
            </w:r>
          </w:p>
        </w:tc>
        <w:tc>
          <w:tcPr>
            <w:tcW w:w="9714" w:type="dxa"/>
            <w:tcBorders>
              <w:bottom w:val="single" w:sz="4" w:space="0" w:color="auto"/>
            </w:tcBorders>
          </w:tcPr>
          <w:p w14:paraId="2957C432" w14:textId="77777777" w:rsidR="00954108" w:rsidRPr="002B7440" w:rsidRDefault="00954108" w:rsidP="00954108">
            <w:pPr>
              <w:rPr>
                <w:rFonts w:cs="Arial"/>
                <w:sz w:val="21"/>
                <w:szCs w:val="22"/>
              </w:rPr>
            </w:pPr>
            <w:r w:rsidRPr="002B7440">
              <w:rPr>
                <w:rFonts w:cs="Arial"/>
                <w:color w:val="000000"/>
                <w:sz w:val="21"/>
                <w:szCs w:val="22"/>
                <w:u w:val="single" w:color="000000"/>
              </w:rPr>
              <w:t>GTCTCGTGGGCTCGGAGATGTGTATAAGAGACAG</w:t>
            </w:r>
            <w:r w:rsidRPr="002B7440">
              <w:rPr>
                <w:rFonts w:cs="Arial"/>
                <w:color w:val="000000"/>
                <w:sz w:val="21"/>
                <w:szCs w:val="22"/>
              </w:rPr>
              <w:t>GCCTGCTGCCTTCCTTGGA</w:t>
            </w:r>
          </w:p>
        </w:tc>
        <w:tc>
          <w:tcPr>
            <w:tcW w:w="2411" w:type="dxa"/>
            <w:tcBorders>
              <w:bottom w:val="single" w:sz="4" w:space="0" w:color="auto"/>
            </w:tcBorders>
          </w:tcPr>
          <w:p w14:paraId="2957C433" w14:textId="77777777" w:rsidR="00954108" w:rsidRPr="002B7440" w:rsidRDefault="00954108" w:rsidP="00954108">
            <w:pPr>
              <w:rPr>
                <w:rFonts w:cs="Arial"/>
                <w:sz w:val="21"/>
                <w:szCs w:val="22"/>
              </w:rPr>
            </w:pPr>
          </w:p>
        </w:tc>
      </w:tr>
      <w:tr w:rsidR="00954108" w:rsidRPr="002B7440" w14:paraId="2957C438" w14:textId="77777777" w:rsidTr="00EF5404">
        <w:tc>
          <w:tcPr>
            <w:tcW w:w="1641" w:type="dxa"/>
            <w:tcBorders>
              <w:top w:val="single" w:sz="4" w:space="0" w:color="auto"/>
            </w:tcBorders>
          </w:tcPr>
          <w:p w14:paraId="2957C435" w14:textId="77777777" w:rsidR="00954108" w:rsidRPr="002B7440" w:rsidRDefault="00954108" w:rsidP="00954108">
            <w:pPr>
              <w:rPr>
                <w:rFonts w:cs="Arial"/>
                <w:sz w:val="21"/>
                <w:szCs w:val="22"/>
              </w:rPr>
            </w:pPr>
            <w:r w:rsidRPr="002B7440">
              <w:rPr>
                <w:rFonts w:cs="Arial"/>
                <w:sz w:val="21"/>
                <w:szCs w:val="22"/>
              </w:rPr>
              <w:t>Nex_D3FA</w:t>
            </w:r>
          </w:p>
        </w:tc>
        <w:tc>
          <w:tcPr>
            <w:tcW w:w="9714" w:type="dxa"/>
            <w:tcBorders>
              <w:top w:val="single" w:sz="4" w:space="0" w:color="auto"/>
            </w:tcBorders>
          </w:tcPr>
          <w:p w14:paraId="2957C436" w14:textId="77777777" w:rsidR="00954108" w:rsidRPr="002B7440" w:rsidRDefault="00954108" w:rsidP="00954108">
            <w:pPr>
              <w:pStyle w:val="p1"/>
              <w:rPr>
                <w:rFonts w:ascii="Arial" w:hAnsi="Arial" w:cs="Arial"/>
                <w:color w:val="000000"/>
                <w:sz w:val="21"/>
                <w:szCs w:val="22"/>
                <w:lang w:eastAsia="en-US"/>
              </w:rPr>
            </w:pPr>
            <w:r w:rsidRPr="002B7440">
              <w:rPr>
                <w:rFonts w:ascii="Arial" w:hAnsi="Arial" w:cs="Arial"/>
                <w:color w:val="000000"/>
                <w:sz w:val="21"/>
                <w:szCs w:val="22"/>
                <w:u w:val="single" w:color="000000"/>
              </w:rPr>
              <w:t>TCGTCGGCAGCGTCAGATGTGTATAAGAGACAG</w:t>
            </w:r>
            <w:r w:rsidRPr="002B7440">
              <w:rPr>
                <w:rFonts w:ascii="Arial" w:hAnsi="Arial" w:cs="Arial"/>
                <w:sz w:val="21"/>
                <w:szCs w:val="22"/>
              </w:rPr>
              <w:t xml:space="preserve"> </w:t>
            </w:r>
            <w:r w:rsidRPr="002B7440">
              <w:rPr>
                <w:rFonts w:ascii="Arial" w:hAnsi="Arial" w:cs="Arial"/>
                <w:color w:val="000000"/>
                <w:sz w:val="21"/>
                <w:szCs w:val="22"/>
                <w:lang w:eastAsia="en-US"/>
              </w:rPr>
              <w:t>GACCCGTCTTGAAACACGGA</w:t>
            </w:r>
          </w:p>
        </w:tc>
        <w:tc>
          <w:tcPr>
            <w:tcW w:w="2411" w:type="dxa"/>
            <w:tcBorders>
              <w:top w:val="single" w:sz="4" w:space="0" w:color="auto"/>
            </w:tcBorders>
          </w:tcPr>
          <w:p w14:paraId="2957C437" w14:textId="77777777" w:rsidR="00954108" w:rsidRPr="002B7440" w:rsidRDefault="00954108" w:rsidP="00954108">
            <w:pPr>
              <w:rPr>
                <w:rFonts w:cs="Arial"/>
                <w:sz w:val="21"/>
                <w:szCs w:val="22"/>
              </w:rPr>
            </w:pPr>
            <w:r w:rsidRPr="002B7440">
              <w:rPr>
                <w:rFonts w:cs="Arial"/>
                <w:sz w:val="21"/>
                <w:szCs w:val="22"/>
              </w:rPr>
              <w:t>Nunn 1992</w:t>
            </w:r>
          </w:p>
        </w:tc>
      </w:tr>
      <w:tr w:rsidR="00954108" w:rsidRPr="002B7440" w14:paraId="2957C43B" w14:textId="77777777" w:rsidTr="00EF5404">
        <w:trPr>
          <w:gridAfter w:val="1"/>
          <w:wAfter w:w="2411" w:type="dxa"/>
        </w:trPr>
        <w:tc>
          <w:tcPr>
            <w:tcW w:w="1641" w:type="dxa"/>
          </w:tcPr>
          <w:p w14:paraId="2957C439" w14:textId="77777777" w:rsidR="00954108" w:rsidRPr="002B7440" w:rsidRDefault="00954108" w:rsidP="00954108">
            <w:pPr>
              <w:rPr>
                <w:rFonts w:cs="Arial"/>
                <w:sz w:val="21"/>
                <w:szCs w:val="22"/>
              </w:rPr>
            </w:pPr>
            <w:r w:rsidRPr="002B7440">
              <w:rPr>
                <w:rFonts w:cs="Arial"/>
                <w:sz w:val="21"/>
                <w:szCs w:val="22"/>
              </w:rPr>
              <w:t>Nex_D3BR</w:t>
            </w:r>
          </w:p>
        </w:tc>
        <w:tc>
          <w:tcPr>
            <w:tcW w:w="9714" w:type="dxa"/>
          </w:tcPr>
          <w:p w14:paraId="2957C43A" w14:textId="77777777" w:rsidR="00954108" w:rsidRPr="002B7440" w:rsidRDefault="00954108" w:rsidP="00954108">
            <w:pPr>
              <w:pStyle w:val="p1"/>
              <w:rPr>
                <w:rFonts w:ascii="Arial" w:hAnsi="Arial" w:cs="Arial"/>
                <w:sz w:val="21"/>
                <w:szCs w:val="22"/>
              </w:rPr>
            </w:pPr>
            <w:r w:rsidRPr="002B7440">
              <w:rPr>
                <w:rFonts w:ascii="Arial" w:hAnsi="Arial" w:cs="Arial"/>
                <w:color w:val="000000"/>
                <w:sz w:val="21"/>
                <w:szCs w:val="22"/>
                <w:u w:val="single" w:color="000000"/>
              </w:rPr>
              <w:t>GTCTCGTGGGCTCGGAGATGTGTATAAGAGACAG</w:t>
            </w:r>
            <w:bookmarkStart w:id="8" w:name="OLE_LINK7"/>
            <w:r w:rsidRPr="002B7440">
              <w:rPr>
                <w:rFonts w:ascii="Arial" w:hAnsi="Arial" w:cs="Arial"/>
                <w:color w:val="000000"/>
                <w:sz w:val="21"/>
                <w:szCs w:val="22"/>
                <w:lang w:eastAsia="en-US"/>
              </w:rPr>
              <w:t>CGGAAGGAACCAGCTACTA</w:t>
            </w:r>
            <w:bookmarkEnd w:id="8"/>
          </w:p>
        </w:tc>
      </w:tr>
      <w:tr w:rsidR="00954108" w:rsidRPr="002B7440" w14:paraId="2957C43F" w14:textId="77777777" w:rsidTr="00EF5404">
        <w:tc>
          <w:tcPr>
            <w:tcW w:w="1641" w:type="dxa"/>
            <w:tcBorders>
              <w:top w:val="single" w:sz="4" w:space="0" w:color="auto"/>
            </w:tcBorders>
          </w:tcPr>
          <w:p w14:paraId="2957C43C" w14:textId="77777777" w:rsidR="00954108" w:rsidRPr="002B7440" w:rsidRDefault="00954108" w:rsidP="00954108">
            <w:pPr>
              <w:rPr>
                <w:rFonts w:cs="Arial"/>
                <w:sz w:val="21"/>
                <w:szCs w:val="22"/>
              </w:rPr>
            </w:pPr>
            <w:r w:rsidRPr="002B7440">
              <w:rPr>
                <w:rFonts w:cs="Arial"/>
                <w:sz w:val="21"/>
                <w:szCs w:val="22"/>
              </w:rPr>
              <w:t>Nex_JB3</w:t>
            </w:r>
          </w:p>
        </w:tc>
        <w:tc>
          <w:tcPr>
            <w:tcW w:w="9714" w:type="dxa"/>
            <w:tcBorders>
              <w:top w:val="single" w:sz="4" w:space="0" w:color="auto"/>
            </w:tcBorders>
          </w:tcPr>
          <w:p w14:paraId="2957C43D" w14:textId="77777777" w:rsidR="00954108" w:rsidRPr="002B7440" w:rsidRDefault="00954108" w:rsidP="00954108">
            <w:pPr>
              <w:rPr>
                <w:rFonts w:cs="Arial"/>
                <w:color w:val="000000"/>
                <w:sz w:val="21"/>
                <w:szCs w:val="22"/>
                <w:u w:val="single" w:color="000000"/>
              </w:rPr>
            </w:pPr>
            <w:r w:rsidRPr="002B7440">
              <w:rPr>
                <w:rFonts w:cs="Arial"/>
                <w:color w:val="000000"/>
                <w:sz w:val="21"/>
                <w:szCs w:val="22"/>
                <w:u w:val="single" w:color="000000"/>
              </w:rPr>
              <w:t>TCGTCGGCAGCGTCAGATGTGTATAAGAGACAG</w:t>
            </w:r>
            <w:r w:rsidRPr="002B7440">
              <w:rPr>
                <w:rFonts w:cs="Arial"/>
                <w:color w:val="000000"/>
                <w:sz w:val="21"/>
                <w:szCs w:val="22"/>
              </w:rPr>
              <w:t>TTTTTTGGGCATCCTGAGGTTTAT</w:t>
            </w:r>
          </w:p>
        </w:tc>
        <w:tc>
          <w:tcPr>
            <w:tcW w:w="2411" w:type="dxa"/>
            <w:tcBorders>
              <w:top w:val="single" w:sz="4" w:space="0" w:color="auto"/>
            </w:tcBorders>
          </w:tcPr>
          <w:p w14:paraId="2957C43E" w14:textId="77777777" w:rsidR="00954108" w:rsidRPr="002B7440" w:rsidRDefault="00954108" w:rsidP="00954108">
            <w:pPr>
              <w:rPr>
                <w:rFonts w:cs="Arial"/>
                <w:sz w:val="21"/>
                <w:szCs w:val="22"/>
              </w:rPr>
            </w:pPr>
            <w:r w:rsidRPr="002B7440">
              <w:rPr>
                <w:rFonts w:cs="Arial"/>
                <w:sz w:val="21"/>
                <w:szCs w:val="22"/>
              </w:rPr>
              <w:t>Bowles et al. 1992</w:t>
            </w:r>
          </w:p>
        </w:tc>
      </w:tr>
      <w:tr w:rsidR="00954108" w:rsidRPr="002B7440" w14:paraId="2957C443" w14:textId="77777777" w:rsidTr="00EF5404">
        <w:tc>
          <w:tcPr>
            <w:tcW w:w="1641" w:type="dxa"/>
            <w:tcBorders>
              <w:bottom w:val="single" w:sz="4" w:space="0" w:color="auto"/>
            </w:tcBorders>
          </w:tcPr>
          <w:p w14:paraId="2957C440" w14:textId="77777777" w:rsidR="00954108" w:rsidRPr="002B7440" w:rsidRDefault="00954108" w:rsidP="00954108">
            <w:pPr>
              <w:rPr>
                <w:rFonts w:cs="Arial"/>
                <w:sz w:val="21"/>
                <w:szCs w:val="22"/>
              </w:rPr>
            </w:pPr>
            <w:r w:rsidRPr="002B7440">
              <w:rPr>
                <w:rFonts w:cs="Arial"/>
                <w:sz w:val="21"/>
                <w:szCs w:val="22"/>
              </w:rPr>
              <w:t>Nex_JB5ED</w:t>
            </w:r>
          </w:p>
        </w:tc>
        <w:tc>
          <w:tcPr>
            <w:tcW w:w="9714" w:type="dxa"/>
            <w:tcBorders>
              <w:bottom w:val="single" w:sz="4" w:space="0" w:color="auto"/>
            </w:tcBorders>
          </w:tcPr>
          <w:p w14:paraId="2957C441" w14:textId="77777777" w:rsidR="00954108" w:rsidRPr="002B7440" w:rsidRDefault="00954108" w:rsidP="00954108">
            <w:pPr>
              <w:rPr>
                <w:rFonts w:cs="Arial"/>
                <w:color w:val="000000"/>
                <w:sz w:val="21"/>
                <w:szCs w:val="22"/>
                <w:u w:val="single" w:color="000000"/>
              </w:rPr>
            </w:pPr>
            <w:r w:rsidRPr="002B7440">
              <w:rPr>
                <w:rFonts w:cs="Arial"/>
                <w:color w:val="000000"/>
                <w:sz w:val="21"/>
                <w:szCs w:val="22"/>
                <w:u w:val="single" w:color="000000"/>
              </w:rPr>
              <w:t>GTCTCGTGGGCTCGGAGATGTGTATAAGAGACAG</w:t>
            </w:r>
            <w:r w:rsidRPr="002B7440">
              <w:rPr>
                <w:rFonts w:cs="Arial"/>
                <w:sz w:val="21"/>
                <w:szCs w:val="22"/>
              </w:rPr>
              <w:t xml:space="preserve"> </w:t>
            </w:r>
            <w:r w:rsidRPr="002B7440">
              <w:rPr>
                <w:rFonts w:cs="Arial"/>
                <w:color w:val="000000"/>
                <w:sz w:val="21"/>
                <w:szCs w:val="22"/>
              </w:rPr>
              <w:t>AGCACCTAAACTTAAAACATARTGRAARTG</w:t>
            </w:r>
          </w:p>
        </w:tc>
        <w:tc>
          <w:tcPr>
            <w:tcW w:w="2411" w:type="dxa"/>
            <w:tcBorders>
              <w:bottom w:val="single" w:sz="4" w:space="0" w:color="auto"/>
            </w:tcBorders>
          </w:tcPr>
          <w:p w14:paraId="2957C442" w14:textId="77777777" w:rsidR="00954108" w:rsidRPr="002B7440" w:rsidRDefault="00954108" w:rsidP="00954108">
            <w:pPr>
              <w:rPr>
                <w:rFonts w:cs="Arial"/>
                <w:sz w:val="21"/>
                <w:szCs w:val="22"/>
              </w:rPr>
            </w:pPr>
            <w:proofErr w:type="spellStart"/>
            <w:r w:rsidRPr="002B7440">
              <w:rPr>
                <w:rFonts w:cs="Arial"/>
                <w:sz w:val="21"/>
                <w:szCs w:val="22"/>
              </w:rPr>
              <w:t>Derycke</w:t>
            </w:r>
            <w:proofErr w:type="spellEnd"/>
            <w:r w:rsidRPr="002B7440">
              <w:rPr>
                <w:rFonts w:cs="Arial"/>
                <w:sz w:val="21"/>
                <w:szCs w:val="22"/>
              </w:rPr>
              <w:t xml:space="preserve"> et al. 2010</w:t>
            </w:r>
          </w:p>
        </w:tc>
      </w:tr>
    </w:tbl>
    <w:p w14:paraId="2957C444" w14:textId="77777777" w:rsidR="00954108" w:rsidRPr="00BE6747" w:rsidRDefault="00954108" w:rsidP="00954108">
      <w:pPr>
        <w:pStyle w:val="Caption"/>
        <w:keepNext/>
        <w:rPr>
          <w:rFonts w:cs="Arial"/>
          <w:sz w:val="22"/>
        </w:rPr>
      </w:pPr>
    </w:p>
    <w:p w14:paraId="2957C445" w14:textId="77777777" w:rsidR="00954108" w:rsidRPr="00BE6747" w:rsidRDefault="00954108" w:rsidP="00954108">
      <w:pPr>
        <w:pStyle w:val="Caption"/>
        <w:keepNext/>
        <w:rPr>
          <w:rFonts w:cs="Arial"/>
          <w:sz w:val="22"/>
        </w:rPr>
      </w:pPr>
    </w:p>
    <w:p w14:paraId="2957C446" w14:textId="77777777" w:rsidR="00954108" w:rsidRPr="00BE6747" w:rsidRDefault="00954108" w:rsidP="00954108">
      <w:pPr>
        <w:pStyle w:val="Caption"/>
        <w:keepNext/>
        <w:rPr>
          <w:rFonts w:cs="Arial"/>
          <w:sz w:val="22"/>
        </w:rPr>
      </w:pPr>
    </w:p>
    <w:p w14:paraId="2957C447" w14:textId="77777777" w:rsidR="00954108" w:rsidRDefault="00954108" w:rsidP="00954108"/>
    <w:p w14:paraId="2957C448" w14:textId="77777777" w:rsidR="00954108" w:rsidRDefault="00954108" w:rsidP="00954108"/>
    <w:p w14:paraId="2957C449" w14:textId="5A412C1E" w:rsidR="00954108" w:rsidRDefault="00954108" w:rsidP="00954108"/>
    <w:p w14:paraId="114667C6" w14:textId="4BBF2B24" w:rsidR="00DA66AF" w:rsidRDefault="00DA66AF" w:rsidP="00954108"/>
    <w:p w14:paraId="7FE6F272" w14:textId="268DC42B" w:rsidR="00DA66AF" w:rsidRDefault="00DA66AF" w:rsidP="00954108"/>
    <w:p w14:paraId="27AB72F3" w14:textId="77777777" w:rsidR="00DA66AF" w:rsidRDefault="00DA66AF" w:rsidP="00954108"/>
    <w:p w14:paraId="2957C44A" w14:textId="77777777" w:rsidR="00954108" w:rsidRDefault="00954108" w:rsidP="00954108">
      <w:pPr>
        <w:sectPr w:rsidR="00954108" w:rsidSect="00DA66AF">
          <w:pgSz w:w="16840" w:h="11900" w:orient="landscape"/>
          <w:pgMar w:top="1440" w:right="1440" w:bottom="1440" w:left="1440" w:header="720" w:footer="720" w:gutter="0"/>
          <w:lnNumType w:countBy="1" w:restart="continuous"/>
          <w:cols w:space="720"/>
          <w:docGrid w:linePitch="360"/>
        </w:sectPr>
      </w:pPr>
    </w:p>
    <w:p w14:paraId="2957C44B" w14:textId="77777777" w:rsidR="00954108" w:rsidRPr="00BE6747" w:rsidRDefault="00954108" w:rsidP="0000161A">
      <w:pPr>
        <w:pStyle w:val="Caption"/>
        <w:keepNext/>
        <w:spacing w:line="240" w:lineRule="auto"/>
        <w:rPr>
          <w:rFonts w:cs="Arial"/>
          <w:sz w:val="22"/>
        </w:rPr>
      </w:pPr>
      <w:bookmarkStart w:id="9" w:name="_Ref509562116"/>
      <w:r w:rsidRPr="00BE6747">
        <w:rPr>
          <w:rFonts w:cs="Arial"/>
          <w:sz w:val="22"/>
        </w:rPr>
        <w:lastRenderedPageBreak/>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3</w:t>
      </w:r>
      <w:r w:rsidR="000709FF">
        <w:rPr>
          <w:rFonts w:cs="Arial"/>
          <w:sz w:val="22"/>
        </w:rPr>
        <w:fldChar w:fldCharType="end"/>
      </w:r>
      <w:bookmarkEnd w:id="9"/>
      <w:r>
        <w:rPr>
          <w:rFonts w:cs="Arial"/>
          <w:sz w:val="22"/>
        </w:rPr>
        <w:t>.</w:t>
      </w:r>
      <w:r w:rsidRPr="00BE6747">
        <w:rPr>
          <w:rFonts w:cs="Arial"/>
          <w:sz w:val="22"/>
        </w:rPr>
        <w:t xml:space="preserve"> PCR conditions for the primers used. Denaturation temperatures are based on manufacturers’ recommendations for Phusion polymerase. Annealing temperatures vary between primers and were selected based on estimates from NEB Tm Calculator for each primer pair.</w:t>
      </w:r>
    </w:p>
    <w:tbl>
      <w:tblPr>
        <w:tblW w:w="5000" w:type="pct"/>
        <w:tblBorders>
          <w:top w:val="single" w:sz="4" w:space="0" w:color="auto"/>
          <w:bottom w:val="single" w:sz="4" w:space="0" w:color="auto"/>
        </w:tblBorders>
        <w:tblLook w:val="04A0" w:firstRow="1" w:lastRow="0" w:firstColumn="1" w:lastColumn="0" w:noHBand="0" w:noVBand="1"/>
      </w:tblPr>
      <w:tblGrid>
        <w:gridCol w:w="3724"/>
        <w:gridCol w:w="2215"/>
        <w:gridCol w:w="1941"/>
        <w:gridCol w:w="1140"/>
      </w:tblGrid>
      <w:tr w:rsidR="00954108" w:rsidRPr="002B7440" w14:paraId="2957C450" w14:textId="77777777" w:rsidTr="00EF5404">
        <w:trPr>
          <w:trHeight w:val="403"/>
        </w:trPr>
        <w:tc>
          <w:tcPr>
            <w:tcW w:w="2064" w:type="pct"/>
            <w:tcBorders>
              <w:top w:val="single" w:sz="4" w:space="0" w:color="auto"/>
              <w:bottom w:val="single" w:sz="4" w:space="0" w:color="auto"/>
            </w:tcBorders>
            <w:shd w:val="clear" w:color="auto" w:fill="auto"/>
          </w:tcPr>
          <w:p w14:paraId="2957C44C" w14:textId="77777777" w:rsidR="00954108" w:rsidRPr="002B7440" w:rsidRDefault="00954108" w:rsidP="00EF5404">
            <w:pPr>
              <w:spacing w:line="240" w:lineRule="auto"/>
              <w:rPr>
                <w:rFonts w:cs="Arial"/>
                <w:b/>
                <w:sz w:val="20"/>
                <w:szCs w:val="20"/>
              </w:rPr>
            </w:pPr>
            <w:r w:rsidRPr="002B7440">
              <w:rPr>
                <w:rFonts w:cs="Arial"/>
                <w:b/>
                <w:sz w:val="20"/>
                <w:szCs w:val="20"/>
              </w:rPr>
              <w:t>Primers</w:t>
            </w:r>
          </w:p>
        </w:tc>
        <w:tc>
          <w:tcPr>
            <w:tcW w:w="1228" w:type="pct"/>
            <w:tcBorders>
              <w:top w:val="single" w:sz="4" w:space="0" w:color="auto"/>
              <w:bottom w:val="single" w:sz="4" w:space="0" w:color="auto"/>
            </w:tcBorders>
            <w:shd w:val="clear" w:color="auto" w:fill="auto"/>
          </w:tcPr>
          <w:p w14:paraId="2957C44D" w14:textId="77777777" w:rsidR="00954108" w:rsidRPr="002B7440" w:rsidRDefault="00954108" w:rsidP="00EF5404">
            <w:pPr>
              <w:spacing w:line="240" w:lineRule="auto"/>
              <w:rPr>
                <w:rFonts w:cs="Arial"/>
                <w:b/>
                <w:sz w:val="20"/>
                <w:szCs w:val="20"/>
              </w:rPr>
            </w:pPr>
            <w:r w:rsidRPr="002B7440">
              <w:rPr>
                <w:rFonts w:cs="Arial"/>
                <w:b/>
                <w:sz w:val="20"/>
                <w:szCs w:val="20"/>
              </w:rPr>
              <w:t>Step</w:t>
            </w:r>
          </w:p>
        </w:tc>
        <w:tc>
          <w:tcPr>
            <w:tcW w:w="1076" w:type="pct"/>
            <w:tcBorders>
              <w:top w:val="single" w:sz="4" w:space="0" w:color="auto"/>
              <w:bottom w:val="single" w:sz="4" w:space="0" w:color="auto"/>
            </w:tcBorders>
            <w:shd w:val="clear" w:color="auto" w:fill="auto"/>
          </w:tcPr>
          <w:p w14:paraId="2957C44E" w14:textId="77777777" w:rsidR="00954108" w:rsidRPr="002B7440" w:rsidRDefault="00954108" w:rsidP="00EF5404">
            <w:pPr>
              <w:spacing w:line="240" w:lineRule="auto"/>
              <w:rPr>
                <w:rFonts w:cs="Arial"/>
                <w:b/>
                <w:sz w:val="20"/>
                <w:szCs w:val="20"/>
              </w:rPr>
            </w:pPr>
            <w:r w:rsidRPr="002B7440">
              <w:rPr>
                <w:rFonts w:cs="Arial"/>
                <w:b/>
                <w:sz w:val="20"/>
                <w:szCs w:val="20"/>
              </w:rPr>
              <w:t>Temperature</w:t>
            </w:r>
          </w:p>
        </w:tc>
        <w:tc>
          <w:tcPr>
            <w:tcW w:w="632" w:type="pct"/>
            <w:tcBorders>
              <w:top w:val="single" w:sz="4" w:space="0" w:color="auto"/>
              <w:bottom w:val="single" w:sz="4" w:space="0" w:color="auto"/>
            </w:tcBorders>
            <w:shd w:val="clear" w:color="auto" w:fill="auto"/>
          </w:tcPr>
          <w:p w14:paraId="2957C44F" w14:textId="77777777" w:rsidR="00954108" w:rsidRPr="002B7440" w:rsidRDefault="00954108" w:rsidP="00EF5404">
            <w:pPr>
              <w:spacing w:line="240" w:lineRule="auto"/>
              <w:rPr>
                <w:rFonts w:cs="Arial"/>
                <w:b/>
                <w:sz w:val="20"/>
                <w:szCs w:val="20"/>
              </w:rPr>
            </w:pPr>
            <w:r w:rsidRPr="002B7440">
              <w:rPr>
                <w:rFonts w:cs="Arial"/>
                <w:b/>
                <w:sz w:val="20"/>
                <w:szCs w:val="20"/>
              </w:rPr>
              <w:t>Time</w:t>
            </w:r>
          </w:p>
        </w:tc>
      </w:tr>
      <w:tr w:rsidR="00954108" w:rsidRPr="002B7440" w14:paraId="2957C455" w14:textId="77777777" w:rsidTr="00EF5404">
        <w:trPr>
          <w:trHeight w:val="269"/>
        </w:trPr>
        <w:tc>
          <w:tcPr>
            <w:tcW w:w="2064" w:type="pct"/>
            <w:tcBorders>
              <w:top w:val="single" w:sz="4" w:space="0" w:color="auto"/>
              <w:bottom w:val="nil"/>
            </w:tcBorders>
            <w:shd w:val="clear" w:color="auto" w:fill="auto"/>
          </w:tcPr>
          <w:p w14:paraId="2957C451" w14:textId="77777777" w:rsidR="00954108" w:rsidRPr="002B7440" w:rsidRDefault="00954108" w:rsidP="00EF5404">
            <w:pPr>
              <w:spacing w:line="240" w:lineRule="auto"/>
              <w:rPr>
                <w:rFonts w:cs="Arial"/>
                <w:sz w:val="20"/>
                <w:szCs w:val="20"/>
              </w:rPr>
            </w:pPr>
            <w:r w:rsidRPr="002B7440">
              <w:rPr>
                <w:rFonts w:cs="Arial"/>
                <w:sz w:val="20"/>
                <w:szCs w:val="20"/>
              </w:rPr>
              <w:t>Nex_NF1-Nex_18Sr2b</w:t>
            </w:r>
          </w:p>
        </w:tc>
        <w:tc>
          <w:tcPr>
            <w:tcW w:w="1228" w:type="pct"/>
            <w:tcBorders>
              <w:top w:val="single" w:sz="4" w:space="0" w:color="auto"/>
              <w:bottom w:val="nil"/>
            </w:tcBorders>
            <w:shd w:val="clear" w:color="auto" w:fill="auto"/>
          </w:tcPr>
          <w:p w14:paraId="2957C452" w14:textId="77777777" w:rsidR="00954108" w:rsidRPr="002B7440" w:rsidRDefault="00954108" w:rsidP="00EF5404">
            <w:pPr>
              <w:spacing w:line="240" w:lineRule="auto"/>
              <w:rPr>
                <w:rFonts w:cs="Arial"/>
                <w:sz w:val="20"/>
                <w:szCs w:val="20"/>
              </w:rPr>
            </w:pPr>
            <w:r w:rsidRPr="002B7440">
              <w:rPr>
                <w:rFonts w:cs="Arial"/>
                <w:sz w:val="20"/>
                <w:szCs w:val="20"/>
              </w:rPr>
              <w:t>Denaturation</w:t>
            </w:r>
          </w:p>
        </w:tc>
        <w:tc>
          <w:tcPr>
            <w:tcW w:w="1076" w:type="pct"/>
            <w:tcBorders>
              <w:top w:val="single" w:sz="4" w:space="0" w:color="auto"/>
              <w:bottom w:val="nil"/>
            </w:tcBorders>
            <w:shd w:val="clear" w:color="auto" w:fill="auto"/>
          </w:tcPr>
          <w:p w14:paraId="2957C453" w14:textId="77777777" w:rsidR="00954108" w:rsidRPr="002B7440" w:rsidRDefault="00954108" w:rsidP="00EF5404">
            <w:pPr>
              <w:spacing w:line="240" w:lineRule="auto"/>
              <w:rPr>
                <w:rFonts w:cs="Arial"/>
                <w:sz w:val="20"/>
                <w:szCs w:val="20"/>
              </w:rPr>
            </w:pPr>
            <w:r w:rsidRPr="002B7440">
              <w:rPr>
                <w:rFonts w:cs="Arial"/>
                <w:sz w:val="20"/>
                <w:szCs w:val="20"/>
              </w:rPr>
              <w:t>98ºC</w:t>
            </w:r>
          </w:p>
        </w:tc>
        <w:tc>
          <w:tcPr>
            <w:tcW w:w="632" w:type="pct"/>
            <w:tcBorders>
              <w:top w:val="single" w:sz="4" w:space="0" w:color="auto"/>
              <w:bottom w:val="nil"/>
            </w:tcBorders>
            <w:shd w:val="clear" w:color="auto" w:fill="auto"/>
          </w:tcPr>
          <w:p w14:paraId="2957C454" w14:textId="77777777" w:rsidR="00954108" w:rsidRPr="002B7440" w:rsidRDefault="00954108" w:rsidP="00EF5404">
            <w:pPr>
              <w:spacing w:line="240" w:lineRule="auto"/>
              <w:rPr>
                <w:rFonts w:cs="Arial"/>
                <w:sz w:val="20"/>
                <w:szCs w:val="20"/>
              </w:rPr>
            </w:pPr>
            <w:r w:rsidRPr="002B7440">
              <w:rPr>
                <w:rFonts w:cs="Arial"/>
                <w:sz w:val="20"/>
                <w:szCs w:val="20"/>
              </w:rPr>
              <w:t>2 min</w:t>
            </w:r>
          </w:p>
        </w:tc>
      </w:tr>
      <w:tr w:rsidR="00954108" w:rsidRPr="002B7440" w14:paraId="2957C460" w14:textId="77777777" w:rsidTr="00EF5404">
        <w:trPr>
          <w:trHeight w:val="403"/>
        </w:trPr>
        <w:tc>
          <w:tcPr>
            <w:tcW w:w="2064" w:type="pct"/>
            <w:tcBorders>
              <w:top w:val="nil"/>
              <w:bottom w:val="nil"/>
            </w:tcBorders>
            <w:shd w:val="clear" w:color="auto" w:fill="auto"/>
          </w:tcPr>
          <w:p w14:paraId="2957C456"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57" w14:textId="77777777" w:rsidR="00954108" w:rsidRPr="002B7440" w:rsidRDefault="00954108" w:rsidP="00EF5404">
            <w:pPr>
              <w:spacing w:line="240" w:lineRule="auto"/>
              <w:rPr>
                <w:rFonts w:cs="Arial"/>
                <w:sz w:val="20"/>
                <w:szCs w:val="20"/>
              </w:rPr>
            </w:pPr>
            <w:r w:rsidRPr="002B7440">
              <w:rPr>
                <w:rFonts w:cs="Arial"/>
                <w:sz w:val="20"/>
                <w:szCs w:val="20"/>
              </w:rPr>
              <w:t>30 cycles</w:t>
            </w:r>
          </w:p>
          <w:p w14:paraId="2957C458" w14:textId="77777777" w:rsidR="00954108" w:rsidRPr="002B7440" w:rsidRDefault="00954108" w:rsidP="00EF5404">
            <w:pPr>
              <w:spacing w:line="240" w:lineRule="auto"/>
              <w:rPr>
                <w:rFonts w:cs="Arial"/>
                <w:sz w:val="20"/>
                <w:szCs w:val="20"/>
              </w:rPr>
            </w:pPr>
          </w:p>
          <w:p w14:paraId="2957C459" w14:textId="77777777" w:rsidR="00954108" w:rsidRPr="002B7440" w:rsidRDefault="00954108" w:rsidP="00EF5404">
            <w:pPr>
              <w:spacing w:line="240" w:lineRule="auto"/>
              <w:rPr>
                <w:rFonts w:cs="Arial"/>
                <w:sz w:val="20"/>
                <w:szCs w:val="20"/>
              </w:rPr>
            </w:pPr>
          </w:p>
        </w:tc>
        <w:tc>
          <w:tcPr>
            <w:tcW w:w="1076" w:type="pct"/>
            <w:tcBorders>
              <w:top w:val="nil"/>
              <w:bottom w:val="nil"/>
            </w:tcBorders>
            <w:shd w:val="clear" w:color="auto" w:fill="auto"/>
          </w:tcPr>
          <w:p w14:paraId="2957C45A" w14:textId="77777777" w:rsidR="00954108" w:rsidRPr="002B7440" w:rsidRDefault="00954108" w:rsidP="00EF5404">
            <w:pPr>
              <w:spacing w:line="240" w:lineRule="auto"/>
              <w:rPr>
                <w:rFonts w:cs="Arial"/>
                <w:sz w:val="20"/>
                <w:szCs w:val="20"/>
              </w:rPr>
            </w:pPr>
            <w:r w:rsidRPr="002B7440">
              <w:rPr>
                <w:rFonts w:cs="Arial"/>
                <w:sz w:val="20"/>
                <w:szCs w:val="20"/>
              </w:rPr>
              <w:t>98ºC</w:t>
            </w:r>
          </w:p>
          <w:p w14:paraId="2957C45B" w14:textId="77777777" w:rsidR="00954108" w:rsidRPr="002B7440" w:rsidRDefault="00954108" w:rsidP="00EF5404">
            <w:pPr>
              <w:spacing w:line="240" w:lineRule="auto"/>
              <w:rPr>
                <w:rFonts w:cs="Arial"/>
                <w:sz w:val="20"/>
                <w:szCs w:val="20"/>
              </w:rPr>
            </w:pPr>
            <w:r w:rsidRPr="002B7440">
              <w:rPr>
                <w:rFonts w:cs="Arial"/>
                <w:sz w:val="20"/>
                <w:szCs w:val="20"/>
              </w:rPr>
              <w:t>66ºC</w:t>
            </w:r>
          </w:p>
          <w:p w14:paraId="2957C45C"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5D" w14:textId="77777777" w:rsidR="00954108" w:rsidRPr="002B7440" w:rsidRDefault="00954108" w:rsidP="00EF5404">
            <w:pPr>
              <w:spacing w:line="240" w:lineRule="auto"/>
              <w:rPr>
                <w:rFonts w:cs="Arial"/>
                <w:sz w:val="20"/>
                <w:szCs w:val="20"/>
              </w:rPr>
            </w:pPr>
            <w:r w:rsidRPr="002B7440">
              <w:rPr>
                <w:rFonts w:cs="Arial"/>
                <w:sz w:val="20"/>
                <w:szCs w:val="20"/>
              </w:rPr>
              <w:t>20 s</w:t>
            </w:r>
          </w:p>
          <w:p w14:paraId="2957C45E" w14:textId="77777777" w:rsidR="00954108" w:rsidRPr="002B7440" w:rsidRDefault="00954108" w:rsidP="00EF5404">
            <w:pPr>
              <w:spacing w:line="240" w:lineRule="auto"/>
              <w:rPr>
                <w:rFonts w:cs="Arial"/>
                <w:sz w:val="20"/>
                <w:szCs w:val="20"/>
              </w:rPr>
            </w:pPr>
            <w:r w:rsidRPr="002B7440">
              <w:rPr>
                <w:rFonts w:cs="Arial"/>
                <w:sz w:val="20"/>
                <w:szCs w:val="20"/>
              </w:rPr>
              <w:t>45 s</w:t>
            </w:r>
          </w:p>
          <w:p w14:paraId="2957C45F" w14:textId="77777777" w:rsidR="00954108" w:rsidRPr="002B7440" w:rsidRDefault="00954108" w:rsidP="00EF5404">
            <w:pPr>
              <w:spacing w:line="240" w:lineRule="auto"/>
              <w:rPr>
                <w:rFonts w:cs="Arial"/>
                <w:sz w:val="20"/>
                <w:szCs w:val="20"/>
              </w:rPr>
            </w:pPr>
            <w:r w:rsidRPr="002B7440">
              <w:rPr>
                <w:rFonts w:cs="Arial"/>
                <w:sz w:val="20"/>
                <w:szCs w:val="20"/>
              </w:rPr>
              <w:t>45 s</w:t>
            </w:r>
          </w:p>
        </w:tc>
      </w:tr>
      <w:tr w:rsidR="00954108" w:rsidRPr="002B7440" w14:paraId="2957C465" w14:textId="77777777" w:rsidTr="00EF5404">
        <w:trPr>
          <w:trHeight w:val="270"/>
        </w:trPr>
        <w:tc>
          <w:tcPr>
            <w:tcW w:w="2064" w:type="pct"/>
            <w:tcBorders>
              <w:top w:val="nil"/>
              <w:bottom w:val="nil"/>
            </w:tcBorders>
            <w:shd w:val="clear" w:color="auto" w:fill="auto"/>
          </w:tcPr>
          <w:p w14:paraId="2957C461"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62" w14:textId="77777777" w:rsidR="00954108" w:rsidRPr="002B7440" w:rsidRDefault="00954108" w:rsidP="00EF5404">
            <w:pPr>
              <w:spacing w:line="240" w:lineRule="auto"/>
              <w:rPr>
                <w:rFonts w:cs="Arial"/>
                <w:sz w:val="20"/>
                <w:szCs w:val="20"/>
              </w:rPr>
            </w:pPr>
            <w:r w:rsidRPr="002B7440">
              <w:rPr>
                <w:rFonts w:cs="Arial"/>
                <w:sz w:val="20"/>
                <w:szCs w:val="20"/>
              </w:rPr>
              <w:t>Final extension</w:t>
            </w:r>
          </w:p>
        </w:tc>
        <w:tc>
          <w:tcPr>
            <w:tcW w:w="1076" w:type="pct"/>
            <w:tcBorders>
              <w:top w:val="nil"/>
              <w:bottom w:val="nil"/>
            </w:tcBorders>
            <w:shd w:val="clear" w:color="auto" w:fill="auto"/>
          </w:tcPr>
          <w:p w14:paraId="2957C463"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64" w14:textId="77777777" w:rsidR="00954108" w:rsidRPr="002B7440" w:rsidRDefault="00954108" w:rsidP="00EF5404">
            <w:pPr>
              <w:spacing w:line="240" w:lineRule="auto"/>
              <w:rPr>
                <w:rFonts w:cs="Arial"/>
                <w:sz w:val="20"/>
                <w:szCs w:val="20"/>
              </w:rPr>
            </w:pPr>
            <w:r w:rsidRPr="002B7440">
              <w:rPr>
                <w:rFonts w:cs="Arial"/>
                <w:sz w:val="20"/>
                <w:szCs w:val="20"/>
              </w:rPr>
              <w:t>5 min</w:t>
            </w:r>
          </w:p>
        </w:tc>
      </w:tr>
      <w:tr w:rsidR="00954108" w:rsidRPr="002B7440" w14:paraId="2957C46A" w14:textId="77777777" w:rsidTr="00EF5404">
        <w:trPr>
          <w:trHeight w:val="279"/>
        </w:trPr>
        <w:tc>
          <w:tcPr>
            <w:tcW w:w="2064" w:type="pct"/>
            <w:tcBorders>
              <w:top w:val="nil"/>
              <w:bottom w:val="single" w:sz="4" w:space="0" w:color="auto"/>
            </w:tcBorders>
            <w:shd w:val="clear" w:color="auto" w:fill="auto"/>
          </w:tcPr>
          <w:p w14:paraId="2957C466" w14:textId="77777777" w:rsidR="00954108" w:rsidRPr="002B7440" w:rsidRDefault="00954108" w:rsidP="00EF5404">
            <w:pPr>
              <w:spacing w:line="240" w:lineRule="auto"/>
              <w:rPr>
                <w:rFonts w:cs="Arial"/>
                <w:sz w:val="20"/>
                <w:szCs w:val="20"/>
              </w:rPr>
            </w:pPr>
          </w:p>
        </w:tc>
        <w:tc>
          <w:tcPr>
            <w:tcW w:w="1228" w:type="pct"/>
            <w:tcBorders>
              <w:top w:val="nil"/>
              <w:bottom w:val="single" w:sz="4" w:space="0" w:color="auto"/>
            </w:tcBorders>
            <w:shd w:val="clear" w:color="auto" w:fill="auto"/>
          </w:tcPr>
          <w:p w14:paraId="2957C467" w14:textId="77777777" w:rsidR="00954108" w:rsidRPr="002B7440" w:rsidRDefault="00954108" w:rsidP="00EF5404">
            <w:pPr>
              <w:spacing w:line="240" w:lineRule="auto"/>
              <w:rPr>
                <w:rFonts w:cs="Arial"/>
                <w:sz w:val="20"/>
                <w:szCs w:val="20"/>
              </w:rPr>
            </w:pPr>
            <w:r w:rsidRPr="002B7440">
              <w:rPr>
                <w:rFonts w:cs="Arial"/>
                <w:sz w:val="20"/>
                <w:szCs w:val="20"/>
              </w:rPr>
              <w:t>Hold</w:t>
            </w:r>
          </w:p>
        </w:tc>
        <w:tc>
          <w:tcPr>
            <w:tcW w:w="1076" w:type="pct"/>
            <w:tcBorders>
              <w:top w:val="nil"/>
              <w:bottom w:val="single" w:sz="4" w:space="0" w:color="auto"/>
            </w:tcBorders>
            <w:shd w:val="clear" w:color="auto" w:fill="auto"/>
          </w:tcPr>
          <w:p w14:paraId="2957C468" w14:textId="77777777" w:rsidR="00954108" w:rsidRPr="002B7440" w:rsidRDefault="00954108" w:rsidP="00EF5404">
            <w:pPr>
              <w:spacing w:line="240" w:lineRule="auto"/>
              <w:rPr>
                <w:rFonts w:cs="Arial"/>
                <w:sz w:val="20"/>
                <w:szCs w:val="20"/>
              </w:rPr>
            </w:pPr>
            <w:r w:rsidRPr="002B7440">
              <w:rPr>
                <w:rFonts w:cs="Arial"/>
                <w:sz w:val="20"/>
                <w:szCs w:val="20"/>
              </w:rPr>
              <w:t>12ºC</w:t>
            </w:r>
          </w:p>
        </w:tc>
        <w:tc>
          <w:tcPr>
            <w:tcW w:w="632" w:type="pct"/>
            <w:tcBorders>
              <w:top w:val="nil"/>
              <w:bottom w:val="single" w:sz="4" w:space="0" w:color="auto"/>
            </w:tcBorders>
            <w:shd w:val="clear" w:color="auto" w:fill="auto"/>
          </w:tcPr>
          <w:p w14:paraId="2957C469" w14:textId="77777777" w:rsidR="00954108" w:rsidRPr="002B7440" w:rsidRDefault="00954108" w:rsidP="00EF5404">
            <w:pPr>
              <w:spacing w:line="240" w:lineRule="auto"/>
              <w:rPr>
                <w:rFonts w:cs="Arial"/>
                <w:sz w:val="20"/>
                <w:szCs w:val="20"/>
              </w:rPr>
            </w:pPr>
            <w:r w:rsidRPr="002B7440">
              <w:rPr>
                <w:rFonts w:cs="Arial"/>
                <w:sz w:val="20"/>
                <w:szCs w:val="20"/>
              </w:rPr>
              <w:t>∞</w:t>
            </w:r>
          </w:p>
        </w:tc>
      </w:tr>
      <w:tr w:rsidR="00954108" w:rsidRPr="002B7440" w14:paraId="2957C46F" w14:textId="77777777" w:rsidTr="00EF5404">
        <w:trPr>
          <w:trHeight w:val="269"/>
        </w:trPr>
        <w:tc>
          <w:tcPr>
            <w:tcW w:w="2064" w:type="pct"/>
            <w:tcBorders>
              <w:top w:val="single" w:sz="4" w:space="0" w:color="auto"/>
              <w:bottom w:val="nil"/>
            </w:tcBorders>
            <w:shd w:val="clear" w:color="auto" w:fill="auto"/>
          </w:tcPr>
          <w:p w14:paraId="2957C46B" w14:textId="77777777" w:rsidR="00954108" w:rsidRPr="002B7440" w:rsidRDefault="00954108" w:rsidP="00EF5404">
            <w:pPr>
              <w:spacing w:line="240" w:lineRule="auto"/>
              <w:rPr>
                <w:rFonts w:cs="Arial"/>
                <w:sz w:val="20"/>
                <w:szCs w:val="20"/>
              </w:rPr>
            </w:pPr>
            <w:r w:rsidRPr="002B7440">
              <w:rPr>
                <w:rFonts w:cs="Arial"/>
                <w:sz w:val="20"/>
                <w:szCs w:val="20"/>
              </w:rPr>
              <w:t>Nex_SSUF04-Nex_SSUR22</w:t>
            </w:r>
          </w:p>
        </w:tc>
        <w:tc>
          <w:tcPr>
            <w:tcW w:w="1228" w:type="pct"/>
            <w:tcBorders>
              <w:top w:val="single" w:sz="4" w:space="0" w:color="auto"/>
              <w:bottom w:val="nil"/>
            </w:tcBorders>
            <w:shd w:val="clear" w:color="auto" w:fill="auto"/>
          </w:tcPr>
          <w:p w14:paraId="2957C46C" w14:textId="77777777" w:rsidR="00954108" w:rsidRPr="002B7440" w:rsidRDefault="00954108" w:rsidP="00EF5404">
            <w:pPr>
              <w:spacing w:line="240" w:lineRule="auto"/>
              <w:rPr>
                <w:rFonts w:cs="Arial"/>
                <w:sz w:val="20"/>
                <w:szCs w:val="20"/>
              </w:rPr>
            </w:pPr>
            <w:r w:rsidRPr="002B7440">
              <w:rPr>
                <w:rFonts w:cs="Arial"/>
                <w:sz w:val="20"/>
                <w:szCs w:val="20"/>
              </w:rPr>
              <w:t>Denaturation</w:t>
            </w:r>
          </w:p>
        </w:tc>
        <w:tc>
          <w:tcPr>
            <w:tcW w:w="1076" w:type="pct"/>
            <w:tcBorders>
              <w:top w:val="single" w:sz="4" w:space="0" w:color="auto"/>
              <w:bottom w:val="nil"/>
            </w:tcBorders>
            <w:shd w:val="clear" w:color="auto" w:fill="auto"/>
          </w:tcPr>
          <w:p w14:paraId="2957C46D" w14:textId="77777777" w:rsidR="00954108" w:rsidRPr="002B7440" w:rsidRDefault="00954108" w:rsidP="00EF5404">
            <w:pPr>
              <w:spacing w:line="240" w:lineRule="auto"/>
              <w:rPr>
                <w:rFonts w:cs="Arial"/>
                <w:sz w:val="20"/>
                <w:szCs w:val="20"/>
              </w:rPr>
            </w:pPr>
            <w:r w:rsidRPr="002B7440">
              <w:rPr>
                <w:rFonts w:cs="Arial"/>
                <w:sz w:val="20"/>
                <w:szCs w:val="20"/>
              </w:rPr>
              <w:t>98ºC</w:t>
            </w:r>
          </w:p>
        </w:tc>
        <w:tc>
          <w:tcPr>
            <w:tcW w:w="632" w:type="pct"/>
            <w:tcBorders>
              <w:top w:val="single" w:sz="4" w:space="0" w:color="auto"/>
              <w:bottom w:val="nil"/>
            </w:tcBorders>
            <w:shd w:val="clear" w:color="auto" w:fill="auto"/>
          </w:tcPr>
          <w:p w14:paraId="2957C46E" w14:textId="77777777" w:rsidR="00954108" w:rsidRPr="002B7440" w:rsidRDefault="00954108" w:rsidP="00EF5404">
            <w:pPr>
              <w:spacing w:line="240" w:lineRule="auto"/>
              <w:rPr>
                <w:rFonts w:cs="Arial"/>
                <w:sz w:val="20"/>
                <w:szCs w:val="20"/>
              </w:rPr>
            </w:pPr>
            <w:r w:rsidRPr="002B7440">
              <w:rPr>
                <w:rFonts w:cs="Arial"/>
                <w:sz w:val="20"/>
                <w:szCs w:val="20"/>
              </w:rPr>
              <w:t>2 mins</w:t>
            </w:r>
          </w:p>
        </w:tc>
      </w:tr>
      <w:tr w:rsidR="00954108" w:rsidRPr="002B7440" w14:paraId="2957C47A" w14:textId="77777777" w:rsidTr="00EF5404">
        <w:trPr>
          <w:trHeight w:val="773"/>
        </w:trPr>
        <w:tc>
          <w:tcPr>
            <w:tcW w:w="2064" w:type="pct"/>
            <w:tcBorders>
              <w:top w:val="nil"/>
              <w:bottom w:val="nil"/>
            </w:tcBorders>
            <w:shd w:val="clear" w:color="auto" w:fill="auto"/>
          </w:tcPr>
          <w:p w14:paraId="2957C470"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71" w14:textId="77777777" w:rsidR="00954108" w:rsidRPr="002B7440" w:rsidRDefault="00954108" w:rsidP="00EF5404">
            <w:pPr>
              <w:spacing w:line="240" w:lineRule="auto"/>
              <w:rPr>
                <w:rFonts w:cs="Arial"/>
                <w:sz w:val="20"/>
                <w:szCs w:val="20"/>
              </w:rPr>
            </w:pPr>
            <w:r w:rsidRPr="002B7440">
              <w:rPr>
                <w:rFonts w:cs="Arial"/>
                <w:sz w:val="20"/>
                <w:szCs w:val="20"/>
              </w:rPr>
              <w:t>30 cycles</w:t>
            </w:r>
          </w:p>
          <w:p w14:paraId="2957C472" w14:textId="77777777" w:rsidR="00954108" w:rsidRPr="002B7440" w:rsidRDefault="00954108" w:rsidP="00EF5404">
            <w:pPr>
              <w:spacing w:line="240" w:lineRule="auto"/>
              <w:rPr>
                <w:rFonts w:cs="Arial"/>
                <w:sz w:val="20"/>
                <w:szCs w:val="20"/>
              </w:rPr>
            </w:pPr>
          </w:p>
          <w:p w14:paraId="2957C473" w14:textId="77777777" w:rsidR="00954108" w:rsidRPr="002B7440" w:rsidRDefault="00954108" w:rsidP="00EF5404">
            <w:pPr>
              <w:spacing w:line="240" w:lineRule="auto"/>
              <w:rPr>
                <w:rFonts w:cs="Arial"/>
                <w:sz w:val="20"/>
                <w:szCs w:val="20"/>
              </w:rPr>
            </w:pPr>
          </w:p>
        </w:tc>
        <w:tc>
          <w:tcPr>
            <w:tcW w:w="1076" w:type="pct"/>
            <w:tcBorders>
              <w:top w:val="nil"/>
              <w:bottom w:val="nil"/>
            </w:tcBorders>
            <w:shd w:val="clear" w:color="auto" w:fill="auto"/>
          </w:tcPr>
          <w:p w14:paraId="2957C474" w14:textId="77777777" w:rsidR="00954108" w:rsidRPr="002B7440" w:rsidRDefault="00954108" w:rsidP="00EF5404">
            <w:pPr>
              <w:spacing w:line="240" w:lineRule="auto"/>
              <w:rPr>
                <w:rFonts w:cs="Arial"/>
                <w:sz w:val="20"/>
                <w:szCs w:val="20"/>
              </w:rPr>
            </w:pPr>
            <w:r w:rsidRPr="002B7440">
              <w:rPr>
                <w:rFonts w:cs="Arial"/>
                <w:sz w:val="20"/>
                <w:szCs w:val="20"/>
              </w:rPr>
              <w:t>98ºC</w:t>
            </w:r>
          </w:p>
          <w:p w14:paraId="2957C475" w14:textId="77777777" w:rsidR="00954108" w:rsidRPr="002B7440" w:rsidRDefault="00954108" w:rsidP="00EF5404">
            <w:pPr>
              <w:spacing w:line="240" w:lineRule="auto"/>
              <w:rPr>
                <w:rFonts w:cs="Arial"/>
                <w:sz w:val="20"/>
                <w:szCs w:val="20"/>
              </w:rPr>
            </w:pPr>
            <w:r w:rsidRPr="002B7440">
              <w:rPr>
                <w:rFonts w:cs="Arial"/>
                <w:sz w:val="20"/>
                <w:szCs w:val="20"/>
              </w:rPr>
              <w:t>58ºC</w:t>
            </w:r>
          </w:p>
          <w:p w14:paraId="2957C476"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77" w14:textId="77777777" w:rsidR="00954108" w:rsidRPr="002B7440" w:rsidRDefault="00954108" w:rsidP="00EF5404">
            <w:pPr>
              <w:spacing w:line="240" w:lineRule="auto"/>
              <w:rPr>
                <w:rFonts w:cs="Arial"/>
                <w:sz w:val="20"/>
                <w:szCs w:val="20"/>
              </w:rPr>
            </w:pPr>
            <w:r w:rsidRPr="002B7440">
              <w:rPr>
                <w:rFonts w:cs="Arial"/>
                <w:sz w:val="20"/>
                <w:szCs w:val="20"/>
              </w:rPr>
              <w:t>20 s</w:t>
            </w:r>
          </w:p>
          <w:p w14:paraId="2957C478" w14:textId="77777777" w:rsidR="00954108" w:rsidRPr="002B7440" w:rsidRDefault="00954108" w:rsidP="00EF5404">
            <w:pPr>
              <w:spacing w:line="240" w:lineRule="auto"/>
              <w:rPr>
                <w:rFonts w:cs="Arial"/>
                <w:sz w:val="20"/>
                <w:szCs w:val="20"/>
              </w:rPr>
            </w:pPr>
            <w:r w:rsidRPr="002B7440">
              <w:rPr>
                <w:rFonts w:cs="Arial"/>
                <w:sz w:val="20"/>
                <w:szCs w:val="20"/>
              </w:rPr>
              <w:t>45 s</w:t>
            </w:r>
          </w:p>
          <w:p w14:paraId="2957C479" w14:textId="77777777" w:rsidR="00954108" w:rsidRPr="002B7440" w:rsidRDefault="00954108" w:rsidP="00EF5404">
            <w:pPr>
              <w:spacing w:line="240" w:lineRule="auto"/>
              <w:rPr>
                <w:rFonts w:cs="Arial"/>
                <w:sz w:val="20"/>
                <w:szCs w:val="20"/>
              </w:rPr>
            </w:pPr>
            <w:r w:rsidRPr="002B7440">
              <w:rPr>
                <w:rFonts w:cs="Arial"/>
                <w:sz w:val="20"/>
                <w:szCs w:val="20"/>
              </w:rPr>
              <w:t>45 s</w:t>
            </w:r>
          </w:p>
        </w:tc>
      </w:tr>
      <w:tr w:rsidR="00954108" w:rsidRPr="002B7440" w14:paraId="2957C47F" w14:textId="77777777" w:rsidTr="00EF5404">
        <w:trPr>
          <w:trHeight w:val="251"/>
        </w:trPr>
        <w:tc>
          <w:tcPr>
            <w:tcW w:w="2064" w:type="pct"/>
            <w:tcBorders>
              <w:top w:val="nil"/>
              <w:bottom w:val="nil"/>
            </w:tcBorders>
            <w:shd w:val="clear" w:color="auto" w:fill="auto"/>
          </w:tcPr>
          <w:p w14:paraId="2957C47B"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7C" w14:textId="77777777" w:rsidR="00954108" w:rsidRPr="002B7440" w:rsidRDefault="00954108" w:rsidP="00EF5404">
            <w:pPr>
              <w:spacing w:line="240" w:lineRule="auto"/>
              <w:rPr>
                <w:rFonts w:cs="Arial"/>
                <w:sz w:val="20"/>
                <w:szCs w:val="20"/>
              </w:rPr>
            </w:pPr>
            <w:r w:rsidRPr="002B7440">
              <w:rPr>
                <w:rFonts w:cs="Arial"/>
                <w:sz w:val="20"/>
                <w:szCs w:val="20"/>
              </w:rPr>
              <w:t>Final extension</w:t>
            </w:r>
          </w:p>
        </w:tc>
        <w:tc>
          <w:tcPr>
            <w:tcW w:w="1076" w:type="pct"/>
            <w:tcBorders>
              <w:top w:val="nil"/>
              <w:bottom w:val="nil"/>
            </w:tcBorders>
            <w:shd w:val="clear" w:color="auto" w:fill="auto"/>
          </w:tcPr>
          <w:p w14:paraId="2957C47D"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7E" w14:textId="77777777" w:rsidR="00954108" w:rsidRPr="002B7440" w:rsidRDefault="00954108" w:rsidP="00EF5404">
            <w:pPr>
              <w:spacing w:line="240" w:lineRule="auto"/>
              <w:rPr>
                <w:rFonts w:cs="Arial"/>
                <w:sz w:val="20"/>
                <w:szCs w:val="20"/>
              </w:rPr>
            </w:pPr>
            <w:r w:rsidRPr="002B7440">
              <w:rPr>
                <w:rFonts w:cs="Arial"/>
                <w:sz w:val="20"/>
                <w:szCs w:val="20"/>
              </w:rPr>
              <w:t>5 min</w:t>
            </w:r>
          </w:p>
        </w:tc>
      </w:tr>
      <w:tr w:rsidR="00954108" w:rsidRPr="002B7440" w14:paraId="2957C484" w14:textId="77777777" w:rsidTr="00EF5404">
        <w:trPr>
          <w:trHeight w:val="260"/>
        </w:trPr>
        <w:tc>
          <w:tcPr>
            <w:tcW w:w="2064" w:type="pct"/>
            <w:tcBorders>
              <w:top w:val="nil"/>
              <w:bottom w:val="single" w:sz="4" w:space="0" w:color="auto"/>
            </w:tcBorders>
            <w:shd w:val="clear" w:color="auto" w:fill="auto"/>
          </w:tcPr>
          <w:p w14:paraId="2957C480" w14:textId="77777777" w:rsidR="00954108" w:rsidRPr="002B7440" w:rsidRDefault="00954108" w:rsidP="00EF5404">
            <w:pPr>
              <w:spacing w:line="240" w:lineRule="auto"/>
              <w:rPr>
                <w:rFonts w:cs="Arial"/>
                <w:sz w:val="20"/>
                <w:szCs w:val="20"/>
              </w:rPr>
            </w:pPr>
          </w:p>
        </w:tc>
        <w:tc>
          <w:tcPr>
            <w:tcW w:w="1228" w:type="pct"/>
            <w:tcBorders>
              <w:top w:val="nil"/>
              <w:bottom w:val="single" w:sz="4" w:space="0" w:color="auto"/>
            </w:tcBorders>
            <w:shd w:val="clear" w:color="auto" w:fill="auto"/>
          </w:tcPr>
          <w:p w14:paraId="2957C481" w14:textId="77777777" w:rsidR="00954108" w:rsidRPr="002B7440" w:rsidRDefault="00954108" w:rsidP="00EF5404">
            <w:pPr>
              <w:spacing w:line="240" w:lineRule="auto"/>
              <w:rPr>
                <w:rFonts w:cs="Arial"/>
                <w:sz w:val="20"/>
                <w:szCs w:val="20"/>
              </w:rPr>
            </w:pPr>
            <w:r w:rsidRPr="002B7440">
              <w:rPr>
                <w:rFonts w:cs="Arial"/>
                <w:sz w:val="20"/>
                <w:szCs w:val="20"/>
              </w:rPr>
              <w:t>Hold</w:t>
            </w:r>
          </w:p>
        </w:tc>
        <w:tc>
          <w:tcPr>
            <w:tcW w:w="1076" w:type="pct"/>
            <w:tcBorders>
              <w:top w:val="nil"/>
              <w:bottom w:val="single" w:sz="4" w:space="0" w:color="auto"/>
            </w:tcBorders>
            <w:shd w:val="clear" w:color="auto" w:fill="auto"/>
          </w:tcPr>
          <w:p w14:paraId="2957C482" w14:textId="77777777" w:rsidR="00954108" w:rsidRPr="002B7440" w:rsidRDefault="00954108" w:rsidP="00EF5404">
            <w:pPr>
              <w:spacing w:line="240" w:lineRule="auto"/>
              <w:rPr>
                <w:rFonts w:cs="Arial"/>
                <w:sz w:val="20"/>
                <w:szCs w:val="20"/>
              </w:rPr>
            </w:pPr>
            <w:r w:rsidRPr="002B7440">
              <w:rPr>
                <w:rFonts w:cs="Arial"/>
                <w:sz w:val="20"/>
                <w:szCs w:val="20"/>
              </w:rPr>
              <w:t>12ºC</w:t>
            </w:r>
          </w:p>
        </w:tc>
        <w:tc>
          <w:tcPr>
            <w:tcW w:w="632" w:type="pct"/>
            <w:tcBorders>
              <w:top w:val="nil"/>
              <w:bottom w:val="single" w:sz="4" w:space="0" w:color="auto"/>
            </w:tcBorders>
            <w:shd w:val="clear" w:color="auto" w:fill="auto"/>
          </w:tcPr>
          <w:p w14:paraId="2957C483" w14:textId="77777777" w:rsidR="00954108" w:rsidRPr="002B7440" w:rsidRDefault="00954108" w:rsidP="00EF5404">
            <w:pPr>
              <w:spacing w:line="240" w:lineRule="auto"/>
              <w:rPr>
                <w:rFonts w:cs="Arial"/>
                <w:sz w:val="20"/>
                <w:szCs w:val="20"/>
              </w:rPr>
            </w:pPr>
            <w:r w:rsidRPr="002B7440">
              <w:rPr>
                <w:rFonts w:cs="Arial"/>
                <w:sz w:val="20"/>
                <w:szCs w:val="20"/>
              </w:rPr>
              <w:t>∞</w:t>
            </w:r>
          </w:p>
        </w:tc>
      </w:tr>
      <w:tr w:rsidR="00954108" w:rsidRPr="002B7440" w14:paraId="2957C489" w14:textId="77777777" w:rsidTr="00EF5404">
        <w:trPr>
          <w:trHeight w:val="242"/>
        </w:trPr>
        <w:tc>
          <w:tcPr>
            <w:tcW w:w="2064" w:type="pct"/>
            <w:tcBorders>
              <w:top w:val="single" w:sz="4" w:space="0" w:color="auto"/>
              <w:bottom w:val="nil"/>
            </w:tcBorders>
            <w:shd w:val="clear" w:color="auto" w:fill="auto"/>
          </w:tcPr>
          <w:p w14:paraId="2957C485" w14:textId="77777777" w:rsidR="00954108" w:rsidRPr="002B7440" w:rsidRDefault="00954108" w:rsidP="00EF5404">
            <w:pPr>
              <w:spacing w:line="240" w:lineRule="auto"/>
              <w:rPr>
                <w:rFonts w:cs="Arial"/>
                <w:sz w:val="20"/>
                <w:szCs w:val="20"/>
              </w:rPr>
            </w:pPr>
            <w:r w:rsidRPr="002B7440">
              <w:rPr>
                <w:rFonts w:cs="Arial"/>
                <w:sz w:val="20"/>
                <w:szCs w:val="20"/>
              </w:rPr>
              <w:t>Nex_D3Af-Nex_D3Br</w:t>
            </w:r>
          </w:p>
        </w:tc>
        <w:tc>
          <w:tcPr>
            <w:tcW w:w="1228" w:type="pct"/>
            <w:tcBorders>
              <w:top w:val="single" w:sz="4" w:space="0" w:color="auto"/>
              <w:bottom w:val="nil"/>
            </w:tcBorders>
            <w:shd w:val="clear" w:color="auto" w:fill="auto"/>
          </w:tcPr>
          <w:p w14:paraId="2957C486" w14:textId="77777777" w:rsidR="00954108" w:rsidRPr="002B7440" w:rsidRDefault="00954108" w:rsidP="00EF5404">
            <w:pPr>
              <w:spacing w:line="240" w:lineRule="auto"/>
              <w:rPr>
                <w:rFonts w:cs="Arial"/>
                <w:sz w:val="20"/>
                <w:szCs w:val="20"/>
              </w:rPr>
            </w:pPr>
            <w:r w:rsidRPr="002B7440">
              <w:rPr>
                <w:rFonts w:cs="Arial"/>
                <w:sz w:val="20"/>
                <w:szCs w:val="20"/>
              </w:rPr>
              <w:t>Denaturation</w:t>
            </w:r>
          </w:p>
        </w:tc>
        <w:tc>
          <w:tcPr>
            <w:tcW w:w="1076" w:type="pct"/>
            <w:tcBorders>
              <w:top w:val="single" w:sz="4" w:space="0" w:color="auto"/>
              <w:bottom w:val="nil"/>
            </w:tcBorders>
            <w:shd w:val="clear" w:color="auto" w:fill="auto"/>
          </w:tcPr>
          <w:p w14:paraId="2957C487" w14:textId="77777777" w:rsidR="00954108" w:rsidRPr="002B7440" w:rsidRDefault="00954108" w:rsidP="00EF5404">
            <w:pPr>
              <w:spacing w:line="240" w:lineRule="auto"/>
              <w:rPr>
                <w:rFonts w:cs="Arial"/>
                <w:sz w:val="20"/>
                <w:szCs w:val="20"/>
              </w:rPr>
            </w:pPr>
            <w:r w:rsidRPr="002B7440">
              <w:rPr>
                <w:rFonts w:cs="Arial"/>
                <w:sz w:val="20"/>
                <w:szCs w:val="20"/>
              </w:rPr>
              <w:t>98ºC</w:t>
            </w:r>
          </w:p>
        </w:tc>
        <w:tc>
          <w:tcPr>
            <w:tcW w:w="632" w:type="pct"/>
            <w:tcBorders>
              <w:top w:val="single" w:sz="4" w:space="0" w:color="auto"/>
              <w:bottom w:val="nil"/>
            </w:tcBorders>
            <w:shd w:val="clear" w:color="auto" w:fill="auto"/>
          </w:tcPr>
          <w:p w14:paraId="2957C488" w14:textId="77777777" w:rsidR="00954108" w:rsidRPr="002B7440" w:rsidRDefault="00954108" w:rsidP="00EF5404">
            <w:pPr>
              <w:spacing w:line="240" w:lineRule="auto"/>
              <w:rPr>
                <w:rFonts w:cs="Arial"/>
                <w:sz w:val="20"/>
                <w:szCs w:val="20"/>
              </w:rPr>
            </w:pPr>
            <w:r w:rsidRPr="002B7440">
              <w:rPr>
                <w:rFonts w:cs="Arial"/>
                <w:sz w:val="20"/>
                <w:szCs w:val="20"/>
              </w:rPr>
              <w:t>2 mins</w:t>
            </w:r>
          </w:p>
        </w:tc>
      </w:tr>
      <w:tr w:rsidR="00954108" w:rsidRPr="002B7440" w14:paraId="2957C493" w14:textId="77777777" w:rsidTr="00EF5404">
        <w:trPr>
          <w:trHeight w:val="403"/>
        </w:trPr>
        <w:tc>
          <w:tcPr>
            <w:tcW w:w="2064" w:type="pct"/>
            <w:tcBorders>
              <w:top w:val="nil"/>
              <w:bottom w:val="nil"/>
            </w:tcBorders>
            <w:shd w:val="clear" w:color="auto" w:fill="auto"/>
          </w:tcPr>
          <w:p w14:paraId="2957C48A"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8B" w14:textId="77777777" w:rsidR="00954108" w:rsidRPr="002B7440" w:rsidRDefault="00954108" w:rsidP="00EF5404">
            <w:pPr>
              <w:spacing w:line="240" w:lineRule="auto"/>
              <w:rPr>
                <w:rFonts w:cs="Arial"/>
                <w:sz w:val="20"/>
                <w:szCs w:val="20"/>
              </w:rPr>
            </w:pPr>
            <w:r w:rsidRPr="002B7440">
              <w:rPr>
                <w:rFonts w:cs="Arial"/>
                <w:sz w:val="20"/>
                <w:szCs w:val="20"/>
              </w:rPr>
              <w:t>30 cycles</w:t>
            </w:r>
          </w:p>
          <w:p w14:paraId="2957C48C" w14:textId="77777777" w:rsidR="00954108" w:rsidRPr="002B7440" w:rsidRDefault="00954108" w:rsidP="00EF5404">
            <w:pPr>
              <w:spacing w:line="240" w:lineRule="auto"/>
              <w:rPr>
                <w:rFonts w:cs="Arial"/>
                <w:sz w:val="20"/>
                <w:szCs w:val="20"/>
              </w:rPr>
            </w:pPr>
          </w:p>
        </w:tc>
        <w:tc>
          <w:tcPr>
            <w:tcW w:w="1076" w:type="pct"/>
            <w:tcBorders>
              <w:top w:val="nil"/>
              <w:bottom w:val="nil"/>
            </w:tcBorders>
            <w:shd w:val="clear" w:color="auto" w:fill="auto"/>
          </w:tcPr>
          <w:p w14:paraId="2957C48D" w14:textId="77777777" w:rsidR="00954108" w:rsidRPr="002B7440" w:rsidRDefault="00954108" w:rsidP="00EF5404">
            <w:pPr>
              <w:spacing w:line="240" w:lineRule="auto"/>
              <w:rPr>
                <w:rFonts w:cs="Arial"/>
                <w:sz w:val="20"/>
                <w:szCs w:val="20"/>
              </w:rPr>
            </w:pPr>
            <w:r w:rsidRPr="002B7440">
              <w:rPr>
                <w:rFonts w:cs="Arial"/>
                <w:sz w:val="20"/>
                <w:szCs w:val="20"/>
              </w:rPr>
              <w:t>98ºC</w:t>
            </w:r>
          </w:p>
          <w:p w14:paraId="2957C48E" w14:textId="77777777" w:rsidR="00954108" w:rsidRPr="002B7440" w:rsidRDefault="00954108" w:rsidP="00EF5404">
            <w:pPr>
              <w:spacing w:line="240" w:lineRule="auto"/>
              <w:rPr>
                <w:rFonts w:cs="Arial"/>
                <w:sz w:val="20"/>
                <w:szCs w:val="20"/>
              </w:rPr>
            </w:pPr>
            <w:r w:rsidRPr="002B7440">
              <w:rPr>
                <w:rFonts w:cs="Arial"/>
                <w:sz w:val="20"/>
                <w:szCs w:val="20"/>
              </w:rPr>
              <w:t>55ºC</w:t>
            </w:r>
          </w:p>
          <w:p w14:paraId="2957C48F"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90" w14:textId="77777777" w:rsidR="00954108" w:rsidRPr="002B7440" w:rsidRDefault="00954108" w:rsidP="00EF5404">
            <w:pPr>
              <w:spacing w:line="240" w:lineRule="auto"/>
              <w:rPr>
                <w:rFonts w:cs="Arial"/>
                <w:sz w:val="20"/>
                <w:szCs w:val="20"/>
              </w:rPr>
            </w:pPr>
            <w:r w:rsidRPr="002B7440">
              <w:rPr>
                <w:rFonts w:cs="Arial"/>
                <w:sz w:val="20"/>
                <w:szCs w:val="20"/>
              </w:rPr>
              <w:t>20 s</w:t>
            </w:r>
          </w:p>
          <w:p w14:paraId="2957C491" w14:textId="77777777" w:rsidR="00954108" w:rsidRPr="002B7440" w:rsidRDefault="00954108" w:rsidP="00EF5404">
            <w:pPr>
              <w:spacing w:line="240" w:lineRule="auto"/>
              <w:rPr>
                <w:rFonts w:cs="Arial"/>
                <w:sz w:val="20"/>
                <w:szCs w:val="20"/>
              </w:rPr>
            </w:pPr>
            <w:r w:rsidRPr="002B7440">
              <w:rPr>
                <w:rFonts w:cs="Arial"/>
                <w:sz w:val="20"/>
                <w:szCs w:val="20"/>
              </w:rPr>
              <w:t>45 s</w:t>
            </w:r>
          </w:p>
          <w:p w14:paraId="2957C492" w14:textId="77777777" w:rsidR="00954108" w:rsidRPr="002B7440" w:rsidRDefault="00954108" w:rsidP="00EF5404">
            <w:pPr>
              <w:spacing w:line="240" w:lineRule="auto"/>
              <w:rPr>
                <w:rFonts w:cs="Arial"/>
                <w:sz w:val="20"/>
                <w:szCs w:val="20"/>
              </w:rPr>
            </w:pPr>
            <w:r w:rsidRPr="002B7440">
              <w:rPr>
                <w:rFonts w:cs="Arial"/>
                <w:sz w:val="20"/>
                <w:szCs w:val="20"/>
              </w:rPr>
              <w:t>45 s</w:t>
            </w:r>
          </w:p>
        </w:tc>
      </w:tr>
      <w:tr w:rsidR="00954108" w:rsidRPr="002B7440" w14:paraId="2957C498" w14:textId="77777777" w:rsidTr="00EF5404">
        <w:trPr>
          <w:trHeight w:val="242"/>
        </w:trPr>
        <w:tc>
          <w:tcPr>
            <w:tcW w:w="2064" w:type="pct"/>
            <w:tcBorders>
              <w:top w:val="nil"/>
              <w:bottom w:val="nil"/>
            </w:tcBorders>
            <w:shd w:val="clear" w:color="auto" w:fill="auto"/>
          </w:tcPr>
          <w:p w14:paraId="2957C494"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95" w14:textId="77777777" w:rsidR="00954108" w:rsidRPr="002B7440" w:rsidRDefault="00954108" w:rsidP="00EF5404">
            <w:pPr>
              <w:spacing w:line="240" w:lineRule="auto"/>
              <w:rPr>
                <w:rFonts w:cs="Arial"/>
                <w:sz w:val="20"/>
                <w:szCs w:val="20"/>
              </w:rPr>
            </w:pPr>
            <w:r w:rsidRPr="002B7440">
              <w:rPr>
                <w:rFonts w:cs="Arial"/>
                <w:sz w:val="20"/>
                <w:szCs w:val="20"/>
              </w:rPr>
              <w:t>Final extension</w:t>
            </w:r>
          </w:p>
        </w:tc>
        <w:tc>
          <w:tcPr>
            <w:tcW w:w="1076" w:type="pct"/>
            <w:tcBorders>
              <w:top w:val="nil"/>
              <w:bottom w:val="nil"/>
            </w:tcBorders>
            <w:shd w:val="clear" w:color="auto" w:fill="auto"/>
          </w:tcPr>
          <w:p w14:paraId="2957C496"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97" w14:textId="77777777" w:rsidR="00954108" w:rsidRPr="002B7440" w:rsidRDefault="00954108" w:rsidP="00EF5404">
            <w:pPr>
              <w:spacing w:line="240" w:lineRule="auto"/>
              <w:rPr>
                <w:rFonts w:cs="Arial"/>
                <w:sz w:val="20"/>
                <w:szCs w:val="20"/>
              </w:rPr>
            </w:pPr>
            <w:r w:rsidRPr="002B7440">
              <w:rPr>
                <w:rFonts w:cs="Arial"/>
                <w:sz w:val="20"/>
                <w:szCs w:val="20"/>
              </w:rPr>
              <w:t>5 min</w:t>
            </w:r>
          </w:p>
        </w:tc>
      </w:tr>
      <w:tr w:rsidR="00954108" w:rsidRPr="002B7440" w14:paraId="2957C49D" w14:textId="77777777" w:rsidTr="00EF5404">
        <w:trPr>
          <w:trHeight w:val="251"/>
        </w:trPr>
        <w:tc>
          <w:tcPr>
            <w:tcW w:w="2064" w:type="pct"/>
            <w:tcBorders>
              <w:top w:val="nil"/>
              <w:bottom w:val="single" w:sz="4" w:space="0" w:color="auto"/>
            </w:tcBorders>
            <w:shd w:val="clear" w:color="auto" w:fill="auto"/>
          </w:tcPr>
          <w:p w14:paraId="2957C499" w14:textId="77777777" w:rsidR="00954108" w:rsidRPr="002B7440" w:rsidRDefault="00954108" w:rsidP="00EF5404">
            <w:pPr>
              <w:spacing w:line="240" w:lineRule="auto"/>
              <w:rPr>
                <w:rFonts w:cs="Arial"/>
                <w:sz w:val="20"/>
                <w:szCs w:val="20"/>
              </w:rPr>
            </w:pPr>
          </w:p>
        </w:tc>
        <w:tc>
          <w:tcPr>
            <w:tcW w:w="1228" w:type="pct"/>
            <w:tcBorders>
              <w:top w:val="nil"/>
              <w:bottom w:val="single" w:sz="4" w:space="0" w:color="auto"/>
            </w:tcBorders>
            <w:shd w:val="clear" w:color="auto" w:fill="auto"/>
          </w:tcPr>
          <w:p w14:paraId="2957C49A" w14:textId="77777777" w:rsidR="00954108" w:rsidRPr="002B7440" w:rsidRDefault="00954108" w:rsidP="00EF5404">
            <w:pPr>
              <w:spacing w:line="240" w:lineRule="auto"/>
              <w:rPr>
                <w:rFonts w:cs="Arial"/>
                <w:sz w:val="20"/>
                <w:szCs w:val="20"/>
              </w:rPr>
            </w:pPr>
            <w:r w:rsidRPr="002B7440">
              <w:rPr>
                <w:rFonts w:cs="Arial"/>
                <w:sz w:val="20"/>
                <w:szCs w:val="20"/>
              </w:rPr>
              <w:t>Hold</w:t>
            </w:r>
          </w:p>
        </w:tc>
        <w:tc>
          <w:tcPr>
            <w:tcW w:w="1076" w:type="pct"/>
            <w:tcBorders>
              <w:top w:val="nil"/>
              <w:bottom w:val="single" w:sz="4" w:space="0" w:color="auto"/>
            </w:tcBorders>
            <w:shd w:val="clear" w:color="auto" w:fill="auto"/>
          </w:tcPr>
          <w:p w14:paraId="2957C49B" w14:textId="77777777" w:rsidR="00954108" w:rsidRPr="002B7440" w:rsidRDefault="00954108" w:rsidP="00EF5404">
            <w:pPr>
              <w:spacing w:line="240" w:lineRule="auto"/>
              <w:rPr>
                <w:rFonts w:cs="Arial"/>
                <w:sz w:val="20"/>
                <w:szCs w:val="20"/>
              </w:rPr>
            </w:pPr>
            <w:r w:rsidRPr="002B7440">
              <w:rPr>
                <w:rFonts w:cs="Arial"/>
                <w:sz w:val="20"/>
                <w:szCs w:val="20"/>
              </w:rPr>
              <w:t>4ºC</w:t>
            </w:r>
          </w:p>
        </w:tc>
        <w:tc>
          <w:tcPr>
            <w:tcW w:w="632" w:type="pct"/>
            <w:tcBorders>
              <w:top w:val="nil"/>
              <w:bottom w:val="single" w:sz="4" w:space="0" w:color="auto"/>
            </w:tcBorders>
            <w:shd w:val="clear" w:color="auto" w:fill="auto"/>
          </w:tcPr>
          <w:p w14:paraId="2957C49C" w14:textId="77777777" w:rsidR="00954108" w:rsidRPr="002B7440" w:rsidRDefault="00954108" w:rsidP="00EF5404">
            <w:pPr>
              <w:spacing w:line="240" w:lineRule="auto"/>
              <w:rPr>
                <w:rFonts w:cs="Arial"/>
                <w:sz w:val="20"/>
                <w:szCs w:val="20"/>
              </w:rPr>
            </w:pPr>
            <w:r w:rsidRPr="002B7440">
              <w:rPr>
                <w:rFonts w:cs="Arial"/>
                <w:sz w:val="20"/>
                <w:szCs w:val="20"/>
              </w:rPr>
              <w:t>∞</w:t>
            </w:r>
          </w:p>
        </w:tc>
      </w:tr>
      <w:tr w:rsidR="00954108" w:rsidRPr="002B7440" w14:paraId="2957C4A2" w14:textId="77777777" w:rsidTr="00EF5404">
        <w:trPr>
          <w:trHeight w:val="251"/>
        </w:trPr>
        <w:tc>
          <w:tcPr>
            <w:tcW w:w="2064" w:type="pct"/>
            <w:tcBorders>
              <w:top w:val="single" w:sz="4" w:space="0" w:color="auto"/>
              <w:bottom w:val="nil"/>
            </w:tcBorders>
            <w:shd w:val="clear" w:color="auto" w:fill="auto"/>
          </w:tcPr>
          <w:p w14:paraId="2957C49E" w14:textId="77777777" w:rsidR="00954108" w:rsidRPr="002B7440" w:rsidRDefault="00954108" w:rsidP="00EF5404">
            <w:pPr>
              <w:spacing w:line="240" w:lineRule="auto"/>
              <w:rPr>
                <w:rFonts w:cs="Arial"/>
                <w:sz w:val="20"/>
                <w:szCs w:val="20"/>
              </w:rPr>
            </w:pPr>
            <w:r w:rsidRPr="002B7440">
              <w:rPr>
                <w:rFonts w:cs="Arial"/>
                <w:sz w:val="20"/>
                <w:szCs w:val="20"/>
              </w:rPr>
              <w:t>Nex_JB3-Nex_JB5GED</w:t>
            </w:r>
          </w:p>
        </w:tc>
        <w:tc>
          <w:tcPr>
            <w:tcW w:w="1228" w:type="pct"/>
            <w:tcBorders>
              <w:top w:val="single" w:sz="4" w:space="0" w:color="auto"/>
              <w:bottom w:val="nil"/>
            </w:tcBorders>
            <w:shd w:val="clear" w:color="auto" w:fill="auto"/>
          </w:tcPr>
          <w:p w14:paraId="2957C49F" w14:textId="77777777" w:rsidR="00954108" w:rsidRPr="002B7440" w:rsidRDefault="00954108" w:rsidP="00EF5404">
            <w:pPr>
              <w:spacing w:line="240" w:lineRule="auto"/>
              <w:rPr>
                <w:rFonts w:cs="Arial"/>
                <w:sz w:val="20"/>
                <w:szCs w:val="20"/>
              </w:rPr>
            </w:pPr>
            <w:r w:rsidRPr="002B7440">
              <w:rPr>
                <w:rFonts w:cs="Arial"/>
                <w:sz w:val="20"/>
                <w:szCs w:val="20"/>
              </w:rPr>
              <w:t>Denaturation</w:t>
            </w:r>
          </w:p>
        </w:tc>
        <w:tc>
          <w:tcPr>
            <w:tcW w:w="1076" w:type="pct"/>
            <w:tcBorders>
              <w:top w:val="single" w:sz="4" w:space="0" w:color="auto"/>
              <w:bottom w:val="nil"/>
            </w:tcBorders>
            <w:shd w:val="clear" w:color="auto" w:fill="auto"/>
          </w:tcPr>
          <w:p w14:paraId="2957C4A0" w14:textId="77777777" w:rsidR="00954108" w:rsidRPr="002B7440" w:rsidRDefault="00954108" w:rsidP="00EF5404">
            <w:pPr>
              <w:spacing w:line="240" w:lineRule="auto"/>
              <w:rPr>
                <w:rFonts w:cs="Arial"/>
                <w:sz w:val="20"/>
                <w:szCs w:val="20"/>
              </w:rPr>
            </w:pPr>
            <w:r w:rsidRPr="002B7440">
              <w:rPr>
                <w:rFonts w:cs="Arial"/>
                <w:sz w:val="20"/>
                <w:szCs w:val="20"/>
              </w:rPr>
              <w:t>98ºC</w:t>
            </w:r>
          </w:p>
        </w:tc>
        <w:tc>
          <w:tcPr>
            <w:tcW w:w="632" w:type="pct"/>
            <w:tcBorders>
              <w:top w:val="single" w:sz="4" w:space="0" w:color="auto"/>
              <w:bottom w:val="nil"/>
            </w:tcBorders>
            <w:shd w:val="clear" w:color="auto" w:fill="auto"/>
          </w:tcPr>
          <w:p w14:paraId="2957C4A1" w14:textId="77777777" w:rsidR="00954108" w:rsidRPr="002B7440" w:rsidRDefault="00954108" w:rsidP="00EF5404">
            <w:pPr>
              <w:spacing w:line="240" w:lineRule="auto"/>
              <w:rPr>
                <w:rFonts w:cs="Arial"/>
                <w:sz w:val="20"/>
                <w:szCs w:val="20"/>
              </w:rPr>
            </w:pPr>
            <w:r w:rsidRPr="002B7440">
              <w:rPr>
                <w:rFonts w:cs="Arial"/>
                <w:sz w:val="20"/>
                <w:szCs w:val="20"/>
              </w:rPr>
              <w:t>2 min</w:t>
            </w:r>
          </w:p>
        </w:tc>
      </w:tr>
      <w:tr w:rsidR="00954108" w:rsidRPr="002B7440" w14:paraId="2957C4AB" w14:textId="77777777" w:rsidTr="00EF5404">
        <w:trPr>
          <w:trHeight w:val="403"/>
        </w:trPr>
        <w:tc>
          <w:tcPr>
            <w:tcW w:w="2064" w:type="pct"/>
            <w:tcBorders>
              <w:top w:val="nil"/>
              <w:bottom w:val="nil"/>
            </w:tcBorders>
            <w:shd w:val="clear" w:color="auto" w:fill="auto"/>
          </w:tcPr>
          <w:p w14:paraId="2957C4A3"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A4" w14:textId="77777777" w:rsidR="00954108" w:rsidRPr="002B7440" w:rsidRDefault="00954108" w:rsidP="00EF5404">
            <w:pPr>
              <w:spacing w:line="240" w:lineRule="auto"/>
              <w:rPr>
                <w:rFonts w:cs="Arial"/>
                <w:sz w:val="20"/>
                <w:szCs w:val="20"/>
              </w:rPr>
            </w:pPr>
            <w:r w:rsidRPr="002B7440">
              <w:rPr>
                <w:rFonts w:cs="Arial"/>
                <w:sz w:val="20"/>
                <w:szCs w:val="20"/>
              </w:rPr>
              <w:t>5 cycles</w:t>
            </w:r>
          </w:p>
        </w:tc>
        <w:tc>
          <w:tcPr>
            <w:tcW w:w="1076" w:type="pct"/>
            <w:tcBorders>
              <w:top w:val="nil"/>
              <w:bottom w:val="nil"/>
            </w:tcBorders>
            <w:shd w:val="clear" w:color="auto" w:fill="auto"/>
          </w:tcPr>
          <w:p w14:paraId="2957C4A5" w14:textId="77777777" w:rsidR="00954108" w:rsidRPr="002B7440" w:rsidRDefault="00954108" w:rsidP="00EF5404">
            <w:pPr>
              <w:spacing w:line="240" w:lineRule="auto"/>
              <w:rPr>
                <w:rFonts w:cs="Arial"/>
                <w:sz w:val="20"/>
                <w:szCs w:val="20"/>
              </w:rPr>
            </w:pPr>
            <w:r w:rsidRPr="002B7440">
              <w:rPr>
                <w:rFonts w:cs="Arial"/>
                <w:sz w:val="20"/>
                <w:szCs w:val="20"/>
              </w:rPr>
              <w:t>98ºC</w:t>
            </w:r>
          </w:p>
          <w:p w14:paraId="2957C4A6" w14:textId="77777777" w:rsidR="00954108" w:rsidRPr="002B7440" w:rsidRDefault="00954108" w:rsidP="00EF5404">
            <w:pPr>
              <w:spacing w:line="240" w:lineRule="auto"/>
              <w:rPr>
                <w:rFonts w:cs="Arial"/>
                <w:sz w:val="20"/>
                <w:szCs w:val="20"/>
              </w:rPr>
            </w:pPr>
            <w:r w:rsidRPr="002B7440">
              <w:rPr>
                <w:rFonts w:cs="Arial"/>
                <w:sz w:val="20"/>
                <w:szCs w:val="20"/>
              </w:rPr>
              <w:t>55ºC</w:t>
            </w:r>
          </w:p>
          <w:p w14:paraId="2957C4A7"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A8" w14:textId="77777777" w:rsidR="00954108" w:rsidRPr="002B7440" w:rsidRDefault="00954108" w:rsidP="00EF5404">
            <w:pPr>
              <w:spacing w:line="240" w:lineRule="auto"/>
              <w:rPr>
                <w:rFonts w:cs="Arial"/>
                <w:sz w:val="20"/>
                <w:szCs w:val="20"/>
              </w:rPr>
            </w:pPr>
            <w:r w:rsidRPr="002B7440">
              <w:rPr>
                <w:rFonts w:cs="Arial"/>
                <w:sz w:val="20"/>
                <w:szCs w:val="20"/>
              </w:rPr>
              <w:t>20 s</w:t>
            </w:r>
          </w:p>
          <w:p w14:paraId="2957C4A9" w14:textId="77777777" w:rsidR="00954108" w:rsidRPr="002B7440" w:rsidRDefault="00954108" w:rsidP="00EF5404">
            <w:pPr>
              <w:spacing w:line="240" w:lineRule="auto"/>
              <w:rPr>
                <w:rFonts w:cs="Arial"/>
                <w:sz w:val="20"/>
                <w:szCs w:val="20"/>
              </w:rPr>
            </w:pPr>
            <w:r w:rsidRPr="002B7440">
              <w:rPr>
                <w:rFonts w:cs="Arial"/>
                <w:sz w:val="20"/>
                <w:szCs w:val="20"/>
              </w:rPr>
              <w:t>45 s</w:t>
            </w:r>
          </w:p>
          <w:p w14:paraId="2957C4AA" w14:textId="77777777" w:rsidR="00954108" w:rsidRPr="002B7440" w:rsidRDefault="00954108" w:rsidP="00EF5404">
            <w:pPr>
              <w:spacing w:line="240" w:lineRule="auto"/>
              <w:rPr>
                <w:rFonts w:cs="Arial"/>
                <w:sz w:val="20"/>
                <w:szCs w:val="20"/>
              </w:rPr>
            </w:pPr>
            <w:r w:rsidRPr="002B7440">
              <w:rPr>
                <w:rFonts w:cs="Arial"/>
                <w:sz w:val="20"/>
                <w:szCs w:val="20"/>
              </w:rPr>
              <w:t>60 s</w:t>
            </w:r>
          </w:p>
        </w:tc>
      </w:tr>
      <w:tr w:rsidR="00954108" w:rsidRPr="002B7440" w14:paraId="2957C4B4" w14:textId="77777777" w:rsidTr="00EF5404">
        <w:trPr>
          <w:trHeight w:val="403"/>
        </w:trPr>
        <w:tc>
          <w:tcPr>
            <w:tcW w:w="2064" w:type="pct"/>
            <w:tcBorders>
              <w:top w:val="nil"/>
              <w:bottom w:val="nil"/>
            </w:tcBorders>
            <w:shd w:val="clear" w:color="auto" w:fill="auto"/>
          </w:tcPr>
          <w:p w14:paraId="2957C4AC"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AD" w14:textId="77777777" w:rsidR="00954108" w:rsidRPr="002B7440" w:rsidRDefault="00954108" w:rsidP="00EF5404">
            <w:pPr>
              <w:spacing w:line="240" w:lineRule="auto"/>
              <w:rPr>
                <w:rFonts w:cs="Arial"/>
                <w:sz w:val="20"/>
                <w:szCs w:val="20"/>
              </w:rPr>
            </w:pPr>
            <w:r w:rsidRPr="002B7440">
              <w:rPr>
                <w:rFonts w:cs="Arial"/>
                <w:sz w:val="20"/>
                <w:szCs w:val="20"/>
              </w:rPr>
              <w:t>35 cycles</w:t>
            </w:r>
          </w:p>
        </w:tc>
        <w:tc>
          <w:tcPr>
            <w:tcW w:w="1076" w:type="pct"/>
            <w:tcBorders>
              <w:top w:val="nil"/>
              <w:bottom w:val="nil"/>
            </w:tcBorders>
            <w:shd w:val="clear" w:color="auto" w:fill="auto"/>
          </w:tcPr>
          <w:p w14:paraId="2957C4AE" w14:textId="77777777" w:rsidR="00954108" w:rsidRPr="002B7440" w:rsidRDefault="00954108" w:rsidP="00EF5404">
            <w:pPr>
              <w:spacing w:line="240" w:lineRule="auto"/>
              <w:rPr>
                <w:rFonts w:cs="Arial"/>
                <w:sz w:val="20"/>
                <w:szCs w:val="20"/>
              </w:rPr>
            </w:pPr>
            <w:r w:rsidRPr="002B7440">
              <w:rPr>
                <w:rFonts w:cs="Arial"/>
                <w:sz w:val="20"/>
                <w:szCs w:val="20"/>
              </w:rPr>
              <w:t>98ºC</w:t>
            </w:r>
          </w:p>
          <w:p w14:paraId="2957C4AF" w14:textId="77777777" w:rsidR="00954108" w:rsidRPr="002B7440" w:rsidRDefault="00954108" w:rsidP="00EF5404">
            <w:pPr>
              <w:spacing w:line="240" w:lineRule="auto"/>
              <w:rPr>
                <w:rFonts w:cs="Arial"/>
                <w:sz w:val="20"/>
                <w:szCs w:val="20"/>
              </w:rPr>
            </w:pPr>
            <w:r w:rsidRPr="002B7440">
              <w:rPr>
                <w:rFonts w:cs="Arial"/>
                <w:sz w:val="20"/>
                <w:szCs w:val="20"/>
              </w:rPr>
              <w:t>50ºC</w:t>
            </w:r>
          </w:p>
          <w:p w14:paraId="2957C4B0"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B1" w14:textId="77777777" w:rsidR="00954108" w:rsidRPr="002B7440" w:rsidRDefault="00954108" w:rsidP="00EF5404">
            <w:pPr>
              <w:spacing w:line="240" w:lineRule="auto"/>
              <w:rPr>
                <w:rFonts w:cs="Arial"/>
                <w:sz w:val="20"/>
                <w:szCs w:val="20"/>
              </w:rPr>
            </w:pPr>
            <w:r w:rsidRPr="002B7440">
              <w:rPr>
                <w:rFonts w:cs="Arial"/>
                <w:sz w:val="20"/>
                <w:szCs w:val="20"/>
              </w:rPr>
              <w:t>20 s</w:t>
            </w:r>
          </w:p>
          <w:p w14:paraId="2957C4B2" w14:textId="77777777" w:rsidR="00954108" w:rsidRPr="002B7440" w:rsidRDefault="00954108" w:rsidP="00EF5404">
            <w:pPr>
              <w:spacing w:line="240" w:lineRule="auto"/>
              <w:rPr>
                <w:rFonts w:cs="Arial"/>
                <w:sz w:val="20"/>
                <w:szCs w:val="20"/>
              </w:rPr>
            </w:pPr>
            <w:r w:rsidRPr="002B7440">
              <w:rPr>
                <w:rFonts w:cs="Arial"/>
                <w:sz w:val="20"/>
                <w:szCs w:val="20"/>
              </w:rPr>
              <w:t>45 s</w:t>
            </w:r>
          </w:p>
          <w:p w14:paraId="2957C4B3" w14:textId="77777777" w:rsidR="00954108" w:rsidRPr="002B7440" w:rsidRDefault="00954108" w:rsidP="00EF5404">
            <w:pPr>
              <w:spacing w:line="240" w:lineRule="auto"/>
              <w:rPr>
                <w:rFonts w:cs="Arial"/>
                <w:sz w:val="20"/>
                <w:szCs w:val="20"/>
              </w:rPr>
            </w:pPr>
            <w:r w:rsidRPr="002B7440">
              <w:rPr>
                <w:rFonts w:cs="Arial"/>
                <w:sz w:val="20"/>
                <w:szCs w:val="20"/>
              </w:rPr>
              <w:t>60 s</w:t>
            </w:r>
          </w:p>
        </w:tc>
      </w:tr>
      <w:tr w:rsidR="00954108" w:rsidRPr="002B7440" w14:paraId="2957C4B9" w14:textId="77777777" w:rsidTr="00EF5404">
        <w:trPr>
          <w:trHeight w:val="260"/>
        </w:trPr>
        <w:tc>
          <w:tcPr>
            <w:tcW w:w="2064" w:type="pct"/>
            <w:tcBorders>
              <w:top w:val="nil"/>
              <w:bottom w:val="nil"/>
            </w:tcBorders>
            <w:shd w:val="clear" w:color="auto" w:fill="auto"/>
          </w:tcPr>
          <w:p w14:paraId="2957C4B5" w14:textId="77777777" w:rsidR="00954108" w:rsidRPr="002B7440" w:rsidRDefault="00954108" w:rsidP="00EF5404">
            <w:pPr>
              <w:spacing w:line="240" w:lineRule="auto"/>
              <w:rPr>
                <w:rFonts w:cs="Arial"/>
                <w:sz w:val="20"/>
                <w:szCs w:val="20"/>
              </w:rPr>
            </w:pPr>
          </w:p>
        </w:tc>
        <w:tc>
          <w:tcPr>
            <w:tcW w:w="1228" w:type="pct"/>
            <w:tcBorders>
              <w:top w:val="nil"/>
              <w:bottom w:val="nil"/>
            </w:tcBorders>
            <w:shd w:val="clear" w:color="auto" w:fill="auto"/>
          </w:tcPr>
          <w:p w14:paraId="2957C4B6" w14:textId="77777777" w:rsidR="00954108" w:rsidRPr="002B7440" w:rsidRDefault="00954108" w:rsidP="00EF5404">
            <w:pPr>
              <w:spacing w:line="240" w:lineRule="auto"/>
              <w:rPr>
                <w:rFonts w:cs="Arial"/>
                <w:sz w:val="20"/>
                <w:szCs w:val="20"/>
              </w:rPr>
            </w:pPr>
            <w:r w:rsidRPr="002B7440">
              <w:rPr>
                <w:rFonts w:cs="Arial"/>
                <w:sz w:val="20"/>
                <w:szCs w:val="20"/>
              </w:rPr>
              <w:t>Final extension</w:t>
            </w:r>
          </w:p>
        </w:tc>
        <w:tc>
          <w:tcPr>
            <w:tcW w:w="1076" w:type="pct"/>
            <w:tcBorders>
              <w:top w:val="nil"/>
              <w:bottom w:val="nil"/>
            </w:tcBorders>
            <w:shd w:val="clear" w:color="auto" w:fill="auto"/>
          </w:tcPr>
          <w:p w14:paraId="2957C4B7" w14:textId="77777777" w:rsidR="00954108" w:rsidRPr="002B7440" w:rsidRDefault="00954108" w:rsidP="00EF5404">
            <w:pPr>
              <w:spacing w:line="240" w:lineRule="auto"/>
              <w:rPr>
                <w:rFonts w:cs="Arial"/>
                <w:sz w:val="20"/>
                <w:szCs w:val="20"/>
              </w:rPr>
            </w:pPr>
            <w:r w:rsidRPr="002B7440">
              <w:rPr>
                <w:rFonts w:cs="Arial"/>
                <w:sz w:val="20"/>
                <w:szCs w:val="20"/>
              </w:rPr>
              <w:t>72ºC</w:t>
            </w:r>
          </w:p>
        </w:tc>
        <w:tc>
          <w:tcPr>
            <w:tcW w:w="632" w:type="pct"/>
            <w:tcBorders>
              <w:top w:val="nil"/>
              <w:bottom w:val="nil"/>
            </w:tcBorders>
            <w:shd w:val="clear" w:color="auto" w:fill="auto"/>
          </w:tcPr>
          <w:p w14:paraId="2957C4B8" w14:textId="77777777" w:rsidR="00954108" w:rsidRPr="002B7440" w:rsidRDefault="00954108" w:rsidP="00EF5404">
            <w:pPr>
              <w:spacing w:line="240" w:lineRule="auto"/>
              <w:rPr>
                <w:rFonts w:cs="Arial"/>
                <w:sz w:val="20"/>
                <w:szCs w:val="20"/>
              </w:rPr>
            </w:pPr>
            <w:r w:rsidRPr="002B7440">
              <w:rPr>
                <w:rFonts w:cs="Arial"/>
                <w:sz w:val="20"/>
                <w:szCs w:val="20"/>
              </w:rPr>
              <w:t>10 min</w:t>
            </w:r>
          </w:p>
        </w:tc>
      </w:tr>
      <w:tr w:rsidR="00954108" w:rsidRPr="002B7440" w14:paraId="2957C4BE" w14:textId="77777777" w:rsidTr="00EF5404">
        <w:trPr>
          <w:trHeight w:val="251"/>
        </w:trPr>
        <w:tc>
          <w:tcPr>
            <w:tcW w:w="2064" w:type="pct"/>
            <w:tcBorders>
              <w:top w:val="nil"/>
              <w:bottom w:val="single" w:sz="4" w:space="0" w:color="auto"/>
            </w:tcBorders>
            <w:shd w:val="clear" w:color="auto" w:fill="auto"/>
          </w:tcPr>
          <w:p w14:paraId="2957C4BA" w14:textId="77777777" w:rsidR="00954108" w:rsidRPr="002B7440" w:rsidRDefault="00954108" w:rsidP="00EF5404">
            <w:pPr>
              <w:spacing w:line="240" w:lineRule="auto"/>
              <w:rPr>
                <w:rFonts w:cs="Arial"/>
                <w:sz w:val="20"/>
                <w:szCs w:val="20"/>
              </w:rPr>
            </w:pPr>
          </w:p>
        </w:tc>
        <w:tc>
          <w:tcPr>
            <w:tcW w:w="1228" w:type="pct"/>
            <w:tcBorders>
              <w:top w:val="nil"/>
              <w:bottom w:val="single" w:sz="4" w:space="0" w:color="auto"/>
            </w:tcBorders>
            <w:shd w:val="clear" w:color="auto" w:fill="auto"/>
          </w:tcPr>
          <w:p w14:paraId="2957C4BB" w14:textId="77777777" w:rsidR="00954108" w:rsidRPr="002B7440" w:rsidRDefault="00954108" w:rsidP="00EF5404">
            <w:pPr>
              <w:spacing w:line="240" w:lineRule="auto"/>
              <w:rPr>
                <w:rFonts w:cs="Arial"/>
                <w:sz w:val="20"/>
                <w:szCs w:val="20"/>
              </w:rPr>
            </w:pPr>
            <w:r w:rsidRPr="002B7440">
              <w:rPr>
                <w:rFonts w:cs="Arial"/>
                <w:sz w:val="20"/>
                <w:szCs w:val="20"/>
              </w:rPr>
              <w:t>Hold</w:t>
            </w:r>
          </w:p>
        </w:tc>
        <w:tc>
          <w:tcPr>
            <w:tcW w:w="1076" w:type="pct"/>
            <w:tcBorders>
              <w:top w:val="nil"/>
              <w:bottom w:val="single" w:sz="4" w:space="0" w:color="auto"/>
            </w:tcBorders>
            <w:shd w:val="clear" w:color="auto" w:fill="auto"/>
          </w:tcPr>
          <w:p w14:paraId="2957C4BC" w14:textId="77777777" w:rsidR="00954108" w:rsidRPr="002B7440" w:rsidRDefault="00954108" w:rsidP="00EF5404">
            <w:pPr>
              <w:spacing w:line="240" w:lineRule="auto"/>
              <w:rPr>
                <w:rFonts w:cs="Arial"/>
                <w:sz w:val="20"/>
                <w:szCs w:val="20"/>
              </w:rPr>
            </w:pPr>
            <w:r w:rsidRPr="002B7440">
              <w:rPr>
                <w:rFonts w:cs="Arial"/>
                <w:sz w:val="20"/>
                <w:szCs w:val="20"/>
              </w:rPr>
              <w:t>12ºC</w:t>
            </w:r>
          </w:p>
        </w:tc>
        <w:tc>
          <w:tcPr>
            <w:tcW w:w="632" w:type="pct"/>
            <w:tcBorders>
              <w:top w:val="nil"/>
              <w:bottom w:val="single" w:sz="4" w:space="0" w:color="auto"/>
            </w:tcBorders>
            <w:shd w:val="clear" w:color="auto" w:fill="auto"/>
          </w:tcPr>
          <w:p w14:paraId="2957C4BD" w14:textId="77777777" w:rsidR="00954108" w:rsidRPr="002B7440" w:rsidRDefault="00954108" w:rsidP="00EF5404">
            <w:pPr>
              <w:spacing w:line="240" w:lineRule="auto"/>
              <w:rPr>
                <w:rFonts w:cs="Arial"/>
                <w:sz w:val="20"/>
                <w:szCs w:val="20"/>
              </w:rPr>
            </w:pPr>
            <w:r w:rsidRPr="002B7440">
              <w:rPr>
                <w:rFonts w:cs="Arial"/>
                <w:sz w:val="20"/>
                <w:szCs w:val="20"/>
              </w:rPr>
              <w:t>∞</w:t>
            </w:r>
          </w:p>
        </w:tc>
      </w:tr>
    </w:tbl>
    <w:p w14:paraId="2957C4BF" w14:textId="77777777" w:rsidR="00954108" w:rsidRPr="00BE6747" w:rsidRDefault="00954108" w:rsidP="00954108">
      <w:pPr>
        <w:pStyle w:val="Caption"/>
        <w:keepNext/>
        <w:rPr>
          <w:rFonts w:cs="Arial"/>
          <w:i w:val="0"/>
        </w:rPr>
      </w:pPr>
    </w:p>
    <w:p w14:paraId="2957C4C0" w14:textId="77777777" w:rsidR="00954108" w:rsidRPr="00BE6747" w:rsidRDefault="00954108" w:rsidP="001074B0">
      <w:pPr>
        <w:pStyle w:val="Caption"/>
        <w:keepNext/>
        <w:spacing w:line="240" w:lineRule="auto"/>
        <w:rPr>
          <w:rFonts w:cs="Arial"/>
          <w:sz w:val="22"/>
        </w:rPr>
      </w:pPr>
      <w:r w:rsidRPr="00BE6747">
        <w:rPr>
          <w:rFonts w:cs="Arial"/>
          <w:u w:val="single"/>
        </w:rPr>
        <w:br w:type="page"/>
      </w:r>
      <w:bookmarkStart w:id="10" w:name="_Ref509563964"/>
      <w:r w:rsidRPr="00BE6747">
        <w:rPr>
          <w:rFonts w:cs="Arial"/>
          <w:sz w:val="22"/>
        </w:rPr>
        <w:lastRenderedPageBreak/>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4</w:t>
      </w:r>
      <w:r w:rsidR="000709FF">
        <w:rPr>
          <w:rFonts w:cs="Arial"/>
          <w:sz w:val="22"/>
        </w:rPr>
        <w:fldChar w:fldCharType="end"/>
      </w:r>
      <w:bookmarkEnd w:id="10"/>
      <w:r w:rsidRPr="00BE6747">
        <w:rPr>
          <w:rFonts w:cs="Arial"/>
          <w:sz w:val="22"/>
        </w:rPr>
        <w:t>. List of taxa and the accessions of the 28S rDNA records imported from NCBI into the reference library.</w:t>
      </w:r>
    </w:p>
    <w:tbl>
      <w:tblPr>
        <w:tblW w:w="0" w:type="auto"/>
        <w:tblBorders>
          <w:top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1769"/>
        <w:gridCol w:w="7251"/>
      </w:tblGrid>
      <w:tr w:rsidR="00954108" w:rsidRPr="00BE6747" w14:paraId="2957C4C3" w14:textId="77777777" w:rsidTr="00EF5404">
        <w:tc>
          <w:tcPr>
            <w:tcW w:w="0" w:type="auto"/>
            <w:tcBorders>
              <w:bottom w:val="single" w:sz="4" w:space="0" w:color="auto"/>
              <w:right w:val="nil"/>
            </w:tcBorders>
          </w:tcPr>
          <w:p w14:paraId="2957C4C1" w14:textId="77777777" w:rsidR="00954108" w:rsidRPr="00BE6747" w:rsidRDefault="00954108" w:rsidP="00EF5404">
            <w:pPr>
              <w:autoSpaceDE w:val="0"/>
              <w:autoSpaceDN w:val="0"/>
              <w:adjustRightInd w:val="0"/>
              <w:spacing w:line="240" w:lineRule="auto"/>
              <w:rPr>
                <w:rFonts w:cs="Arial"/>
                <w:b/>
                <w:color w:val="000000"/>
                <w:sz w:val="22"/>
                <w:szCs w:val="22"/>
              </w:rPr>
            </w:pPr>
            <w:r w:rsidRPr="00BE6747">
              <w:rPr>
                <w:rFonts w:cs="Arial"/>
                <w:b/>
                <w:color w:val="000000"/>
                <w:sz w:val="22"/>
                <w:szCs w:val="22"/>
              </w:rPr>
              <w:t>Taxa</w:t>
            </w:r>
          </w:p>
        </w:tc>
        <w:tc>
          <w:tcPr>
            <w:tcW w:w="0" w:type="auto"/>
            <w:tcBorders>
              <w:left w:val="nil"/>
              <w:bottom w:val="single" w:sz="4" w:space="0" w:color="auto"/>
            </w:tcBorders>
          </w:tcPr>
          <w:p w14:paraId="2957C4C2" w14:textId="77777777" w:rsidR="00954108" w:rsidRPr="00BE6747" w:rsidRDefault="00954108" w:rsidP="00EF5404">
            <w:pPr>
              <w:autoSpaceDE w:val="0"/>
              <w:autoSpaceDN w:val="0"/>
              <w:adjustRightInd w:val="0"/>
              <w:spacing w:line="240" w:lineRule="auto"/>
              <w:rPr>
                <w:rFonts w:cs="Arial"/>
                <w:b/>
                <w:color w:val="000000"/>
                <w:sz w:val="22"/>
                <w:szCs w:val="22"/>
              </w:rPr>
            </w:pPr>
            <w:r w:rsidRPr="00BE6747">
              <w:rPr>
                <w:rFonts w:cs="Arial"/>
                <w:b/>
                <w:color w:val="000000"/>
                <w:sz w:val="22"/>
                <w:szCs w:val="22"/>
              </w:rPr>
              <w:t>Accessions</w:t>
            </w:r>
          </w:p>
        </w:tc>
      </w:tr>
      <w:tr w:rsidR="00954108" w:rsidRPr="00BE6747" w14:paraId="2957C4C6" w14:textId="77777777" w:rsidTr="00EF5404">
        <w:trPr>
          <w:trHeight w:val="574"/>
        </w:trPr>
        <w:tc>
          <w:tcPr>
            <w:tcW w:w="0" w:type="auto"/>
            <w:tcBorders>
              <w:bottom w:val="nil"/>
              <w:right w:val="nil"/>
            </w:tcBorders>
          </w:tcPr>
          <w:p w14:paraId="2957C4C4"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Alaimus</w:t>
            </w:r>
          </w:p>
        </w:tc>
        <w:tc>
          <w:tcPr>
            <w:tcW w:w="0" w:type="auto"/>
            <w:tcBorders>
              <w:left w:val="nil"/>
              <w:bottom w:val="nil"/>
            </w:tcBorders>
          </w:tcPr>
          <w:p w14:paraId="2957C4C5"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DQ077791.1, JN1233432.1</w:t>
            </w:r>
          </w:p>
        </w:tc>
      </w:tr>
      <w:tr w:rsidR="00954108" w:rsidRPr="00BE6747" w14:paraId="2957C4C9" w14:textId="77777777" w:rsidTr="00EF5404">
        <w:trPr>
          <w:trHeight w:val="942"/>
        </w:trPr>
        <w:tc>
          <w:tcPr>
            <w:tcW w:w="0" w:type="auto"/>
            <w:tcBorders>
              <w:top w:val="nil"/>
              <w:bottom w:val="nil"/>
              <w:right w:val="nil"/>
            </w:tcBorders>
          </w:tcPr>
          <w:p w14:paraId="2957C4C7"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Trichodorus</w:t>
            </w:r>
          </w:p>
        </w:tc>
        <w:tc>
          <w:tcPr>
            <w:tcW w:w="0" w:type="auto"/>
            <w:tcBorders>
              <w:top w:val="nil"/>
              <w:left w:val="nil"/>
              <w:bottom w:val="nil"/>
            </w:tcBorders>
          </w:tcPr>
          <w:p w14:paraId="2957C4C8"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MF979186.1, MF979185.1, MF979182.1, KJ002504.1, JQ716462.1, JN123426.1, KX522761.1, JN123408.1, AM180729.1</w:t>
            </w:r>
          </w:p>
        </w:tc>
      </w:tr>
      <w:tr w:rsidR="00954108" w:rsidRPr="00BE6747" w14:paraId="2957C4CC" w14:textId="77777777" w:rsidTr="00EF5404">
        <w:trPr>
          <w:trHeight w:val="583"/>
        </w:trPr>
        <w:tc>
          <w:tcPr>
            <w:tcW w:w="0" w:type="auto"/>
            <w:tcBorders>
              <w:top w:val="nil"/>
              <w:bottom w:val="nil"/>
              <w:right w:val="nil"/>
            </w:tcBorders>
          </w:tcPr>
          <w:p w14:paraId="2957C4CA"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Tripyla</w:t>
            </w:r>
          </w:p>
        </w:tc>
        <w:tc>
          <w:tcPr>
            <w:tcW w:w="0" w:type="auto"/>
            <w:tcBorders>
              <w:top w:val="nil"/>
              <w:left w:val="nil"/>
              <w:bottom w:val="nil"/>
            </w:tcBorders>
          </w:tcPr>
          <w:p w14:paraId="2957C4CB"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MF325357.1, MF325355.1, MF125677.1, KU921604.1, KU921601.1 </w:t>
            </w:r>
          </w:p>
        </w:tc>
      </w:tr>
      <w:tr w:rsidR="00954108" w:rsidRPr="00BE6747" w14:paraId="2957C4CF" w14:textId="77777777" w:rsidTr="00EF5404">
        <w:trPr>
          <w:trHeight w:val="563"/>
        </w:trPr>
        <w:tc>
          <w:tcPr>
            <w:tcW w:w="0" w:type="auto"/>
            <w:tcBorders>
              <w:top w:val="nil"/>
              <w:bottom w:val="nil"/>
              <w:right w:val="nil"/>
            </w:tcBorders>
          </w:tcPr>
          <w:p w14:paraId="2957C4CD"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Prionchulus</w:t>
            </w:r>
          </w:p>
        </w:tc>
        <w:tc>
          <w:tcPr>
            <w:tcW w:w="0" w:type="auto"/>
            <w:tcBorders>
              <w:top w:val="nil"/>
              <w:left w:val="nil"/>
              <w:bottom w:val="nil"/>
            </w:tcBorders>
          </w:tcPr>
          <w:p w14:paraId="2957C4CE"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MF325333.1, MF325332.1, MF325330.1, MF325320.1 </w:t>
            </w:r>
          </w:p>
        </w:tc>
      </w:tr>
      <w:tr w:rsidR="00954108" w:rsidRPr="00BE6747" w14:paraId="2957C4D2" w14:textId="77777777" w:rsidTr="00EF5404">
        <w:trPr>
          <w:trHeight w:val="538"/>
        </w:trPr>
        <w:tc>
          <w:tcPr>
            <w:tcW w:w="0" w:type="auto"/>
            <w:tcBorders>
              <w:top w:val="nil"/>
              <w:bottom w:val="nil"/>
              <w:right w:val="nil"/>
            </w:tcBorders>
          </w:tcPr>
          <w:p w14:paraId="2957C4D0"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Anatonchus </w:t>
            </w:r>
          </w:p>
        </w:tc>
        <w:tc>
          <w:tcPr>
            <w:tcW w:w="0" w:type="auto"/>
            <w:tcBorders>
              <w:top w:val="nil"/>
              <w:left w:val="nil"/>
              <w:bottom w:val="nil"/>
            </w:tcBorders>
          </w:tcPr>
          <w:p w14:paraId="2957C4D1"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AY593065.1 </w:t>
            </w:r>
          </w:p>
        </w:tc>
      </w:tr>
      <w:tr w:rsidR="00954108" w:rsidRPr="00BE6747" w14:paraId="2957C4D5" w14:textId="77777777" w:rsidTr="00EF5404">
        <w:trPr>
          <w:trHeight w:val="560"/>
        </w:trPr>
        <w:tc>
          <w:tcPr>
            <w:tcW w:w="0" w:type="auto"/>
            <w:tcBorders>
              <w:top w:val="nil"/>
              <w:bottom w:val="nil"/>
              <w:right w:val="nil"/>
            </w:tcBorders>
          </w:tcPr>
          <w:p w14:paraId="2957C4D3"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Anaplectus</w:t>
            </w:r>
          </w:p>
        </w:tc>
        <w:tc>
          <w:tcPr>
            <w:tcW w:w="0" w:type="auto"/>
            <w:tcBorders>
              <w:top w:val="nil"/>
              <w:left w:val="nil"/>
              <w:bottom w:val="nil"/>
            </w:tcBorders>
          </w:tcPr>
          <w:p w14:paraId="2957C4D4"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MF325171.1, MF325169.1, MF325170.1 </w:t>
            </w:r>
          </w:p>
        </w:tc>
      </w:tr>
      <w:tr w:rsidR="00954108" w:rsidRPr="00BE6747" w14:paraId="2957C4D8" w14:textId="77777777" w:rsidTr="00EF5404">
        <w:trPr>
          <w:trHeight w:val="840"/>
        </w:trPr>
        <w:tc>
          <w:tcPr>
            <w:tcW w:w="0" w:type="auto"/>
            <w:tcBorders>
              <w:top w:val="nil"/>
              <w:bottom w:val="nil"/>
              <w:right w:val="nil"/>
            </w:tcBorders>
          </w:tcPr>
          <w:p w14:paraId="2957C4D6"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Plectus</w:t>
            </w:r>
          </w:p>
        </w:tc>
        <w:tc>
          <w:tcPr>
            <w:tcW w:w="0" w:type="auto"/>
            <w:tcBorders>
              <w:top w:val="nil"/>
              <w:left w:val="nil"/>
              <w:bottom w:val="nil"/>
            </w:tcBorders>
          </w:tcPr>
          <w:p w14:paraId="2957C4D7"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MF325286.1, MF325285.1, MF325281.1, MF325278.1, MF325273.1, MF325265.1</w:t>
            </w:r>
          </w:p>
        </w:tc>
      </w:tr>
      <w:tr w:rsidR="00954108" w:rsidRPr="00BE6747" w14:paraId="2957C4DB" w14:textId="77777777" w:rsidTr="00EF5404">
        <w:trPr>
          <w:trHeight w:val="554"/>
        </w:trPr>
        <w:tc>
          <w:tcPr>
            <w:tcW w:w="0" w:type="auto"/>
            <w:tcBorders>
              <w:top w:val="nil"/>
              <w:bottom w:val="nil"/>
              <w:right w:val="nil"/>
            </w:tcBorders>
          </w:tcPr>
          <w:p w14:paraId="2957C4D9"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Ditylenchus </w:t>
            </w:r>
          </w:p>
        </w:tc>
        <w:tc>
          <w:tcPr>
            <w:tcW w:w="0" w:type="auto"/>
            <w:tcBorders>
              <w:top w:val="nil"/>
              <w:left w:val="nil"/>
              <w:bottom w:val="nil"/>
            </w:tcBorders>
          </w:tcPr>
          <w:p w14:paraId="2957C4DA"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KF534514.1, KF534513.1, FJ707364.1, FJ707361.1, HQ219224.1 </w:t>
            </w:r>
          </w:p>
        </w:tc>
      </w:tr>
      <w:tr w:rsidR="00954108" w:rsidRPr="00BE6747" w14:paraId="2957C4DE" w14:textId="77777777" w:rsidTr="00EF5404">
        <w:trPr>
          <w:trHeight w:val="545"/>
        </w:trPr>
        <w:tc>
          <w:tcPr>
            <w:tcW w:w="0" w:type="auto"/>
            <w:tcBorders>
              <w:top w:val="nil"/>
              <w:bottom w:val="nil"/>
              <w:right w:val="nil"/>
            </w:tcBorders>
          </w:tcPr>
          <w:p w14:paraId="2957C4DC"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Tylenchus</w:t>
            </w:r>
          </w:p>
        </w:tc>
        <w:tc>
          <w:tcPr>
            <w:tcW w:w="0" w:type="auto"/>
            <w:tcBorders>
              <w:top w:val="nil"/>
              <w:left w:val="nil"/>
              <w:bottom w:val="nil"/>
            </w:tcBorders>
          </w:tcPr>
          <w:p w14:paraId="2957C4DD"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KM058573.1, KM047508.1</w:t>
            </w:r>
          </w:p>
        </w:tc>
      </w:tr>
      <w:tr w:rsidR="00954108" w:rsidRPr="00BE6747" w14:paraId="2957C4E1" w14:textId="77777777" w:rsidTr="00EF5404">
        <w:trPr>
          <w:trHeight w:val="567"/>
        </w:trPr>
        <w:tc>
          <w:tcPr>
            <w:tcW w:w="0" w:type="auto"/>
            <w:tcBorders>
              <w:top w:val="nil"/>
              <w:bottom w:val="nil"/>
              <w:right w:val="nil"/>
            </w:tcBorders>
          </w:tcPr>
          <w:p w14:paraId="2957C4DF"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Laimaphelenchus</w:t>
            </w:r>
          </w:p>
        </w:tc>
        <w:tc>
          <w:tcPr>
            <w:tcW w:w="0" w:type="auto"/>
            <w:tcBorders>
              <w:top w:val="nil"/>
              <w:left w:val="nil"/>
              <w:bottom w:val="nil"/>
            </w:tcBorders>
          </w:tcPr>
          <w:p w14:paraId="2957C4E0"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KX580741.1, KX580740.1, KF881746.1</w:t>
            </w:r>
          </w:p>
        </w:tc>
      </w:tr>
      <w:tr w:rsidR="00954108" w:rsidRPr="00BE6747" w14:paraId="2957C4E4" w14:textId="77777777" w:rsidTr="00EF5404">
        <w:trPr>
          <w:trHeight w:val="591"/>
        </w:trPr>
        <w:tc>
          <w:tcPr>
            <w:tcW w:w="0" w:type="auto"/>
            <w:tcBorders>
              <w:top w:val="nil"/>
              <w:bottom w:val="nil"/>
              <w:right w:val="nil"/>
            </w:tcBorders>
          </w:tcPr>
          <w:p w14:paraId="2957C4E2"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Aphelenchoides</w:t>
            </w:r>
          </w:p>
        </w:tc>
        <w:tc>
          <w:tcPr>
            <w:tcW w:w="0" w:type="auto"/>
            <w:tcBorders>
              <w:top w:val="nil"/>
              <w:left w:val="nil"/>
              <w:bottom w:val="nil"/>
            </w:tcBorders>
          </w:tcPr>
          <w:p w14:paraId="2957C4E3"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KX357652.1, DQ328683.1, KT003987.1, MF325174.1, KY684030.1</w:t>
            </w:r>
          </w:p>
        </w:tc>
      </w:tr>
      <w:tr w:rsidR="00954108" w:rsidRPr="00BE6747" w14:paraId="2957C4E7" w14:textId="77777777" w:rsidTr="00EF5404">
        <w:trPr>
          <w:trHeight w:val="535"/>
        </w:trPr>
        <w:tc>
          <w:tcPr>
            <w:tcW w:w="0" w:type="auto"/>
            <w:tcBorders>
              <w:top w:val="nil"/>
              <w:bottom w:val="nil"/>
              <w:right w:val="nil"/>
            </w:tcBorders>
          </w:tcPr>
          <w:p w14:paraId="2957C4E5"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Hemicycliophora</w:t>
            </w:r>
          </w:p>
        </w:tc>
        <w:tc>
          <w:tcPr>
            <w:tcW w:w="0" w:type="auto"/>
            <w:tcBorders>
              <w:top w:val="nil"/>
              <w:left w:val="nil"/>
              <w:bottom w:val="nil"/>
            </w:tcBorders>
          </w:tcPr>
          <w:p w14:paraId="2957C4E6"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KC329574.1, KF430522.1, KF430521.1, KF430520.1, KF430519.1</w:t>
            </w:r>
          </w:p>
        </w:tc>
      </w:tr>
      <w:tr w:rsidR="00954108" w:rsidRPr="00BE6747" w14:paraId="2957C4EA" w14:textId="77777777" w:rsidTr="00EF5404">
        <w:trPr>
          <w:trHeight w:val="557"/>
        </w:trPr>
        <w:tc>
          <w:tcPr>
            <w:tcW w:w="0" w:type="auto"/>
            <w:tcBorders>
              <w:top w:val="nil"/>
              <w:right w:val="nil"/>
            </w:tcBorders>
          </w:tcPr>
          <w:p w14:paraId="2957C4E8" w14:textId="77777777" w:rsidR="00954108" w:rsidRPr="00BE6747" w:rsidRDefault="00954108" w:rsidP="00EF5404">
            <w:pPr>
              <w:autoSpaceDE w:val="0"/>
              <w:autoSpaceDN w:val="0"/>
              <w:adjustRightInd w:val="0"/>
              <w:spacing w:line="240" w:lineRule="auto"/>
              <w:rPr>
                <w:rFonts w:cs="Arial"/>
                <w:i/>
                <w:color w:val="000000"/>
                <w:sz w:val="22"/>
                <w:szCs w:val="22"/>
              </w:rPr>
            </w:pPr>
            <w:r w:rsidRPr="00BE6747">
              <w:rPr>
                <w:rFonts w:cs="Arial"/>
                <w:i/>
                <w:color w:val="000000"/>
                <w:sz w:val="22"/>
                <w:szCs w:val="22"/>
              </w:rPr>
              <w:t>Criconema</w:t>
            </w:r>
          </w:p>
        </w:tc>
        <w:tc>
          <w:tcPr>
            <w:tcW w:w="0" w:type="auto"/>
            <w:tcBorders>
              <w:top w:val="nil"/>
              <w:left w:val="nil"/>
            </w:tcBorders>
          </w:tcPr>
          <w:p w14:paraId="2957C4E9" w14:textId="77777777" w:rsidR="00954108" w:rsidRPr="00BE6747" w:rsidRDefault="00954108" w:rsidP="00EF5404">
            <w:pPr>
              <w:autoSpaceDE w:val="0"/>
              <w:autoSpaceDN w:val="0"/>
              <w:adjustRightInd w:val="0"/>
              <w:spacing w:line="240" w:lineRule="auto"/>
              <w:rPr>
                <w:rFonts w:cs="Arial"/>
                <w:color w:val="000000"/>
                <w:sz w:val="22"/>
                <w:szCs w:val="22"/>
              </w:rPr>
            </w:pPr>
            <w:r w:rsidRPr="00BE6747">
              <w:rPr>
                <w:rFonts w:cs="Arial"/>
                <w:color w:val="000000"/>
                <w:sz w:val="22"/>
                <w:szCs w:val="22"/>
              </w:rPr>
              <w:t>AY780954.1, AY780953.1, KU722385.1, FN433874.1</w:t>
            </w:r>
          </w:p>
        </w:tc>
      </w:tr>
    </w:tbl>
    <w:p w14:paraId="2957C4EB" w14:textId="77777777" w:rsidR="00954108" w:rsidRDefault="00954108" w:rsidP="00954108">
      <w:pPr>
        <w:pStyle w:val="NoSpacing"/>
        <w:jc w:val="both"/>
      </w:pPr>
    </w:p>
    <w:p w14:paraId="2957C4EC" w14:textId="77777777" w:rsidR="00954108" w:rsidRDefault="00954108" w:rsidP="00954108">
      <w:pPr>
        <w:pStyle w:val="NoSpacing"/>
        <w:jc w:val="both"/>
      </w:pPr>
    </w:p>
    <w:p w14:paraId="2957C4ED" w14:textId="77777777" w:rsidR="00954108" w:rsidRDefault="00954108" w:rsidP="00954108">
      <w:pPr>
        <w:pStyle w:val="NoSpacing"/>
        <w:jc w:val="both"/>
      </w:pPr>
    </w:p>
    <w:p w14:paraId="2957C4EE" w14:textId="77777777" w:rsidR="00954108" w:rsidRDefault="00954108" w:rsidP="00954108">
      <w:pPr>
        <w:pStyle w:val="NoSpacing"/>
        <w:jc w:val="both"/>
      </w:pPr>
    </w:p>
    <w:p w14:paraId="2957C4EF" w14:textId="77777777" w:rsidR="00954108" w:rsidRDefault="00954108" w:rsidP="00954108">
      <w:pPr>
        <w:pStyle w:val="NoSpacing"/>
        <w:jc w:val="both"/>
      </w:pPr>
    </w:p>
    <w:p w14:paraId="2957C4F0" w14:textId="77777777" w:rsidR="00954108" w:rsidRDefault="00954108" w:rsidP="00954108">
      <w:pPr>
        <w:pStyle w:val="NoSpacing"/>
        <w:jc w:val="both"/>
      </w:pPr>
    </w:p>
    <w:p w14:paraId="2957C4F1" w14:textId="77777777" w:rsidR="00954108" w:rsidRDefault="00954108" w:rsidP="00954108">
      <w:pPr>
        <w:pStyle w:val="NoSpacing"/>
        <w:jc w:val="both"/>
      </w:pPr>
    </w:p>
    <w:p w14:paraId="2957C4F2" w14:textId="77777777" w:rsidR="00954108" w:rsidRDefault="00954108" w:rsidP="00954108">
      <w:pPr>
        <w:pStyle w:val="NoSpacing"/>
        <w:jc w:val="both"/>
      </w:pPr>
    </w:p>
    <w:p w14:paraId="2957C4F3" w14:textId="77777777" w:rsidR="00954108" w:rsidRDefault="00954108" w:rsidP="00954108">
      <w:pPr>
        <w:pStyle w:val="NoSpacing"/>
        <w:jc w:val="both"/>
      </w:pPr>
    </w:p>
    <w:p w14:paraId="2957C4F4" w14:textId="77777777" w:rsidR="00954108" w:rsidRDefault="00954108" w:rsidP="00954108">
      <w:pPr>
        <w:pStyle w:val="NoSpacing"/>
        <w:jc w:val="both"/>
      </w:pPr>
    </w:p>
    <w:p w14:paraId="2957C4F5" w14:textId="77777777" w:rsidR="00954108" w:rsidRDefault="00954108" w:rsidP="00954108">
      <w:pPr>
        <w:pStyle w:val="NoSpacing"/>
        <w:jc w:val="both"/>
      </w:pPr>
    </w:p>
    <w:p w14:paraId="2957C4F6" w14:textId="77777777" w:rsidR="00954108" w:rsidRDefault="00954108" w:rsidP="00954108">
      <w:pPr>
        <w:pStyle w:val="NoSpacing"/>
        <w:jc w:val="both"/>
      </w:pPr>
    </w:p>
    <w:p w14:paraId="2957C4F7" w14:textId="77777777" w:rsidR="00954108" w:rsidRDefault="00954108" w:rsidP="00954108">
      <w:pPr>
        <w:pStyle w:val="NoSpacing"/>
        <w:jc w:val="both"/>
      </w:pPr>
    </w:p>
    <w:p w14:paraId="2957C4F8" w14:textId="77777777" w:rsidR="00954108" w:rsidRDefault="00954108" w:rsidP="00954108">
      <w:pPr>
        <w:pStyle w:val="NoSpacing"/>
        <w:jc w:val="both"/>
      </w:pPr>
    </w:p>
    <w:p w14:paraId="2957C4F9" w14:textId="77777777" w:rsidR="00954108" w:rsidRPr="00E10D69" w:rsidRDefault="00954108" w:rsidP="00954108">
      <w:pPr>
        <w:pStyle w:val="NoSpacing"/>
        <w:jc w:val="both"/>
      </w:pPr>
    </w:p>
    <w:p w14:paraId="2957C4FA" w14:textId="77777777" w:rsidR="00954108" w:rsidRPr="00BE6747" w:rsidRDefault="00954108" w:rsidP="00EF5404">
      <w:pPr>
        <w:pStyle w:val="Heading1"/>
      </w:pPr>
      <w:r w:rsidRPr="00BE6747">
        <w:lastRenderedPageBreak/>
        <w:t>Results</w:t>
      </w:r>
    </w:p>
    <w:p w14:paraId="2957C4FB" w14:textId="77777777" w:rsidR="00954108" w:rsidRPr="00BE6747" w:rsidRDefault="00954108" w:rsidP="00EF5404">
      <w:pPr>
        <w:pStyle w:val="Heading2"/>
      </w:pPr>
      <w:r w:rsidRPr="00BE6747">
        <w:t>Sanger sequences</w:t>
      </w:r>
    </w:p>
    <w:p w14:paraId="2957C4FC" w14:textId="307AA5AA" w:rsidR="00954108" w:rsidRPr="00EF5404" w:rsidRDefault="00954108" w:rsidP="001074B0">
      <w:pPr>
        <w:spacing w:line="480" w:lineRule="auto"/>
      </w:pPr>
      <w:r w:rsidRPr="005623E7">
        <w:t xml:space="preserve">Blast search of the sequences of all of the three genomic regions that were sequenced using the Sanger method confirmed the morphological identifications of almost all the specimens. The only taxa that could not be confirmed were the specimens identified by morphology to be Criconema and Acrobeloides </w:t>
      </w:r>
      <w:proofErr w:type="gramStart"/>
      <w:r w:rsidRPr="005623E7">
        <w:t>sp..</w:t>
      </w:r>
      <w:proofErr w:type="gramEnd"/>
      <w:r w:rsidRPr="005623E7">
        <w:t xml:space="preserve"> Sequences were not obtained from all the markers for these taxa, which was not surprising because none of the markers produced PCR bands for these taxa on the gel. Because there were not enough sequences of the COI region in NCBI to search the sequences against, only Plectus could be confirmed by this region. The D2-D3 region produced amplicons for all except the two missing taxa and was able to confirm the identities of all the taxa</w:t>
      </w:r>
      <w:r w:rsidR="007232E5" w:rsidRPr="005623E7">
        <w:t xml:space="preserve"> with amplicons</w:t>
      </w:r>
      <w:r w:rsidRPr="005623E7">
        <w:t>. The two fragments of the 18S rDNA together also identified fifteen of the twenty-one specimens. All sequences have been deposited in NCBI (</w:t>
      </w:r>
      <w:r w:rsidRPr="005623E7">
        <w:fldChar w:fldCharType="begin"/>
      </w:r>
      <w:r w:rsidRPr="005623E7">
        <w:instrText xml:space="preserve"> REF _Ref509564796 \h  \* MERGEFORMAT </w:instrText>
      </w:r>
      <w:r w:rsidRPr="005623E7">
        <w:fldChar w:fldCharType="separate"/>
      </w:r>
      <w:r w:rsidR="00C5037E" w:rsidRPr="00C5037E">
        <w:t>Table</w:t>
      </w:r>
      <w:r w:rsidR="00C5037E" w:rsidRPr="00BE6747">
        <w:rPr>
          <w:rFonts w:cs="Arial"/>
          <w:sz w:val="22"/>
        </w:rPr>
        <w:t xml:space="preserve"> </w:t>
      </w:r>
      <w:r w:rsidR="00C5037E">
        <w:rPr>
          <w:rFonts w:cs="Arial"/>
          <w:noProof/>
          <w:sz w:val="22"/>
        </w:rPr>
        <w:t>5</w:t>
      </w:r>
      <w:r w:rsidRPr="005623E7">
        <w:fldChar w:fldCharType="end"/>
      </w:r>
      <w:r w:rsidRPr="005623E7">
        <w:t>)</w:t>
      </w:r>
      <w:bookmarkStart w:id="11" w:name="_Ref509564796"/>
    </w:p>
    <w:p w14:paraId="2957C4FD" w14:textId="77777777" w:rsidR="00954108" w:rsidRPr="00644AAE" w:rsidRDefault="00954108" w:rsidP="00954108"/>
    <w:p w14:paraId="2957C4FE" w14:textId="77777777" w:rsidR="00954108" w:rsidRPr="00BE6747" w:rsidRDefault="00954108" w:rsidP="001074B0">
      <w:pPr>
        <w:pStyle w:val="Caption"/>
        <w:keepNext/>
        <w:spacing w:line="240" w:lineRule="auto"/>
        <w:rPr>
          <w:rFonts w:cs="Arial"/>
          <w:sz w:val="22"/>
        </w:rPr>
      </w:pPr>
      <w:r w:rsidRPr="00BE6747">
        <w:rPr>
          <w:rFonts w:cs="Arial"/>
          <w:sz w:val="22"/>
        </w:rPr>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5</w:t>
      </w:r>
      <w:r w:rsidR="000709FF">
        <w:rPr>
          <w:rFonts w:cs="Arial"/>
          <w:sz w:val="22"/>
        </w:rPr>
        <w:fldChar w:fldCharType="end"/>
      </w:r>
      <w:bookmarkEnd w:id="11"/>
      <w:r>
        <w:rPr>
          <w:rFonts w:cs="Arial"/>
          <w:sz w:val="22"/>
        </w:rPr>
        <w:t>. C</w:t>
      </w:r>
      <w:r w:rsidRPr="00BE6747">
        <w:rPr>
          <w:rFonts w:cs="Arial"/>
          <w:sz w:val="22"/>
        </w:rPr>
        <w:t xml:space="preserve">onfirmed identities of individuals included in the mock community by the three DNA regions sequenced using the Sanger method. </w:t>
      </w:r>
      <w:r w:rsidRPr="00BE6747">
        <w:rPr>
          <w:rFonts w:ascii="Wingdings 2" w:hAnsi="Wingdings 2"/>
          <w:i w:val="0"/>
          <w:sz w:val="20"/>
        </w:rPr>
        <w:t></w:t>
      </w:r>
      <w:r w:rsidRPr="00BE6747">
        <w:rPr>
          <w:rFonts w:cs="Arial"/>
          <w:i w:val="0"/>
          <w:sz w:val="20"/>
        </w:rPr>
        <w:t xml:space="preserve"> denotes positive </w:t>
      </w:r>
      <w:r>
        <w:rPr>
          <w:rFonts w:cs="Arial"/>
          <w:i w:val="0"/>
          <w:sz w:val="20"/>
        </w:rPr>
        <w:t>identification</w:t>
      </w:r>
      <w:r w:rsidRPr="00BE6747">
        <w:rPr>
          <w:rFonts w:cs="Arial"/>
          <w:i w:val="0"/>
          <w:sz w:val="20"/>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3097"/>
        <w:gridCol w:w="1402"/>
        <w:gridCol w:w="1402"/>
        <w:gridCol w:w="1486"/>
      </w:tblGrid>
      <w:tr w:rsidR="00954108" w:rsidRPr="005202FA" w14:paraId="2957C504" w14:textId="77777777" w:rsidTr="008047C8">
        <w:tc>
          <w:tcPr>
            <w:tcW w:w="905" w:type="pct"/>
            <w:tcBorders>
              <w:top w:val="single" w:sz="4" w:space="0" w:color="auto"/>
              <w:bottom w:val="single" w:sz="4" w:space="0" w:color="auto"/>
            </w:tcBorders>
          </w:tcPr>
          <w:p w14:paraId="2957C4FF" w14:textId="77777777" w:rsidR="00954108" w:rsidRPr="005202FA" w:rsidRDefault="00954108" w:rsidP="00EF5404">
            <w:pPr>
              <w:spacing w:line="240" w:lineRule="auto"/>
              <w:outlineLvl w:val="0"/>
              <w:rPr>
                <w:rFonts w:cs="Arial"/>
                <w:b/>
                <w:sz w:val="21"/>
                <w:lang w:val="en-GB"/>
              </w:rPr>
            </w:pPr>
            <w:r w:rsidRPr="005202FA">
              <w:rPr>
                <w:rFonts w:cs="Arial"/>
                <w:b/>
                <w:sz w:val="21"/>
                <w:lang w:val="en-GB"/>
              </w:rPr>
              <w:t>Samples</w:t>
            </w:r>
          </w:p>
        </w:tc>
        <w:tc>
          <w:tcPr>
            <w:tcW w:w="1717" w:type="pct"/>
            <w:tcBorders>
              <w:top w:val="single" w:sz="4" w:space="0" w:color="auto"/>
              <w:bottom w:val="single" w:sz="4" w:space="0" w:color="auto"/>
            </w:tcBorders>
          </w:tcPr>
          <w:p w14:paraId="2957C500" w14:textId="77777777" w:rsidR="00954108" w:rsidRPr="005202FA" w:rsidRDefault="00954108" w:rsidP="00EF5404">
            <w:pPr>
              <w:spacing w:line="240" w:lineRule="auto"/>
              <w:outlineLvl w:val="0"/>
              <w:rPr>
                <w:rFonts w:cs="Arial"/>
                <w:b/>
                <w:sz w:val="21"/>
                <w:lang w:val="en-GB"/>
              </w:rPr>
            </w:pPr>
            <w:r w:rsidRPr="005202FA">
              <w:rPr>
                <w:rFonts w:cs="Arial"/>
                <w:b/>
                <w:sz w:val="21"/>
                <w:lang w:val="en-GB"/>
              </w:rPr>
              <w:t>Morphology</w:t>
            </w:r>
          </w:p>
        </w:tc>
        <w:tc>
          <w:tcPr>
            <w:tcW w:w="777" w:type="pct"/>
            <w:tcBorders>
              <w:top w:val="single" w:sz="4" w:space="0" w:color="auto"/>
              <w:bottom w:val="single" w:sz="4" w:space="0" w:color="auto"/>
            </w:tcBorders>
          </w:tcPr>
          <w:p w14:paraId="2957C501" w14:textId="77777777" w:rsidR="00954108" w:rsidRPr="005202FA" w:rsidRDefault="00954108" w:rsidP="00EF5404">
            <w:pPr>
              <w:spacing w:line="240" w:lineRule="auto"/>
              <w:outlineLvl w:val="0"/>
              <w:rPr>
                <w:rFonts w:cs="Arial"/>
                <w:b/>
                <w:sz w:val="21"/>
                <w:lang w:val="en-GB"/>
              </w:rPr>
            </w:pPr>
            <w:r w:rsidRPr="005202FA">
              <w:rPr>
                <w:rFonts w:cs="Arial"/>
                <w:b/>
                <w:sz w:val="21"/>
                <w:lang w:val="en-GB"/>
              </w:rPr>
              <w:t>18S region</w:t>
            </w:r>
          </w:p>
        </w:tc>
        <w:tc>
          <w:tcPr>
            <w:tcW w:w="777" w:type="pct"/>
            <w:tcBorders>
              <w:top w:val="single" w:sz="4" w:space="0" w:color="auto"/>
              <w:bottom w:val="single" w:sz="4" w:space="0" w:color="auto"/>
            </w:tcBorders>
          </w:tcPr>
          <w:p w14:paraId="2957C502" w14:textId="77777777" w:rsidR="00954108" w:rsidRPr="005202FA" w:rsidRDefault="00954108" w:rsidP="00EF5404">
            <w:pPr>
              <w:spacing w:line="240" w:lineRule="auto"/>
              <w:outlineLvl w:val="0"/>
              <w:rPr>
                <w:rFonts w:cs="Arial"/>
                <w:b/>
                <w:sz w:val="21"/>
                <w:lang w:val="en-GB"/>
              </w:rPr>
            </w:pPr>
            <w:r w:rsidRPr="005202FA">
              <w:rPr>
                <w:rFonts w:cs="Arial"/>
                <w:b/>
                <w:sz w:val="21"/>
                <w:lang w:val="en-GB"/>
              </w:rPr>
              <w:t>28S region</w:t>
            </w:r>
          </w:p>
        </w:tc>
        <w:tc>
          <w:tcPr>
            <w:tcW w:w="824" w:type="pct"/>
            <w:tcBorders>
              <w:top w:val="single" w:sz="4" w:space="0" w:color="auto"/>
              <w:bottom w:val="single" w:sz="4" w:space="0" w:color="auto"/>
            </w:tcBorders>
          </w:tcPr>
          <w:p w14:paraId="2957C503" w14:textId="77777777" w:rsidR="00954108" w:rsidRPr="005202FA" w:rsidRDefault="00954108" w:rsidP="00EF5404">
            <w:pPr>
              <w:spacing w:line="240" w:lineRule="auto"/>
              <w:outlineLvl w:val="0"/>
              <w:rPr>
                <w:rFonts w:cs="Arial"/>
                <w:b/>
                <w:sz w:val="21"/>
                <w:lang w:val="en-GB"/>
              </w:rPr>
            </w:pPr>
            <w:r w:rsidRPr="005202FA">
              <w:rPr>
                <w:rFonts w:cs="Arial"/>
                <w:b/>
                <w:sz w:val="21"/>
                <w:lang w:val="en-GB"/>
              </w:rPr>
              <w:t>COI region</w:t>
            </w:r>
          </w:p>
        </w:tc>
      </w:tr>
      <w:tr w:rsidR="00954108" w:rsidRPr="005202FA" w14:paraId="2957C50A" w14:textId="77777777" w:rsidTr="008047C8">
        <w:tc>
          <w:tcPr>
            <w:tcW w:w="905" w:type="pct"/>
            <w:tcBorders>
              <w:top w:val="single" w:sz="4" w:space="0" w:color="auto"/>
            </w:tcBorders>
          </w:tcPr>
          <w:p w14:paraId="2957C505"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w:t>
            </w:r>
          </w:p>
        </w:tc>
        <w:tc>
          <w:tcPr>
            <w:tcW w:w="1717" w:type="pct"/>
            <w:tcBorders>
              <w:top w:val="single" w:sz="4" w:space="0" w:color="auto"/>
            </w:tcBorders>
          </w:tcPr>
          <w:p w14:paraId="2957C506"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Hemicycliophora </w:t>
            </w:r>
            <w:r w:rsidRPr="005202FA">
              <w:rPr>
                <w:rFonts w:cs="Arial"/>
                <w:sz w:val="21"/>
                <w:lang w:val="en-GB"/>
              </w:rPr>
              <w:t>sp.</w:t>
            </w:r>
          </w:p>
        </w:tc>
        <w:tc>
          <w:tcPr>
            <w:tcW w:w="777" w:type="pct"/>
            <w:tcBorders>
              <w:top w:val="single" w:sz="4" w:space="0" w:color="auto"/>
            </w:tcBorders>
          </w:tcPr>
          <w:p w14:paraId="2957C507" w14:textId="77777777" w:rsidR="00954108" w:rsidRPr="005202FA" w:rsidRDefault="00954108" w:rsidP="00EF5404">
            <w:pPr>
              <w:spacing w:line="240" w:lineRule="auto"/>
              <w:outlineLvl w:val="0"/>
              <w:rPr>
                <w:rFonts w:ascii="Book Antiqua" w:hAnsi="Book Antiqua"/>
                <w:sz w:val="21"/>
                <w:lang w:val="en-GB"/>
              </w:rPr>
            </w:pPr>
          </w:p>
        </w:tc>
        <w:tc>
          <w:tcPr>
            <w:tcW w:w="777" w:type="pct"/>
            <w:tcBorders>
              <w:top w:val="single" w:sz="4" w:space="0" w:color="auto"/>
            </w:tcBorders>
          </w:tcPr>
          <w:p w14:paraId="2957C508"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Borders>
              <w:top w:val="single" w:sz="4" w:space="0" w:color="auto"/>
            </w:tcBorders>
          </w:tcPr>
          <w:p w14:paraId="2957C509"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10" w14:textId="77777777" w:rsidTr="008047C8">
        <w:tc>
          <w:tcPr>
            <w:tcW w:w="905" w:type="pct"/>
          </w:tcPr>
          <w:p w14:paraId="2957C50B"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2</w:t>
            </w:r>
          </w:p>
        </w:tc>
        <w:tc>
          <w:tcPr>
            <w:tcW w:w="1717" w:type="pct"/>
          </w:tcPr>
          <w:p w14:paraId="2957C50C"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Ditylenchus dipsaci</w:t>
            </w:r>
          </w:p>
        </w:tc>
        <w:tc>
          <w:tcPr>
            <w:tcW w:w="777" w:type="pct"/>
          </w:tcPr>
          <w:p w14:paraId="2957C50D"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0E"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0F"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16" w14:textId="77777777" w:rsidTr="008047C8">
        <w:tc>
          <w:tcPr>
            <w:tcW w:w="905" w:type="pct"/>
          </w:tcPr>
          <w:p w14:paraId="2957C511"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3</w:t>
            </w:r>
          </w:p>
        </w:tc>
        <w:tc>
          <w:tcPr>
            <w:tcW w:w="1717" w:type="pct"/>
          </w:tcPr>
          <w:p w14:paraId="2957C512"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Aporcelaimellus </w:t>
            </w:r>
            <w:r w:rsidRPr="005202FA">
              <w:rPr>
                <w:rFonts w:cs="Arial"/>
                <w:sz w:val="21"/>
                <w:lang w:val="en-GB"/>
              </w:rPr>
              <w:t>sp.</w:t>
            </w:r>
          </w:p>
        </w:tc>
        <w:tc>
          <w:tcPr>
            <w:tcW w:w="777" w:type="pct"/>
          </w:tcPr>
          <w:p w14:paraId="2957C513"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14"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15"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1C" w14:textId="77777777" w:rsidTr="008047C8">
        <w:tc>
          <w:tcPr>
            <w:tcW w:w="905" w:type="pct"/>
          </w:tcPr>
          <w:p w14:paraId="2957C517"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4</w:t>
            </w:r>
          </w:p>
        </w:tc>
        <w:tc>
          <w:tcPr>
            <w:tcW w:w="1717" w:type="pct"/>
          </w:tcPr>
          <w:p w14:paraId="2957C518"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Anatonchus tridentatus</w:t>
            </w:r>
          </w:p>
        </w:tc>
        <w:tc>
          <w:tcPr>
            <w:tcW w:w="777" w:type="pct"/>
          </w:tcPr>
          <w:p w14:paraId="2957C519"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1A"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1B"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22" w14:textId="77777777" w:rsidTr="008047C8">
        <w:tc>
          <w:tcPr>
            <w:tcW w:w="905" w:type="pct"/>
          </w:tcPr>
          <w:p w14:paraId="2957C51D"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5</w:t>
            </w:r>
          </w:p>
        </w:tc>
        <w:tc>
          <w:tcPr>
            <w:tcW w:w="1717" w:type="pct"/>
          </w:tcPr>
          <w:p w14:paraId="2957C51E"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Globodera rostochiensis</w:t>
            </w:r>
          </w:p>
        </w:tc>
        <w:tc>
          <w:tcPr>
            <w:tcW w:w="777" w:type="pct"/>
          </w:tcPr>
          <w:p w14:paraId="2957C51F"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20"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21"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28" w14:textId="77777777" w:rsidTr="008047C8">
        <w:tc>
          <w:tcPr>
            <w:tcW w:w="905" w:type="pct"/>
          </w:tcPr>
          <w:p w14:paraId="2957C523"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6</w:t>
            </w:r>
          </w:p>
        </w:tc>
        <w:tc>
          <w:tcPr>
            <w:tcW w:w="1717" w:type="pct"/>
          </w:tcPr>
          <w:p w14:paraId="2957C524"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Trichodorus primitivus</w:t>
            </w:r>
          </w:p>
        </w:tc>
        <w:tc>
          <w:tcPr>
            <w:tcW w:w="777" w:type="pct"/>
          </w:tcPr>
          <w:p w14:paraId="2957C525"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26"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27"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2E" w14:textId="77777777" w:rsidTr="008047C8">
        <w:tc>
          <w:tcPr>
            <w:tcW w:w="905" w:type="pct"/>
          </w:tcPr>
          <w:p w14:paraId="2957C529"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7</w:t>
            </w:r>
          </w:p>
        </w:tc>
        <w:tc>
          <w:tcPr>
            <w:tcW w:w="1717" w:type="pct"/>
          </w:tcPr>
          <w:p w14:paraId="2957C52A" w14:textId="77777777" w:rsidR="00954108" w:rsidRPr="005202FA" w:rsidRDefault="00954108" w:rsidP="00EF5404">
            <w:pPr>
              <w:spacing w:line="240" w:lineRule="auto"/>
              <w:outlineLvl w:val="0"/>
              <w:rPr>
                <w:rFonts w:cs="Arial"/>
                <w:sz w:val="21"/>
                <w:lang w:val="en-GB"/>
              </w:rPr>
            </w:pPr>
            <w:r w:rsidRPr="005202FA">
              <w:rPr>
                <w:rFonts w:cs="Arial"/>
                <w:i/>
                <w:sz w:val="21"/>
                <w:lang w:val="en-GB"/>
              </w:rPr>
              <w:t xml:space="preserve">Rhabditis </w:t>
            </w:r>
            <w:r w:rsidRPr="005202FA">
              <w:rPr>
                <w:rFonts w:cs="Arial"/>
                <w:sz w:val="21"/>
                <w:lang w:val="en-GB"/>
              </w:rPr>
              <w:t>sp.</w:t>
            </w:r>
          </w:p>
        </w:tc>
        <w:tc>
          <w:tcPr>
            <w:tcW w:w="777" w:type="pct"/>
          </w:tcPr>
          <w:p w14:paraId="2957C52B"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2C"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2D"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34" w14:textId="77777777" w:rsidTr="008047C8">
        <w:tc>
          <w:tcPr>
            <w:tcW w:w="905" w:type="pct"/>
          </w:tcPr>
          <w:p w14:paraId="2957C52F"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8</w:t>
            </w:r>
          </w:p>
        </w:tc>
        <w:tc>
          <w:tcPr>
            <w:tcW w:w="1717" w:type="pct"/>
          </w:tcPr>
          <w:p w14:paraId="2957C530"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Prionchulus punctatus</w:t>
            </w:r>
          </w:p>
        </w:tc>
        <w:tc>
          <w:tcPr>
            <w:tcW w:w="777" w:type="pct"/>
          </w:tcPr>
          <w:p w14:paraId="2957C531"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32"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33"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3A" w14:textId="77777777" w:rsidTr="008047C8">
        <w:tc>
          <w:tcPr>
            <w:tcW w:w="905" w:type="pct"/>
          </w:tcPr>
          <w:p w14:paraId="2957C535"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9</w:t>
            </w:r>
          </w:p>
        </w:tc>
        <w:tc>
          <w:tcPr>
            <w:tcW w:w="1717" w:type="pct"/>
          </w:tcPr>
          <w:p w14:paraId="2957C536" w14:textId="77777777" w:rsidR="00954108" w:rsidRPr="005202FA" w:rsidRDefault="00954108" w:rsidP="00EF5404">
            <w:pPr>
              <w:spacing w:line="240" w:lineRule="auto"/>
              <w:outlineLvl w:val="0"/>
              <w:rPr>
                <w:rFonts w:cs="Arial"/>
                <w:sz w:val="21"/>
                <w:lang w:val="en-GB"/>
              </w:rPr>
            </w:pPr>
            <w:r w:rsidRPr="005202FA">
              <w:rPr>
                <w:rFonts w:cs="Arial"/>
                <w:i/>
                <w:sz w:val="21"/>
                <w:lang w:val="en-GB"/>
              </w:rPr>
              <w:t xml:space="preserve">Criconema </w:t>
            </w:r>
            <w:r w:rsidRPr="005202FA">
              <w:rPr>
                <w:rFonts w:cs="Arial"/>
                <w:sz w:val="21"/>
                <w:lang w:val="en-GB"/>
              </w:rPr>
              <w:t>sp.</w:t>
            </w:r>
          </w:p>
        </w:tc>
        <w:tc>
          <w:tcPr>
            <w:tcW w:w="777" w:type="pct"/>
          </w:tcPr>
          <w:p w14:paraId="2957C537" w14:textId="77777777" w:rsidR="00954108" w:rsidRPr="005202FA" w:rsidRDefault="00954108" w:rsidP="00EF5404">
            <w:pPr>
              <w:spacing w:line="240" w:lineRule="auto"/>
              <w:outlineLvl w:val="0"/>
              <w:rPr>
                <w:rFonts w:ascii="Book Antiqua" w:hAnsi="Book Antiqua"/>
                <w:sz w:val="21"/>
                <w:lang w:val="en-GB"/>
              </w:rPr>
            </w:pPr>
          </w:p>
        </w:tc>
        <w:tc>
          <w:tcPr>
            <w:tcW w:w="777" w:type="pct"/>
          </w:tcPr>
          <w:p w14:paraId="2957C538" w14:textId="77777777" w:rsidR="00954108" w:rsidRPr="005202FA" w:rsidRDefault="00954108" w:rsidP="00EF5404">
            <w:pPr>
              <w:spacing w:line="240" w:lineRule="auto"/>
              <w:outlineLvl w:val="0"/>
              <w:rPr>
                <w:rFonts w:ascii="Book Antiqua" w:hAnsi="Book Antiqua"/>
                <w:sz w:val="21"/>
                <w:lang w:val="en-GB"/>
              </w:rPr>
            </w:pPr>
          </w:p>
        </w:tc>
        <w:tc>
          <w:tcPr>
            <w:tcW w:w="824" w:type="pct"/>
          </w:tcPr>
          <w:p w14:paraId="2957C539"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40" w14:textId="77777777" w:rsidTr="008047C8">
        <w:tc>
          <w:tcPr>
            <w:tcW w:w="905" w:type="pct"/>
          </w:tcPr>
          <w:p w14:paraId="2957C53B"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0</w:t>
            </w:r>
          </w:p>
        </w:tc>
        <w:tc>
          <w:tcPr>
            <w:tcW w:w="1717" w:type="pct"/>
          </w:tcPr>
          <w:p w14:paraId="2957C53C"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Tripyla </w:t>
            </w:r>
            <w:r w:rsidRPr="005202FA">
              <w:rPr>
                <w:rFonts w:cs="Arial"/>
                <w:sz w:val="21"/>
                <w:lang w:val="en-GB"/>
              </w:rPr>
              <w:t>sp.</w:t>
            </w:r>
          </w:p>
        </w:tc>
        <w:tc>
          <w:tcPr>
            <w:tcW w:w="777" w:type="pct"/>
          </w:tcPr>
          <w:p w14:paraId="2957C53D"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3E"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3F"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46" w14:textId="77777777" w:rsidTr="008047C8">
        <w:tc>
          <w:tcPr>
            <w:tcW w:w="905" w:type="pct"/>
          </w:tcPr>
          <w:p w14:paraId="2957C541"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1</w:t>
            </w:r>
          </w:p>
        </w:tc>
        <w:tc>
          <w:tcPr>
            <w:tcW w:w="1717" w:type="pct"/>
          </w:tcPr>
          <w:p w14:paraId="2957C542"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Pristionchus </w:t>
            </w:r>
            <w:r w:rsidRPr="005202FA">
              <w:rPr>
                <w:rFonts w:cs="Arial"/>
                <w:sz w:val="21"/>
                <w:lang w:val="en-GB"/>
              </w:rPr>
              <w:t>sp.</w:t>
            </w:r>
          </w:p>
        </w:tc>
        <w:tc>
          <w:tcPr>
            <w:tcW w:w="777" w:type="pct"/>
          </w:tcPr>
          <w:p w14:paraId="2957C543"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44"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45"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4C" w14:textId="77777777" w:rsidTr="008047C8">
        <w:tc>
          <w:tcPr>
            <w:tcW w:w="905" w:type="pct"/>
          </w:tcPr>
          <w:p w14:paraId="2957C547"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2</w:t>
            </w:r>
          </w:p>
        </w:tc>
        <w:tc>
          <w:tcPr>
            <w:tcW w:w="1717" w:type="pct"/>
          </w:tcPr>
          <w:p w14:paraId="2957C548"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Anaplectus </w:t>
            </w:r>
            <w:r w:rsidRPr="005202FA">
              <w:rPr>
                <w:rFonts w:cs="Arial"/>
                <w:sz w:val="21"/>
                <w:lang w:val="en-GB"/>
              </w:rPr>
              <w:t>sp.</w:t>
            </w:r>
          </w:p>
        </w:tc>
        <w:tc>
          <w:tcPr>
            <w:tcW w:w="777" w:type="pct"/>
          </w:tcPr>
          <w:p w14:paraId="2957C549" w14:textId="77777777" w:rsidR="00954108" w:rsidRPr="005202FA" w:rsidRDefault="00954108" w:rsidP="00EF5404">
            <w:pPr>
              <w:spacing w:line="240" w:lineRule="auto"/>
              <w:outlineLvl w:val="0"/>
              <w:rPr>
                <w:rFonts w:ascii="Book Antiqua" w:hAnsi="Book Antiqua"/>
                <w:sz w:val="21"/>
                <w:lang w:val="en-GB"/>
              </w:rPr>
            </w:pPr>
          </w:p>
        </w:tc>
        <w:tc>
          <w:tcPr>
            <w:tcW w:w="777" w:type="pct"/>
          </w:tcPr>
          <w:p w14:paraId="2957C54A"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color w:val="000000" w:themeColor="text1"/>
                <w:sz w:val="21"/>
                <w:lang w:val="en-GB"/>
              </w:rPr>
              <w:t></w:t>
            </w:r>
          </w:p>
        </w:tc>
        <w:tc>
          <w:tcPr>
            <w:tcW w:w="824" w:type="pct"/>
          </w:tcPr>
          <w:p w14:paraId="2957C54B"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52" w14:textId="77777777" w:rsidTr="008047C8">
        <w:tc>
          <w:tcPr>
            <w:tcW w:w="905" w:type="pct"/>
          </w:tcPr>
          <w:p w14:paraId="2957C54D"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3</w:t>
            </w:r>
          </w:p>
        </w:tc>
        <w:tc>
          <w:tcPr>
            <w:tcW w:w="1717" w:type="pct"/>
          </w:tcPr>
          <w:p w14:paraId="2957C54E" w14:textId="77777777" w:rsidR="00954108" w:rsidRPr="005202FA" w:rsidRDefault="00954108" w:rsidP="00EF5404">
            <w:pPr>
              <w:spacing w:line="240" w:lineRule="auto"/>
              <w:outlineLvl w:val="0"/>
              <w:rPr>
                <w:rFonts w:cs="Arial"/>
                <w:sz w:val="21"/>
                <w:lang w:val="en-GB"/>
              </w:rPr>
            </w:pPr>
            <w:r w:rsidRPr="005202FA">
              <w:rPr>
                <w:rFonts w:cs="Arial"/>
                <w:i/>
                <w:sz w:val="21"/>
                <w:lang w:val="en-GB"/>
              </w:rPr>
              <w:t xml:space="preserve">Acrobeles </w:t>
            </w:r>
            <w:r w:rsidRPr="005202FA">
              <w:rPr>
                <w:rFonts w:cs="Arial"/>
                <w:sz w:val="21"/>
                <w:lang w:val="en-GB"/>
              </w:rPr>
              <w:t>sp.</w:t>
            </w:r>
          </w:p>
        </w:tc>
        <w:tc>
          <w:tcPr>
            <w:tcW w:w="777" w:type="pct"/>
          </w:tcPr>
          <w:p w14:paraId="2957C54F" w14:textId="77777777" w:rsidR="00954108" w:rsidRPr="005202FA" w:rsidRDefault="00954108" w:rsidP="00EF5404">
            <w:pPr>
              <w:spacing w:line="240" w:lineRule="auto"/>
              <w:outlineLvl w:val="0"/>
              <w:rPr>
                <w:rFonts w:ascii="Book Antiqua" w:hAnsi="Book Antiqua"/>
                <w:sz w:val="21"/>
                <w:lang w:val="en-GB"/>
              </w:rPr>
            </w:pPr>
          </w:p>
        </w:tc>
        <w:tc>
          <w:tcPr>
            <w:tcW w:w="777" w:type="pct"/>
          </w:tcPr>
          <w:p w14:paraId="2957C550"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51"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58" w14:textId="77777777" w:rsidTr="008047C8">
        <w:tc>
          <w:tcPr>
            <w:tcW w:w="905" w:type="pct"/>
          </w:tcPr>
          <w:p w14:paraId="2957C553"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4</w:t>
            </w:r>
          </w:p>
        </w:tc>
        <w:tc>
          <w:tcPr>
            <w:tcW w:w="1717" w:type="pct"/>
          </w:tcPr>
          <w:p w14:paraId="2957C554" w14:textId="77777777" w:rsidR="00954108" w:rsidRPr="005202FA" w:rsidRDefault="00954108" w:rsidP="00EF5404">
            <w:pPr>
              <w:spacing w:line="240" w:lineRule="auto"/>
              <w:outlineLvl w:val="0"/>
              <w:rPr>
                <w:rFonts w:cs="Arial"/>
                <w:sz w:val="21"/>
                <w:lang w:val="en-GB"/>
              </w:rPr>
            </w:pPr>
            <w:r w:rsidRPr="005202FA">
              <w:rPr>
                <w:rFonts w:cs="Arial"/>
                <w:i/>
                <w:sz w:val="21"/>
                <w:lang w:val="en-GB"/>
              </w:rPr>
              <w:t>Acrobeloides</w:t>
            </w:r>
            <w:r w:rsidRPr="005202FA">
              <w:rPr>
                <w:rFonts w:cs="Arial"/>
                <w:sz w:val="21"/>
                <w:lang w:val="en-GB"/>
              </w:rPr>
              <w:t xml:space="preserve"> sp.</w:t>
            </w:r>
          </w:p>
        </w:tc>
        <w:tc>
          <w:tcPr>
            <w:tcW w:w="777" w:type="pct"/>
          </w:tcPr>
          <w:p w14:paraId="2957C555" w14:textId="77777777" w:rsidR="00954108" w:rsidRPr="005202FA" w:rsidRDefault="00954108" w:rsidP="00EF5404">
            <w:pPr>
              <w:spacing w:line="240" w:lineRule="auto"/>
              <w:outlineLvl w:val="0"/>
              <w:rPr>
                <w:rFonts w:ascii="Book Antiqua" w:hAnsi="Book Antiqua"/>
                <w:sz w:val="21"/>
                <w:lang w:val="en-GB"/>
              </w:rPr>
            </w:pPr>
          </w:p>
        </w:tc>
        <w:tc>
          <w:tcPr>
            <w:tcW w:w="777" w:type="pct"/>
          </w:tcPr>
          <w:p w14:paraId="2957C556" w14:textId="77777777" w:rsidR="00954108" w:rsidRPr="005202FA" w:rsidRDefault="00954108" w:rsidP="00EF5404">
            <w:pPr>
              <w:spacing w:line="240" w:lineRule="auto"/>
              <w:outlineLvl w:val="0"/>
              <w:rPr>
                <w:rFonts w:ascii="Book Antiqua" w:hAnsi="Book Antiqua"/>
                <w:sz w:val="21"/>
                <w:lang w:val="en-GB"/>
              </w:rPr>
            </w:pPr>
          </w:p>
        </w:tc>
        <w:tc>
          <w:tcPr>
            <w:tcW w:w="824" w:type="pct"/>
          </w:tcPr>
          <w:p w14:paraId="2957C557"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5E" w14:textId="77777777" w:rsidTr="008047C8">
        <w:tc>
          <w:tcPr>
            <w:tcW w:w="905" w:type="pct"/>
          </w:tcPr>
          <w:p w14:paraId="2957C559"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5</w:t>
            </w:r>
          </w:p>
        </w:tc>
        <w:tc>
          <w:tcPr>
            <w:tcW w:w="1717" w:type="pct"/>
          </w:tcPr>
          <w:p w14:paraId="2957C55A"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Steinernema carpocapsae</w:t>
            </w:r>
          </w:p>
        </w:tc>
        <w:tc>
          <w:tcPr>
            <w:tcW w:w="777" w:type="pct"/>
          </w:tcPr>
          <w:p w14:paraId="2957C55B"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5C"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5D"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64" w14:textId="77777777" w:rsidTr="008047C8">
        <w:tc>
          <w:tcPr>
            <w:tcW w:w="905" w:type="pct"/>
          </w:tcPr>
          <w:p w14:paraId="2957C55F"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6</w:t>
            </w:r>
          </w:p>
        </w:tc>
        <w:tc>
          <w:tcPr>
            <w:tcW w:w="1717" w:type="pct"/>
          </w:tcPr>
          <w:p w14:paraId="2957C560" w14:textId="77777777" w:rsidR="00954108" w:rsidRPr="005202FA" w:rsidRDefault="00954108" w:rsidP="00EF5404">
            <w:pPr>
              <w:spacing w:line="240" w:lineRule="auto"/>
              <w:outlineLvl w:val="0"/>
              <w:rPr>
                <w:rFonts w:cs="Arial"/>
                <w:sz w:val="21"/>
                <w:lang w:val="en-GB"/>
              </w:rPr>
            </w:pPr>
            <w:r w:rsidRPr="005202FA">
              <w:rPr>
                <w:rFonts w:cs="Arial"/>
                <w:i/>
                <w:sz w:val="21"/>
                <w:lang w:val="en-GB"/>
              </w:rPr>
              <w:t xml:space="preserve">Plectus </w:t>
            </w:r>
            <w:r w:rsidRPr="005202FA">
              <w:rPr>
                <w:rFonts w:cs="Arial"/>
                <w:sz w:val="21"/>
                <w:lang w:val="en-GB"/>
              </w:rPr>
              <w:t>sp.</w:t>
            </w:r>
          </w:p>
        </w:tc>
        <w:tc>
          <w:tcPr>
            <w:tcW w:w="777" w:type="pct"/>
          </w:tcPr>
          <w:p w14:paraId="2957C561"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62"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63"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r>
      <w:tr w:rsidR="00954108" w:rsidRPr="005202FA" w14:paraId="2957C56A" w14:textId="77777777" w:rsidTr="008047C8">
        <w:tc>
          <w:tcPr>
            <w:tcW w:w="905" w:type="pct"/>
          </w:tcPr>
          <w:p w14:paraId="2957C565"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7</w:t>
            </w:r>
          </w:p>
        </w:tc>
        <w:tc>
          <w:tcPr>
            <w:tcW w:w="1717" w:type="pct"/>
          </w:tcPr>
          <w:p w14:paraId="2957C566"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Xiphinema diversicaudatum</w:t>
            </w:r>
          </w:p>
        </w:tc>
        <w:tc>
          <w:tcPr>
            <w:tcW w:w="777" w:type="pct"/>
          </w:tcPr>
          <w:p w14:paraId="2957C567"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68"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69"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70" w14:textId="77777777" w:rsidTr="008047C8">
        <w:tc>
          <w:tcPr>
            <w:tcW w:w="905" w:type="pct"/>
          </w:tcPr>
          <w:p w14:paraId="2957C56B"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8</w:t>
            </w:r>
          </w:p>
        </w:tc>
        <w:tc>
          <w:tcPr>
            <w:tcW w:w="1717" w:type="pct"/>
          </w:tcPr>
          <w:p w14:paraId="2957C56C"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Longidorus caespiticola</w:t>
            </w:r>
          </w:p>
        </w:tc>
        <w:tc>
          <w:tcPr>
            <w:tcW w:w="777" w:type="pct"/>
          </w:tcPr>
          <w:p w14:paraId="2957C56D"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6E"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6F"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76" w14:textId="77777777" w:rsidTr="008047C8">
        <w:tc>
          <w:tcPr>
            <w:tcW w:w="905" w:type="pct"/>
          </w:tcPr>
          <w:p w14:paraId="2957C571"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19</w:t>
            </w:r>
          </w:p>
        </w:tc>
        <w:tc>
          <w:tcPr>
            <w:tcW w:w="1717" w:type="pct"/>
          </w:tcPr>
          <w:p w14:paraId="2957C572"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Alaimus </w:t>
            </w:r>
            <w:r w:rsidRPr="005202FA">
              <w:rPr>
                <w:rFonts w:cs="Arial"/>
                <w:sz w:val="21"/>
                <w:lang w:val="en-GB"/>
              </w:rPr>
              <w:t>sp.</w:t>
            </w:r>
          </w:p>
        </w:tc>
        <w:tc>
          <w:tcPr>
            <w:tcW w:w="777" w:type="pct"/>
          </w:tcPr>
          <w:p w14:paraId="2957C573"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74"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75"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7C" w14:textId="77777777" w:rsidTr="008047C8">
        <w:tc>
          <w:tcPr>
            <w:tcW w:w="905" w:type="pct"/>
          </w:tcPr>
          <w:p w14:paraId="2957C577"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20</w:t>
            </w:r>
          </w:p>
        </w:tc>
        <w:tc>
          <w:tcPr>
            <w:tcW w:w="1717" w:type="pct"/>
          </w:tcPr>
          <w:p w14:paraId="2957C578"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Tylenchus </w:t>
            </w:r>
            <w:r w:rsidRPr="005202FA">
              <w:rPr>
                <w:rFonts w:cs="Arial"/>
                <w:sz w:val="21"/>
                <w:lang w:val="en-GB"/>
              </w:rPr>
              <w:t>sp.</w:t>
            </w:r>
          </w:p>
        </w:tc>
        <w:tc>
          <w:tcPr>
            <w:tcW w:w="777" w:type="pct"/>
          </w:tcPr>
          <w:p w14:paraId="2957C579" w14:textId="77777777" w:rsidR="00954108" w:rsidRPr="005202FA" w:rsidRDefault="00954108" w:rsidP="00EF5404">
            <w:pPr>
              <w:spacing w:line="240" w:lineRule="auto"/>
              <w:outlineLvl w:val="0"/>
              <w:rPr>
                <w:rFonts w:ascii="Book Antiqua" w:hAnsi="Book Antiqua"/>
                <w:sz w:val="21"/>
                <w:lang w:val="en-GB"/>
              </w:rPr>
            </w:pPr>
          </w:p>
        </w:tc>
        <w:tc>
          <w:tcPr>
            <w:tcW w:w="777" w:type="pct"/>
          </w:tcPr>
          <w:p w14:paraId="2957C57A"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7B" w14:textId="77777777" w:rsidR="00954108" w:rsidRPr="005202FA" w:rsidRDefault="00954108" w:rsidP="00EF5404">
            <w:pPr>
              <w:spacing w:line="240" w:lineRule="auto"/>
              <w:outlineLvl w:val="0"/>
              <w:rPr>
                <w:rFonts w:ascii="Book Antiqua" w:hAnsi="Book Antiqua"/>
                <w:sz w:val="21"/>
                <w:lang w:val="en-GB"/>
              </w:rPr>
            </w:pPr>
          </w:p>
        </w:tc>
      </w:tr>
      <w:tr w:rsidR="00954108" w:rsidRPr="005202FA" w14:paraId="2957C582" w14:textId="77777777" w:rsidTr="008047C8">
        <w:tc>
          <w:tcPr>
            <w:tcW w:w="905" w:type="pct"/>
          </w:tcPr>
          <w:p w14:paraId="2957C57D" w14:textId="77777777" w:rsidR="00954108" w:rsidRPr="005202FA" w:rsidRDefault="00954108" w:rsidP="00EF5404">
            <w:pPr>
              <w:spacing w:line="240" w:lineRule="auto"/>
              <w:outlineLvl w:val="0"/>
              <w:rPr>
                <w:rFonts w:cs="Arial"/>
                <w:sz w:val="21"/>
                <w:lang w:val="en-GB"/>
              </w:rPr>
            </w:pPr>
            <w:r w:rsidRPr="005202FA">
              <w:rPr>
                <w:rFonts w:cs="Arial"/>
                <w:sz w:val="21"/>
                <w:lang w:val="en-GB"/>
              </w:rPr>
              <w:t>Specimen_21</w:t>
            </w:r>
          </w:p>
        </w:tc>
        <w:tc>
          <w:tcPr>
            <w:tcW w:w="1717" w:type="pct"/>
          </w:tcPr>
          <w:p w14:paraId="2957C57E" w14:textId="77777777" w:rsidR="00954108" w:rsidRPr="005202FA" w:rsidRDefault="00954108" w:rsidP="00EF5404">
            <w:pPr>
              <w:spacing w:line="240" w:lineRule="auto"/>
              <w:outlineLvl w:val="0"/>
              <w:rPr>
                <w:rFonts w:cs="Arial"/>
                <w:i/>
                <w:sz w:val="21"/>
                <w:lang w:val="en-GB"/>
              </w:rPr>
            </w:pPr>
            <w:r w:rsidRPr="005202FA">
              <w:rPr>
                <w:rFonts w:cs="Arial"/>
                <w:i/>
                <w:sz w:val="21"/>
                <w:lang w:val="en-GB"/>
              </w:rPr>
              <w:t xml:space="preserve">Aphelenchoides </w:t>
            </w:r>
            <w:r w:rsidRPr="005202FA">
              <w:rPr>
                <w:rFonts w:cs="Arial"/>
                <w:sz w:val="21"/>
                <w:lang w:val="en-GB"/>
              </w:rPr>
              <w:t>sp.</w:t>
            </w:r>
          </w:p>
        </w:tc>
        <w:tc>
          <w:tcPr>
            <w:tcW w:w="777" w:type="pct"/>
          </w:tcPr>
          <w:p w14:paraId="2957C57F"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777" w:type="pct"/>
          </w:tcPr>
          <w:p w14:paraId="2957C580" w14:textId="77777777" w:rsidR="00954108" w:rsidRPr="005202FA" w:rsidRDefault="00954108" w:rsidP="00EF5404">
            <w:pPr>
              <w:spacing w:line="240" w:lineRule="auto"/>
              <w:outlineLvl w:val="0"/>
              <w:rPr>
                <w:rFonts w:ascii="Book Antiqua" w:hAnsi="Book Antiqua"/>
                <w:sz w:val="21"/>
                <w:lang w:val="en-GB"/>
              </w:rPr>
            </w:pPr>
            <w:r w:rsidRPr="005202FA">
              <w:rPr>
                <w:rFonts w:ascii="Wingdings 2" w:hAnsi="Wingdings 2"/>
                <w:sz w:val="21"/>
                <w:lang w:val="en-GB"/>
              </w:rPr>
              <w:t></w:t>
            </w:r>
          </w:p>
        </w:tc>
        <w:tc>
          <w:tcPr>
            <w:tcW w:w="824" w:type="pct"/>
          </w:tcPr>
          <w:p w14:paraId="2957C581" w14:textId="77777777" w:rsidR="00954108" w:rsidRPr="005202FA" w:rsidRDefault="00954108" w:rsidP="00EF5404">
            <w:pPr>
              <w:spacing w:line="240" w:lineRule="auto"/>
              <w:outlineLvl w:val="0"/>
              <w:rPr>
                <w:rFonts w:ascii="Book Antiqua" w:hAnsi="Book Antiqua"/>
                <w:sz w:val="21"/>
                <w:lang w:val="en-GB"/>
              </w:rPr>
            </w:pPr>
          </w:p>
        </w:tc>
      </w:tr>
    </w:tbl>
    <w:p w14:paraId="2957C585" w14:textId="3590781A" w:rsidR="00954108" w:rsidRPr="00BE6747" w:rsidRDefault="00954108" w:rsidP="00167617">
      <w:pPr>
        <w:pStyle w:val="Heading2"/>
      </w:pPr>
      <w:r w:rsidRPr="00BE6747">
        <w:lastRenderedPageBreak/>
        <w:t xml:space="preserve">Sequence reads from mock community </w:t>
      </w:r>
    </w:p>
    <w:p w14:paraId="2957C586" w14:textId="06A15E7F" w:rsidR="00954108" w:rsidRDefault="00954108" w:rsidP="008047C8">
      <w:pPr>
        <w:spacing w:line="480" w:lineRule="auto"/>
      </w:pPr>
      <w:r w:rsidRPr="00A57FBB">
        <w:t xml:space="preserve">The sequence reads were demultiplexed by the </w:t>
      </w:r>
      <w:proofErr w:type="spellStart"/>
      <w:r w:rsidRPr="00A57FBB">
        <w:t>MiSeq</w:t>
      </w:r>
      <w:proofErr w:type="spellEnd"/>
      <w:r w:rsidRPr="00A57FBB">
        <w:t xml:space="preserve"> Reporter software using default settings (allowing one mismatch in the indexes). The Illumina </w:t>
      </w:r>
      <w:proofErr w:type="spellStart"/>
      <w:r w:rsidRPr="00A57FBB">
        <w:t>nextera</w:t>
      </w:r>
      <w:proofErr w:type="spellEnd"/>
      <w:r w:rsidRPr="00A57FBB">
        <w:t xml:space="preserve"> indexes are designed such that each pair differed from the other by at least three bases, therefore allowing a single mismatch should not result in assignment of reads to the wrong samples (Illumina Document # 15042322 v01, 2015). A summary of the number of reads generated for each marker from each of the three replicates is presented in </w:t>
      </w:r>
      <w:r w:rsidRPr="00A57FBB">
        <w:fldChar w:fldCharType="begin"/>
      </w:r>
      <w:r w:rsidRPr="00A57FBB">
        <w:instrText xml:space="preserve"> REF _Ref509569038 \h  \* MERGEFORMAT </w:instrText>
      </w:r>
      <w:r w:rsidRPr="00A57FBB">
        <w:fldChar w:fldCharType="separate"/>
      </w:r>
      <w:r w:rsidR="00904D48" w:rsidRPr="00904D48">
        <w:t xml:space="preserve">Table </w:t>
      </w:r>
      <w:r w:rsidR="00904D48" w:rsidRPr="00904D48">
        <w:rPr>
          <w:noProof/>
        </w:rPr>
        <w:t>6</w:t>
      </w:r>
      <w:r w:rsidRPr="00A57FBB">
        <w:fldChar w:fldCharType="end"/>
      </w:r>
      <w:r w:rsidRPr="00A57FBB">
        <w:t>. The read numbers between the replicates of the NF1-18Sr2b samples were similar. The highest variability between the replicates was found for the markers SSUF04-SSUR22 and JB3-JB5ED.</w:t>
      </w:r>
    </w:p>
    <w:p w14:paraId="2957C587" w14:textId="77777777" w:rsidR="00954108" w:rsidRDefault="00954108" w:rsidP="00954108">
      <w:pPr>
        <w:rPr>
          <w:rFonts w:cs="Arial"/>
          <w:sz w:val="22"/>
          <w:szCs w:val="22"/>
        </w:rPr>
      </w:pPr>
    </w:p>
    <w:p w14:paraId="2957C588" w14:textId="77777777" w:rsidR="00954108" w:rsidRPr="00A57FBB" w:rsidRDefault="00954108" w:rsidP="00954108">
      <w:pPr>
        <w:rPr>
          <w:rFonts w:cs="Arial"/>
          <w:sz w:val="22"/>
          <w:szCs w:val="22"/>
        </w:rPr>
      </w:pPr>
    </w:p>
    <w:p w14:paraId="2957C589" w14:textId="77777777" w:rsidR="00954108" w:rsidRPr="00BE6747" w:rsidRDefault="00954108" w:rsidP="008047C8">
      <w:pPr>
        <w:pStyle w:val="Caption"/>
        <w:keepNext/>
        <w:spacing w:line="240" w:lineRule="auto"/>
        <w:rPr>
          <w:rFonts w:cs="Arial"/>
          <w:sz w:val="22"/>
        </w:rPr>
      </w:pPr>
      <w:bookmarkStart w:id="12" w:name="_Ref509569038"/>
      <w:r w:rsidRPr="00BE6747">
        <w:rPr>
          <w:rFonts w:cs="Arial"/>
          <w:sz w:val="22"/>
        </w:rPr>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6</w:t>
      </w:r>
      <w:r w:rsidR="000709FF">
        <w:rPr>
          <w:rFonts w:cs="Arial"/>
          <w:sz w:val="22"/>
        </w:rPr>
        <w:fldChar w:fldCharType="end"/>
      </w:r>
      <w:bookmarkEnd w:id="12"/>
      <w:r w:rsidRPr="00BE6747">
        <w:rPr>
          <w:rFonts w:cs="Arial"/>
          <w:sz w:val="22"/>
        </w:rPr>
        <w:t xml:space="preserve">. Number of sequence reads generated for each of the markers across the three mock community replicates with standard error of means of the replicate samples. </w:t>
      </w:r>
    </w:p>
    <w:tbl>
      <w:tblPr>
        <w:tblW w:w="5000" w:type="pct"/>
        <w:tblLook w:val="04A0" w:firstRow="1" w:lastRow="0" w:firstColumn="1" w:lastColumn="0" w:noHBand="0" w:noVBand="1"/>
      </w:tblPr>
      <w:tblGrid>
        <w:gridCol w:w="2505"/>
        <w:gridCol w:w="1528"/>
        <w:gridCol w:w="2040"/>
        <w:gridCol w:w="1459"/>
        <w:gridCol w:w="1488"/>
      </w:tblGrid>
      <w:tr w:rsidR="00954108" w:rsidRPr="00BE6747" w14:paraId="2957C58D" w14:textId="77777777" w:rsidTr="00EF5404">
        <w:trPr>
          <w:trHeight w:val="326"/>
        </w:trPr>
        <w:tc>
          <w:tcPr>
            <w:tcW w:w="1388" w:type="pct"/>
            <w:vMerge w:val="restart"/>
            <w:tcBorders>
              <w:top w:val="single" w:sz="4" w:space="0" w:color="auto"/>
              <w:bottom w:val="single" w:sz="4" w:space="0" w:color="auto"/>
            </w:tcBorders>
          </w:tcPr>
          <w:p w14:paraId="2957C58A" w14:textId="77777777" w:rsidR="00954108" w:rsidRPr="00BE6747" w:rsidRDefault="00954108" w:rsidP="00EF5404">
            <w:pPr>
              <w:spacing w:line="240" w:lineRule="auto"/>
              <w:rPr>
                <w:rFonts w:cs="Arial"/>
                <w:b/>
                <w:sz w:val="20"/>
              </w:rPr>
            </w:pPr>
          </w:p>
          <w:p w14:paraId="2957C58B" w14:textId="77777777" w:rsidR="00954108" w:rsidRPr="00BE6747" w:rsidRDefault="00954108" w:rsidP="00EF5404">
            <w:pPr>
              <w:spacing w:line="240" w:lineRule="auto"/>
              <w:rPr>
                <w:rFonts w:cs="Arial"/>
                <w:b/>
                <w:sz w:val="20"/>
              </w:rPr>
            </w:pPr>
            <w:r w:rsidRPr="00BE6747">
              <w:rPr>
                <w:rFonts w:cs="Arial"/>
                <w:b/>
                <w:sz w:val="20"/>
              </w:rPr>
              <w:t>Samples</w:t>
            </w:r>
          </w:p>
        </w:tc>
        <w:tc>
          <w:tcPr>
            <w:tcW w:w="3612" w:type="pct"/>
            <w:gridSpan w:val="4"/>
            <w:tcBorders>
              <w:top w:val="single" w:sz="4" w:space="0" w:color="auto"/>
              <w:bottom w:val="single" w:sz="4" w:space="0" w:color="auto"/>
            </w:tcBorders>
            <w:vAlign w:val="center"/>
          </w:tcPr>
          <w:p w14:paraId="2957C58C" w14:textId="2DBB2936" w:rsidR="00954108" w:rsidRPr="00BE6747" w:rsidRDefault="00954108" w:rsidP="008047C8">
            <w:pPr>
              <w:spacing w:line="240" w:lineRule="auto"/>
              <w:jc w:val="center"/>
              <w:rPr>
                <w:rFonts w:cs="Arial"/>
                <w:b/>
                <w:sz w:val="20"/>
              </w:rPr>
            </w:pPr>
            <w:r w:rsidRPr="00BE6747">
              <w:rPr>
                <w:rFonts w:cs="Arial"/>
                <w:b/>
                <w:sz w:val="20"/>
              </w:rPr>
              <w:t>Number of reads</w:t>
            </w:r>
          </w:p>
        </w:tc>
      </w:tr>
      <w:tr w:rsidR="00954108" w:rsidRPr="00BE6747" w14:paraId="2957C593" w14:textId="77777777" w:rsidTr="00EF5404">
        <w:trPr>
          <w:trHeight w:val="326"/>
        </w:trPr>
        <w:tc>
          <w:tcPr>
            <w:tcW w:w="1388" w:type="pct"/>
            <w:vMerge/>
            <w:tcBorders>
              <w:top w:val="single" w:sz="4" w:space="0" w:color="auto"/>
              <w:bottom w:val="single" w:sz="4" w:space="0" w:color="auto"/>
            </w:tcBorders>
          </w:tcPr>
          <w:p w14:paraId="2957C58E" w14:textId="77777777" w:rsidR="00954108" w:rsidRPr="00BE6747" w:rsidRDefault="00954108" w:rsidP="00EF5404">
            <w:pPr>
              <w:spacing w:line="240" w:lineRule="auto"/>
              <w:rPr>
                <w:rFonts w:cs="Arial"/>
                <w:sz w:val="20"/>
              </w:rPr>
            </w:pPr>
          </w:p>
        </w:tc>
        <w:tc>
          <w:tcPr>
            <w:tcW w:w="847" w:type="pct"/>
            <w:tcBorders>
              <w:top w:val="single" w:sz="4" w:space="0" w:color="auto"/>
              <w:bottom w:val="single" w:sz="4" w:space="0" w:color="auto"/>
            </w:tcBorders>
          </w:tcPr>
          <w:p w14:paraId="2957C58F" w14:textId="77777777" w:rsidR="00954108" w:rsidRPr="003A21BA" w:rsidRDefault="00954108" w:rsidP="00EF5404">
            <w:pPr>
              <w:spacing w:line="240" w:lineRule="auto"/>
              <w:rPr>
                <w:rFonts w:cs="Arial"/>
                <w:b/>
                <w:sz w:val="20"/>
              </w:rPr>
            </w:pPr>
            <w:r w:rsidRPr="003A21BA">
              <w:rPr>
                <w:rFonts w:cs="Arial"/>
                <w:b/>
                <w:sz w:val="20"/>
              </w:rPr>
              <w:t>NF1-18Sr2b</w:t>
            </w:r>
          </w:p>
        </w:tc>
        <w:tc>
          <w:tcPr>
            <w:tcW w:w="1131" w:type="pct"/>
            <w:tcBorders>
              <w:top w:val="single" w:sz="4" w:space="0" w:color="auto"/>
              <w:bottom w:val="single" w:sz="4" w:space="0" w:color="auto"/>
            </w:tcBorders>
          </w:tcPr>
          <w:p w14:paraId="2957C590" w14:textId="77777777" w:rsidR="00954108" w:rsidRPr="003A21BA" w:rsidRDefault="00954108" w:rsidP="00EF5404">
            <w:pPr>
              <w:spacing w:line="240" w:lineRule="auto"/>
              <w:rPr>
                <w:rFonts w:cs="Arial"/>
                <w:b/>
                <w:sz w:val="20"/>
              </w:rPr>
            </w:pPr>
            <w:r w:rsidRPr="003A21BA">
              <w:rPr>
                <w:rFonts w:cs="Arial"/>
                <w:b/>
                <w:sz w:val="20"/>
              </w:rPr>
              <w:t>SSUF04-SSUR22</w:t>
            </w:r>
          </w:p>
        </w:tc>
        <w:tc>
          <w:tcPr>
            <w:tcW w:w="809" w:type="pct"/>
            <w:tcBorders>
              <w:top w:val="single" w:sz="4" w:space="0" w:color="auto"/>
              <w:bottom w:val="single" w:sz="4" w:space="0" w:color="auto"/>
            </w:tcBorders>
          </w:tcPr>
          <w:p w14:paraId="2957C591" w14:textId="77777777" w:rsidR="00954108" w:rsidRPr="003A21BA" w:rsidRDefault="00954108" w:rsidP="00EF5404">
            <w:pPr>
              <w:spacing w:line="240" w:lineRule="auto"/>
              <w:rPr>
                <w:rFonts w:cs="Arial"/>
                <w:b/>
                <w:sz w:val="20"/>
              </w:rPr>
            </w:pPr>
            <w:r w:rsidRPr="003A21BA">
              <w:rPr>
                <w:rFonts w:cs="Arial"/>
                <w:b/>
                <w:sz w:val="20"/>
              </w:rPr>
              <w:t>D3Af-D3Br</w:t>
            </w:r>
          </w:p>
        </w:tc>
        <w:tc>
          <w:tcPr>
            <w:tcW w:w="825" w:type="pct"/>
            <w:tcBorders>
              <w:top w:val="single" w:sz="4" w:space="0" w:color="auto"/>
              <w:bottom w:val="single" w:sz="4" w:space="0" w:color="auto"/>
            </w:tcBorders>
          </w:tcPr>
          <w:p w14:paraId="2957C592" w14:textId="77777777" w:rsidR="00954108" w:rsidRPr="003A21BA" w:rsidRDefault="00954108" w:rsidP="00EF5404">
            <w:pPr>
              <w:spacing w:line="240" w:lineRule="auto"/>
              <w:rPr>
                <w:rFonts w:cs="Arial"/>
                <w:b/>
                <w:sz w:val="20"/>
              </w:rPr>
            </w:pPr>
            <w:r w:rsidRPr="003A21BA">
              <w:rPr>
                <w:rFonts w:cs="Arial"/>
                <w:b/>
                <w:sz w:val="20"/>
              </w:rPr>
              <w:t>JB3-JB5ED</w:t>
            </w:r>
          </w:p>
        </w:tc>
      </w:tr>
      <w:tr w:rsidR="00954108" w:rsidRPr="00BE6747" w14:paraId="2957C599" w14:textId="77777777" w:rsidTr="00EF5404">
        <w:trPr>
          <w:trHeight w:val="342"/>
        </w:trPr>
        <w:tc>
          <w:tcPr>
            <w:tcW w:w="1388" w:type="pct"/>
            <w:tcBorders>
              <w:top w:val="single" w:sz="4" w:space="0" w:color="auto"/>
            </w:tcBorders>
          </w:tcPr>
          <w:p w14:paraId="2957C594" w14:textId="77777777" w:rsidR="00954108" w:rsidRPr="00BE6747" w:rsidRDefault="00954108" w:rsidP="00EF5404">
            <w:pPr>
              <w:spacing w:line="240" w:lineRule="auto"/>
              <w:rPr>
                <w:rFonts w:cs="Arial"/>
                <w:sz w:val="20"/>
              </w:rPr>
            </w:pPr>
            <w:r w:rsidRPr="00BE6747">
              <w:rPr>
                <w:rFonts w:cs="Arial"/>
                <w:sz w:val="20"/>
              </w:rPr>
              <w:t>Replicate 1 (MC1)</w:t>
            </w:r>
          </w:p>
        </w:tc>
        <w:tc>
          <w:tcPr>
            <w:tcW w:w="847" w:type="pct"/>
            <w:tcBorders>
              <w:top w:val="single" w:sz="4" w:space="0" w:color="auto"/>
            </w:tcBorders>
          </w:tcPr>
          <w:p w14:paraId="2957C595" w14:textId="77777777" w:rsidR="00954108" w:rsidRPr="00BE6747" w:rsidRDefault="00954108" w:rsidP="00EF5404">
            <w:pPr>
              <w:spacing w:line="240" w:lineRule="auto"/>
              <w:rPr>
                <w:rFonts w:cs="Arial"/>
                <w:sz w:val="20"/>
              </w:rPr>
            </w:pPr>
            <w:r w:rsidRPr="00BE6747">
              <w:rPr>
                <w:rFonts w:cs="Arial"/>
                <w:sz w:val="20"/>
              </w:rPr>
              <w:t>2,483,453</w:t>
            </w:r>
          </w:p>
        </w:tc>
        <w:tc>
          <w:tcPr>
            <w:tcW w:w="1131" w:type="pct"/>
            <w:tcBorders>
              <w:top w:val="single" w:sz="4" w:space="0" w:color="auto"/>
            </w:tcBorders>
          </w:tcPr>
          <w:p w14:paraId="2957C596" w14:textId="77777777" w:rsidR="00954108" w:rsidRPr="00BE6747" w:rsidRDefault="00954108" w:rsidP="00EF5404">
            <w:pPr>
              <w:spacing w:line="240" w:lineRule="auto"/>
              <w:rPr>
                <w:rFonts w:cs="Arial"/>
                <w:sz w:val="20"/>
              </w:rPr>
            </w:pPr>
            <w:r w:rsidRPr="00BE6747">
              <w:rPr>
                <w:rFonts w:cs="Arial"/>
                <w:sz w:val="20"/>
              </w:rPr>
              <w:t>3,162,379</w:t>
            </w:r>
          </w:p>
        </w:tc>
        <w:tc>
          <w:tcPr>
            <w:tcW w:w="809" w:type="pct"/>
            <w:tcBorders>
              <w:top w:val="single" w:sz="4" w:space="0" w:color="auto"/>
            </w:tcBorders>
          </w:tcPr>
          <w:p w14:paraId="2957C597" w14:textId="77777777" w:rsidR="00954108" w:rsidRPr="00BE6747" w:rsidRDefault="00954108" w:rsidP="00EF5404">
            <w:pPr>
              <w:spacing w:line="240" w:lineRule="auto"/>
              <w:rPr>
                <w:rFonts w:cs="Arial"/>
                <w:sz w:val="20"/>
              </w:rPr>
            </w:pPr>
            <w:r w:rsidRPr="00BE6747">
              <w:rPr>
                <w:rFonts w:cs="Arial"/>
                <w:sz w:val="20"/>
              </w:rPr>
              <w:t>3,897,994</w:t>
            </w:r>
          </w:p>
        </w:tc>
        <w:tc>
          <w:tcPr>
            <w:tcW w:w="825" w:type="pct"/>
            <w:tcBorders>
              <w:top w:val="single" w:sz="4" w:space="0" w:color="auto"/>
            </w:tcBorders>
          </w:tcPr>
          <w:p w14:paraId="2957C598" w14:textId="77777777" w:rsidR="00954108" w:rsidRPr="00BE6747" w:rsidRDefault="00954108" w:rsidP="00EF5404">
            <w:pPr>
              <w:spacing w:line="240" w:lineRule="auto"/>
              <w:rPr>
                <w:rFonts w:cs="Arial"/>
                <w:sz w:val="20"/>
              </w:rPr>
            </w:pPr>
            <w:r w:rsidRPr="00BE6747">
              <w:rPr>
                <w:rFonts w:cs="Arial"/>
                <w:sz w:val="20"/>
              </w:rPr>
              <w:t>1,236,201</w:t>
            </w:r>
          </w:p>
        </w:tc>
      </w:tr>
      <w:tr w:rsidR="00954108" w:rsidRPr="00BE6747" w14:paraId="2957C59F" w14:textId="77777777" w:rsidTr="00EF5404">
        <w:trPr>
          <w:trHeight w:val="326"/>
        </w:trPr>
        <w:tc>
          <w:tcPr>
            <w:tcW w:w="1388" w:type="pct"/>
          </w:tcPr>
          <w:p w14:paraId="2957C59A" w14:textId="77777777" w:rsidR="00954108" w:rsidRPr="00BE6747" w:rsidRDefault="00954108" w:rsidP="00EF5404">
            <w:pPr>
              <w:spacing w:line="240" w:lineRule="auto"/>
              <w:rPr>
                <w:rFonts w:cs="Arial"/>
                <w:sz w:val="20"/>
              </w:rPr>
            </w:pPr>
            <w:r w:rsidRPr="00BE6747">
              <w:rPr>
                <w:rFonts w:cs="Arial"/>
                <w:sz w:val="20"/>
              </w:rPr>
              <w:t>Replicate 2 (MC2)</w:t>
            </w:r>
          </w:p>
        </w:tc>
        <w:tc>
          <w:tcPr>
            <w:tcW w:w="847" w:type="pct"/>
          </w:tcPr>
          <w:p w14:paraId="2957C59B" w14:textId="77777777" w:rsidR="00954108" w:rsidRPr="00BE6747" w:rsidRDefault="00954108" w:rsidP="00EF5404">
            <w:pPr>
              <w:spacing w:line="240" w:lineRule="auto"/>
              <w:rPr>
                <w:rFonts w:cs="Arial"/>
                <w:sz w:val="20"/>
              </w:rPr>
            </w:pPr>
            <w:r w:rsidRPr="00BE6747">
              <w:rPr>
                <w:rFonts w:cs="Arial"/>
                <w:sz w:val="20"/>
              </w:rPr>
              <w:t>2,349,364</w:t>
            </w:r>
          </w:p>
        </w:tc>
        <w:tc>
          <w:tcPr>
            <w:tcW w:w="1131" w:type="pct"/>
          </w:tcPr>
          <w:p w14:paraId="2957C59C" w14:textId="77777777" w:rsidR="00954108" w:rsidRPr="00BE6747" w:rsidRDefault="00954108" w:rsidP="00EF5404">
            <w:pPr>
              <w:spacing w:line="240" w:lineRule="auto"/>
              <w:rPr>
                <w:rFonts w:cs="Arial"/>
                <w:sz w:val="20"/>
              </w:rPr>
            </w:pPr>
            <w:r w:rsidRPr="00BE6747">
              <w:rPr>
                <w:rFonts w:cs="Arial"/>
                <w:sz w:val="20"/>
              </w:rPr>
              <w:t>2,790,363</w:t>
            </w:r>
          </w:p>
        </w:tc>
        <w:tc>
          <w:tcPr>
            <w:tcW w:w="809" w:type="pct"/>
          </w:tcPr>
          <w:p w14:paraId="2957C59D" w14:textId="77777777" w:rsidR="00954108" w:rsidRPr="00BE6747" w:rsidRDefault="00954108" w:rsidP="00EF5404">
            <w:pPr>
              <w:spacing w:line="240" w:lineRule="auto"/>
              <w:rPr>
                <w:rFonts w:cs="Arial"/>
                <w:sz w:val="20"/>
              </w:rPr>
            </w:pPr>
            <w:r w:rsidRPr="00BE6747">
              <w:rPr>
                <w:rFonts w:cs="Arial"/>
                <w:sz w:val="20"/>
              </w:rPr>
              <w:t>4,228,233</w:t>
            </w:r>
          </w:p>
        </w:tc>
        <w:tc>
          <w:tcPr>
            <w:tcW w:w="825" w:type="pct"/>
          </w:tcPr>
          <w:p w14:paraId="2957C59E" w14:textId="77777777" w:rsidR="00954108" w:rsidRPr="00BE6747" w:rsidRDefault="00954108" w:rsidP="00EF5404">
            <w:pPr>
              <w:spacing w:line="240" w:lineRule="auto"/>
              <w:rPr>
                <w:rFonts w:cs="Arial"/>
                <w:sz w:val="20"/>
              </w:rPr>
            </w:pPr>
            <w:r w:rsidRPr="00BE6747">
              <w:rPr>
                <w:rFonts w:cs="Arial"/>
                <w:sz w:val="20"/>
              </w:rPr>
              <w:t>2,160,885</w:t>
            </w:r>
          </w:p>
        </w:tc>
      </w:tr>
      <w:tr w:rsidR="00954108" w:rsidRPr="00BE6747" w14:paraId="2957C5A5" w14:textId="77777777" w:rsidTr="00EF5404">
        <w:trPr>
          <w:trHeight w:val="326"/>
        </w:trPr>
        <w:tc>
          <w:tcPr>
            <w:tcW w:w="1388" w:type="pct"/>
          </w:tcPr>
          <w:p w14:paraId="2957C5A0" w14:textId="77777777" w:rsidR="00954108" w:rsidRPr="00BE6747" w:rsidRDefault="00954108" w:rsidP="00EF5404">
            <w:pPr>
              <w:spacing w:line="240" w:lineRule="auto"/>
              <w:rPr>
                <w:rFonts w:cs="Arial"/>
                <w:sz w:val="20"/>
              </w:rPr>
            </w:pPr>
            <w:r w:rsidRPr="00BE6747">
              <w:rPr>
                <w:rFonts w:cs="Arial"/>
                <w:sz w:val="20"/>
              </w:rPr>
              <w:t>Replicate 3 (MC3)</w:t>
            </w:r>
          </w:p>
        </w:tc>
        <w:tc>
          <w:tcPr>
            <w:tcW w:w="847" w:type="pct"/>
          </w:tcPr>
          <w:p w14:paraId="2957C5A1" w14:textId="77777777" w:rsidR="00954108" w:rsidRPr="00BE6747" w:rsidRDefault="00954108" w:rsidP="00EF5404">
            <w:pPr>
              <w:spacing w:line="240" w:lineRule="auto"/>
              <w:rPr>
                <w:rFonts w:cs="Arial"/>
                <w:sz w:val="20"/>
              </w:rPr>
            </w:pPr>
            <w:r w:rsidRPr="00BE6747">
              <w:rPr>
                <w:rFonts w:cs="Arial"/>
                <w:sz w:val="20"/>
              </w:rPr>
              <w:t>2,435,278</w:t>
            </w:r>
          </w:p>
        </w:tc>
        <w:tc>
          <w:tcPr>
            <w:tcW w:w="1131" w:type="pct"/>
          </w:tcPr>
          <w:p w14:paraId="2957C5A2" w14:textId="77777777" w:rsidR="00954108" w:rsidRPr="00BE6747" w:rsidRDefault="00954108" w:rsidP="00EF5404">
            <w:pPr>
              <w:spacing w:line="240" w:lineRule="auto"/>
              <w:rPr>
                <w:rFonts w:cs="Arial"/>
                <w:sz w:val="20"/>
              </w:rPr>
            </w:pPr>
            <w:r w:rsidRPr="00BE6747">
              <w:rPr>
                <w:rFonts w:cs="Arial"/>
                <w:sz w:val="20"/>
              </w:rPr>
              <w:t>1,953,138</w:t>
            </w:r>
          </w:p>
        </w:tc>
        <w:tc>
          <w:tcPr>
            <w:tcW w:w="809" w:type="pct"/>
          </w:tcPr>
          <w:p w14:paraId="2957C5A3" w14:textId="77777777" w:rsidR="00954108" w:rsidRPr="00BE6747" w:rsidRDefault="00954108" w:rsidP="00EF5404">
            <w:pPr>
              <w:spacing w:line="240" w:lineRule="auto"/>
              <w:rPr>
                <w:rFonts w:cs="Arial"/>
                <w:sz w:val="20"/>
              </w:rPr>
            </w:pPr>
            <w:r w:rsidRPr="00BE6747">
              <w:rPr>
                <w:rFonts w:cs="Arial"/>
                <w:sz w:val="20"/>
              </w:rPr>
              <w:t>4,309,817</w:t>
            </w:r>
          </w:p>
        </w:tc>
        <w:tc>
          <w:tcPr>
            <w:tcW w:w="825" w:type="pct"/>
          </w:tcPr>
          <w:p w14:paraId="2957C5A4" w14:textId="77777777" w:rsidR="00954108" w:rsidRPr="00BE6747" w:rsidRDefault="00954108" w:rsidP="00EF5404">
            <w:pPr>
              <w:spacing w:line="240" w:lineRule="auto"/>
              <w:rPr>
                <w:rFonts w:cs="Arial"/>
                <w:sz w:val="20"/>
              </w:rPr>
            </w:pPr>
            <w:r w:rsidRPr="00BE6747">
              <w:rPr>
                <w:rFonts w:cs="Arial"/>
                <w:sz w:val="20"/>
              </w:rPr>
              <w:t>1,204,900</w:t>
            </w:r>
          </w:p>
        </w:tc>
      </w:tr>
      <w:tr w:rsidR="00954108" w:rsidRPr="00BE6747" w14:paraId="2957C5AB" w14:textId="77777777" w:rsidTr="00EF5404">
        <w:trPr>
          <w:trHeight w:val="326"/>
        </w:trPr>
        <w:tc>
          <w:tcPr>
            <w:tcW w:w="1388" w:type="pct"/>
            <w:tcBorders>
              <w:bottom w:val="single" w:sz="4" w:space="0" w:color="auto"/>
            </w:tcBorders>
          </w:tcPr>
          <w:p w14:paraId="2957C5A6" w14:textId="77777777" w:rsidR="00954108" w:rsidRPr="00BE6747" w:rsidRDefault="00954108" w:rsidP="00EF5404">
            <w:pPr>
              <w:spacing w:line="240" w:lineRule="auto"/>
              <w:rPr>
                <w:rFonts w:cs="Arial"/>
                <w:sz w:val="20"/>
              </w:rPr>
            </w:pPr>
            <w:r w:rsidRPr="00BE6747">
              <w:rPr>
                <w:rFonts w:cs="Arial"/>
                <w:sz w:val="20"/>
              </w:rPr>
              <w:t>Standard error of mean</w:t>
            </w:r>
          </w:p>
        </w:tc>
        <w:tc>
          <w:tcPr>
            <w:tcW w:w="847" w:type="pct"/>
            <w:tcBorders>
              <w:bottom w:val="single" w:sz="4" w:space="0" w:color="auto"/>
            </w:tcBorders>
          </w:tcPr>
          <w:p w14:paraId="2957C5A7" w14:textId="77777777" w:rsidR="00954108" w:rsidRPr="00BE6747" w:rsidRDefault="00954108" w:rsidP="00EF5404">
            <w:pPr>
              <w:spacing w:line="240" w:lineRule="auto"/>
              <w:rPr>
                <w:rFonts w:cs="Arial"/>
                <w:sz w:val="20"/>
              </w:rPr>
            </w:pPr>
            <w:r w:rsidRPr="00BE6747">
              <w:rPr>
                <w:rFonts w:cs="Arial"/>
                <w:sz w:val="20"/>
              </w:rPr>
              <w:t>39,216</w:t>
            </w:r>
          </w:p>
        </w:tc>
        <w:tc>
          <w:tcPr>
            <w:tcW w:w="1131" w:type="pct"/>
            <w:tcBorders>
              <w:bottom w:val="single" w:sz="4" w:space="0" w:color="auto"/>
            </w:tcBorders>
          </w:tcPr>
          <w:p w14:paraId="2957C5A8" w14:textId="77777777" w:rsidR="00954108" w:rsidRPr="00BE6747" w:rsidRDefault="00954108" w:rsidP="00EF5404">
            <w:pPr>
              <w:spacing w:line="240" w:lineRule="auto"/>
              <w:rPr>
                <w:rFonts w:cs="Arial"/>
                <w:sz w:val="20"/>
              </w:rPr>
            </w:pPr>
            <w:r w:rsidRPr="00BE6747">
              <w:rPr>
                <w:rFonts w:cs="Arial"/>
                <w:sz w:val="20"/>
              </w:rPr>
              <w:t>357,585</w:t>
            </w:r>
          </w:p>
        </w:tc>
        <w:tc>
          <w:tcPr>
            <w:tcW w:w="809" w:type="pct"/>
            <w:tcBorders>
              <w:bottom w:val="single" w:sz="4" w:space="0" w:color="auto"/>
            </w:tcBorders>
          </w:tcPr>
          <w:p w14:paraId="2957C5A9" w14:textId="77777777" w:rsidR="00954108" w:rsidRPr="00BE6747" w:rsidRDefault="00954108" w:rsidP="00EF5404">
            <w:pPr>
              <w:spacing w:line="240" w:lineRule="auto"/>
              <w:rPr>
                <w:rFonts w:cs="Arial"/>
                <w:sz w:val="20"/>
              </w:rPr>
            </w:pPr>
            <w:r w:rsidRPr="00BE6747">
              <w:rPr>
                <w:rFonts w:cs="Arial"/>
                <w:sz w:val="20"/>
              </w:rPr>
              <w:t>125,899</w:t>
            </w:r>
          </w:p>
        </w:tc>
        <w:tc>
          <w:tcPr>
            <w:tcW w:w="825" w:type="pct"/>
            <w:tcBorders>
              <w:bottom w:val="single" w:sz="4" w:space="0" w:color="auto"/>
            </w:tcBorders>
          </w:tcPr>
          <w:p w14:paraId="2957C5AA" w14:textId="77777777" w:rsidR="00954108" w:rsidRPr="00BE6747" w:rsidRDefault="00954108" w:rsidP="00EF5404">
            <w:pPr>
              <w:spacing w:line="240" w:lineRule="auto"/>
              <w:rPr>
                <w:rFonts w:cs="Arial"/>
                <w:sz w:val="20"/>
              </w:rPr>
            </w:pPr>
            <w:r w:rsidRPr="00BE6747">
              <w:rPr>
                <w:rFonts w:cs="Arial"/>
                <w:sz w:val="20"/>
              </w:rPr>
              <w:t>377,501</w:t>
            </w:r>
          </w:p>
        </w:tc>
      </w:tr>
    </w:tbl>
    <w:p w14:paraId="2957C5AC" w14:textId="77777777" w:rsidR="00954108" w:rsidRPr="00A57FBB" w:rsidRDefault="00954108" w:rsidP="00954108">
      <w:pPr>
        <w:spacing w:line="276" w:lineRule="auto"/>
        <w:rPr>
          <w:rFonts w:cs="Arial"/>
          <w:sz w:val="22"/>
        </w:rPr>
      </w:pPr>
    </w:p>
    <w:p w14:paraId="2957C5AD" w14:textId="77777777" w:rsidR="00954108" w:rsidRPr="00A57FBB" w:rsidRDefault="00954108" w:rsidP="00954108">
      <w:pPr>
        <w:spacing w:line="276" w:lineRule="auto"/>
        <w:rPr>
          <w:rFonts w:cs="Arial"/>
          <w:sz w:val="22"/>
        </w:rPr>
      </w:pPr>
    </w:p>
    <w:p w14:paraId="2957C5AE" w14:textId="77777777" w:rsidR="00954108" w:rsidRPr="00BE6747" w:rsidRDefault="00954108" w:rsidP="00EF5404">
      <w:pPr>
        <w:pStyle w:val="Heading2"/>
      </w:pPr>
      <w:r w:rsidRPr="00BE6747">
        <w:t xml:space="preserve">Quality information </w:t>
      </w:r>
    </w:p>
    <w:p w14:paraId="2957C5AF" w14:textId="77777777" w:rsidR="00954108" w:rsidRDefault="00954108" w:rsidP="00C02A3D">
      <w:pPr>
        <w:spacing w:line="480" w:lineRule="auto"/>
      </w:pPr>
      <w:r w:rsidRPr="00A57FBB">
        <w:t>The average length for both forward and reverse reads before merging was 300 bp for all samples. Base quality distributions were similar across all four markers. The forward reads were generally of higher quality than the reverse reads especially toward the 3’ end. Quality for both directions dropped significantly towards the 3’ end and even more so for the reverse reads. After assembling the paired reads, the base qualities of the merged reads for all the markers were mostly higher than Q30 up to the 400</w:t>
      </w:r>
      <w:r w:rsidRPr="00A57FBB">
        <w:rPr>
          <w:vertAlign w:val="superscript"/>
        </w:rPr>
        <w:t>th</w:t>
      </w:r>
      <w:r w:rsidRPr="00A57FBB">
        <w:t xml:space="preserve"> base position. </w:t>
      </w:r>
    </w:p>
    <w:p w14:paraId="2957C5B0" w14:textId="77777777" w:rsidR="00954108" w:rsidRPr="00A57FBB" w:rsidRDefault="00954108" w:rsidP="00954108">
      <w:pPr>
        <w:rPr>
          <w:rFonts w:cs="Arial"/>
          <w:sz w:val="22"/>
        </w:rPr>
      </w:pPr>
    </w:p>
    <w:p w14:paraId="2957C5B1" w14:textId="77777777" w:rsidR="00954108" w:rsidRPr="00BE6747" w:rsidRDefault="00954108" w:rsidP="00EF5404">
      <w:pPr>
        <w:pStyle w:val="Heading3"/>
      </w:pPr>
      <w:r w:rsidRPr="00BE6747">
        <w:lastRenderedPageBreak/>
        <w:t xml:space="preserve"> NF1-18Sr2b</w:t>
      </w:r>
    </w:p>
    <w:p w14:paraId="2957C5B2" w14:textId="77777777" w:rsidR="00954108" w:rsidRPr="00954108" w:rsidRDefault="00954108" w:rsidP="00C02A3D">
      <w:pPr>
        <w:spacing w:line="480" w:lineRule="auto"/>
      </w:pPr>
      <w:r w:rsidRPr="00A57FBB">
        <w:t xml:space="preserve">Out of the ~7.3 million paired reads generated using this primer set for the three replicates combined, 47% (~3.5 million) were successfully merged. The average length of the overlap was 236 bp and the length of the merged reads was 362 bp. After the filtering step, 75,234 merged reads were eliminated for having expected error of more than one base. Of the reads that passed the quality check, 591,418 were identified as unique sequences and out of this, 456,425 were singletons. At 97% similarity cut-off, the unique reads were assigned to 138 otus. Chimeric sequences </w:t>
      </w:r>
      <w:bookmarkStart w:id="13" w:name="OLE_LINK1"/>
      <w:r w:rsidRPr="00A57FBB">
        <w:t>(5,677</w:t>
      </w:r>
      <w:bookmarkEnd w:id="13"/>
      <w:r w:rsidRPr="00A57FBB">
        <w:t xml:space="preserve"> reads) and the singletons were all discarded </w:t>
      </w:r>
      <w:r w:rsidR="007232E5">
        <w:t>prior to clustering</w:t>
      </w:r>
      <w:r w:rsidRPr="00A57FBB">
        <w:t xml:space="preserve">. </w:t>
      </w:r>
    </w:p>
    <w:p w14:paraId="10B16648" w14:textId="77777777" w:rsidR="00C02A3D" w:rsidRDefault="00C02A3D" w:rsidP="00167617">
      <w:pPr>
        <w:pStyle w:val="Heading3"/>
      </w:pPr>
    </w:p>
    <w:p w14:paraId="2957C5B3" w14:textId="4A03D93A" w:rsidR="00954108" w:rsidRPr="00BE6747" w:rsidRDefault="00954108" w:rsidP="00167617">
      <w:pPr>
        <w:pStyle w:val="Heading3"/>
      </w:pPr>
      <w:r w:rsidRPr="00BE6747">
        <w:t xml:space="preserve"> SSUF04-SSUR22 </w:t>
      </w:r>
    </w:p>
    <w:p w14:paraId="2957C5B4" w14:textId="77777777" w:rsidR="00954108" w:rsidRPr="00C02A3D" w:rsidRDefault="00954108" w:rsidP="00C02A3D">
      <w:pPr>
        <w:spacing w:line="480" w:lineRule="auto"/>
        <w:rPr>
          <w:rFonts w:cs="Arial"/>
        </w:rPr>
      </w:pPr>
      <w:r w:rsidRPr="00C02A3D">
        <w:rPr>
          <w:rFonts w:cs="Arial"/>
        </w:rPr>
        <w:t xml:space="preserve">For this region, 38% of the 7.9 million paired reads generated from the three mock community replicates were successfully merged. Exactly 120,865 of the merged reads were discarded after quality filtering for having an expected error of more than one base. The remaining reads were grouped into </w:t>
      </w:r>
      <w:bookmarkStart w:id="14" w:name="OLE_LINK2"/>
      <w:r w:rsidRPr="00C02A3D">
        <w:rPr>
          <w:rFonts w:cs="Arial"/>
        </w:rPr>
        <w:t xml:space="preserve">721,450 </w:t>
      </w:r>
      <w:bookmarkEnd w:id="14"/>
      <w:r w:rsidRPr="00C02A3D">
        <w:rPr>
          <w:rFonts w:cs="Arial"/>
        </w:rPr>
        <w:t>unique sequences, of which 581,220 were singletons and of those that were not singletons, 6,813 were chimeras. The singletons and chimeras were all discarded and the rest clustered into 161 otus</w:t>
      </w:r>
      <w:r w:rsidR="00314FBC" w:rsidRPr="00C02A3D">
        <w:rPr>
          <w:rFonts w:cs="Arial"/>
        </w:rPr>
        <w:t xml:space="preserve"> at 97% similarity</w:t>
      </w:r>
      <w:r w:rsidRPr="00C02A3D">
        <w:rPr>
          <w:rFonts w:cs="Arial"/>
        </w:rPr>
        <w:t xml:space="preserve">. </w:t>
      </w:r>
    </w:p>
    <w:p w14:paraId="2957C5B5" w14:textId="77777777" w:rsidR="00954108" w:rsidRPr="00BE6747" w:rsidRDefault="00954108" w:rsidP="00954108">
      <w:pPr>
        <w:spacing w:line="480" w:lineRule="auto"/>
        <w:rPr>
          <w:rFonts w:cs="Arial"/>
        </w:rPr>
      </w:pPr>
    </w:p>
    <w:p w14:paraId="2957C5B6" w14:textId="77777777" w:rsidR="00954108" w:rsidRPr="00BE6747" w:rsidRDefault="00954108" w:rsidP="00167617">
      <w:pPr>
        <w:pStyle w:val="Heading3"/>
      </w:pPr>
      <w:r w:rsidRPr="00BE6747">
        <w:t xml:space="preserve"> D3Af-D3Br</w:t>
      </w:r>
    </w:p>
    <w:p w14:paraId="2957C5B7" w14:textId="77777777" w:rsidR="00954108" w:rsidRPr="00C02A3D" w:rsidRDefault="00954108" w:rsidP="00C02A3D">
      <w:pPr>
        <w:spacing w:line="480" w:lineRule="auto"/>
        <w:rPr>
          <w:rFonts w:cs="Arial"/>
        </w:rPr>
      </w:pPr>
      <w:r w:rsidRPr="00C02A3D">
        <w:rPr>
          <w:rFonts w:cs="Arial"/>
        </w:rPr>
        <w:t xml:space="preserve">There were 5.3 million successfully merged reads, representing 42% of the total paired reads produced for this marker. The average length of the overlap was 261 bp and length of the merged reads on average was 336 bp. For this marker, only 9,763 of the merged reads were filtered out for having more than one base expected error. The quality checked reads grouped in </w:t>
      </w:r>
      <w:bookmarkStart w:id="15" w:name="OLE_LINK3"/>
      <w:r w:rsidRPr="00C02A3D">
        <w:rPr>
          <w:rFonts w:cs="Arial"/>
        </w:rPr>
        <w:t>566,284</w:t>
      </w:r>
      <w:bookmarkEnd w:id="15"/>
      <w:r w:rsidRPr="00C02A3D">
        <w:rPr>
          <w:rFonts w:cs="Arial"/>
        </w:rPr>
        <w:t xml:space="preserve"> unique sequences. There were 466,283 singletons and </w:t>
      </w:r>
      <w:bookmarkStart w:id="16" w:name="OLE_LINK4"/>
      <w:r w:rsidRPr="00C02A3D">
        <w:rPr>
          <w:rFonts w:cs="Arial"/>
        </w:rPr>
        <w:t>3,295</w:t>
      </w:r>
      <w:bookmarkEnd w:id="16"/>
      <w:r w:rsidRPr="00C02A3D">
        <w:rPr>
          <w:rFonts w:cs="Arial"/>
        </w:rPr>
        <w:t xml:space="preserve"> chimeras, all of which were removed before clustering which resulted in 144 otus. </w:t>
      </w:r>
    </w:p>
    <w:p w14:paraId="2957C5B8" w14:textId="77777777" w:rsidR="00954108" w:rsidRPr="00BE6747" w:rsidRDefault="00954108" w:rsidP="00954108">
      <w:pPr>
        <w:spacing w:line="480" w:lineRule="auto"/>
        <w:rPr>
          <w:rFonts w:cs="Arial"/>
        </w:rPr>
      </w:pPr>
    </w:p>
    <w:p w14:paraId="2957C5B9" w14:textId="77777777" w:rsidR="00954108" w:rsidRPr="00BE6747" w:rsidRDefault="00954108" w:rsidP="00167617">
      <w:pPr>
        <w:pStyle w:val="Heading3"/>
      </w:pPr>
      <w:r w:rsidRPr="00BE6747">
        <w:lastRenderedPageBreak/>
        <w:t xml:space="preserve"> JB3-JB5ED</w:t>
      </w:r>
    </w:p>
    <w:p w14:paraId="2957C5BA" w14:textId="77777777" w:rsidR="00954108" w:rsidRPr="00A970CB" w:rsidRDefault="00954108" w:rsidP="00A970CB">
      <w:pPr>
        <w:spacing w:line="480" w:lineRule="auto"/>
        <w:rPr>
          <w:rFonts w:cs="Arial"/>
        </w:rPr>
      </w:pPr>
      <w:r w:rsidRPr="00A970CB">
        <w:rPr>
          <w:rFonts w:cs="Arial"/>
        </w:rPr>
        <w:t xml:space="preserve">Of the 4.6 million paired reads, 57% (2.6 million reads) were merged successfully. The mean overlap length was 124 bp and the merged reads were on average 336 bp long. 64.3% passed the filtering step, resulting in the removal of 227,013 reads. Exactly 355,543 sequences were identified as unique, and </w:t>
      </w:r>
      <w:bookmarkStart w:id="17" w:name="OLE_LINK5"/>
      <w:r w:rsidRPr="00A970CB">
        <w:rPr>
          <w:rFonts w:cs="Arial"/>
        </w:rPr>
        <w:t>275,258</w:t>
      </w:r>
      <w:bookmarkEnd w:id="17"/>
      <w:r w:rsidRPr="00A970CB">
        <w:rPr>
          <w:rFonts w:cs="Arial"/>
        </w:rPr>
        <w:t xml:space="preserve"> of these were singletons. Chimeras (1,830 sequences) and the singletons were discarded. Clustering of the non-singletons produced 69 otus at 97% similarity cut-off. </w:t>
      </w:r>
    </w:p>
    <w:p w14:paraId="2957C5BB" w14:textId="77777777" w:rsidR="00954108" w:rsidRPr="00A57FBB" w:rsidRDefault="00954108" w:rsidP="00954108">
      <w:pPr>
        <w:rPr>
          <w:rFonts w:cs="Arial"/>
          <w:sz w:val="22"/>
        </w:rPr>
      </w:pPr>
    </w:p>
    <w:p w14:paraId="2957C5BC" w14:textId="77777777" w:rsidR="00954108" w:rsidRPr="00BE6747" w:rsidRDefault="00954108" w:rsidP="00167617">
      <w:pPr>
        <w:pStyle w:val="Heading2"/>
      </w:pPr>
      <w:bookmarkStart w:id="18" w:name="OLE_LINK6"/>
      <w:r w:rsidRPr="00BE6747">
        <w:t xml:space="preserve">Taxonomy assignment via </w:t>
      </w:r>
      <w:proofErr w:type="spellStart"/>
      <w:r w:rsidRPr="00BE6747">
        <w:t>utax</w:t>
      </w:r>
      <w:proofErr w:type="spellEnd"/>
      <w:r w:rsidRPr="00BE6747">
        <w:t xml:space="preserve"> </w:t>
      </w:r>
    </w:p>
    <w:p w14:paraId="2957C5BD" w14:textId="425C236E" w:rsidR="00954108" w:rsidRPr="00A970CB" w:rsidRDefault="00954108" w:rsidP="00A970CB">
      <w:pPr>
        <w:spacing w:line="480" w:lineRule="auto"/>
        <w:rPr>
          <w:rFonts w:cs="Arial"/>
        </w:rPr>
      </w:pPr>
      <w:r w:rsidRPr="00A970CB">
        <w:rPr>
          <w:rFonts w:cs="Arial"/>
        </w:rPr>
        <w:t xml:space="preserve">With the </w:t>
      </w:r>
      <w:proofErr w:type="spellStart"/>
      <w:r w:rsidRPr="00A970CB">
        <w:rPr>
          <w:rFonts w:cs="Arial"/>
        </w:rPr>
        <w:t>utax</w:t>
      </w:r>
      <w:proofErr w:type="spellEnd"/>
      <w:r w:rsidRPr="00A970CB">
        <w:rPr>
          <w:rFonts w:cs="Arial"/>
        </w:rPr>
        <w:t xml:space="preserve"> method only those genera assigned with support values of 0.5 (arbitrarily chosen) or higher were considered valid in this study (</w:t>
      </w:r>
      <w:r w:rsidRPr="00A970CB">
        <w:rPr>
          <w:rFonts w:cs="Arial"/>
        </w:rPr>
        <w:fldChar w:fldCharType="begin"/>
      </w:r>
      <w:r w:rsidRPr="00A970CB">
        <w:rPr>
          <w:rFonts w:cs="Arial"/>
        </w:rPr>
        <w:instrText xml:space="preserve"> REF _Ref509582143 \h  \* MERGEFORMAT </w:instrText>
      </w:r>
      <w:r w:rsidRPr="00A970CB">
        <w:rPr>
          <w:rFonts w:cs="Arial"/>
        </w:rPr>
      </w:r>
      <w:r w:rsidRPr="00A970CB">
        <w:rPr>
          <w:rFonts w:cs="Arial"/>
        </w:rPr>
        <w:fldChar w:fldCharType="separate"/>
      </w:r>
      <w:r w:rsidR="00904D48" w:rsidRPr="00A970CB">
        <w:rPr>
          <w:rFonts w:cs="Arial"/>
        </w:rPr>
        <w:t xml:space="preserve">Table </w:t>
      </w:r>
      <w:r w:rsidR="00904D48" w:rsidRPr="00A970CB">
        <w:rPr>
          <w:rFonts w:cs="Arial"/>
          <w:noProof/>
        </w:rPr>
        <w:t>7</w:t>
      </w:r>
      <w:r w:rsidRPr="00A970CB">
        <w:rPr>
          <w:rFonts w:cs="Arial"/>
        </w:rPr>
        <w:fldChar w:fldCharType="end"/>
      </w:r>
      <w:r w:rsidRPr="00A970CB">
        <w:rPr>
          <w:rFonts w:cs="Arial"/>
        </w:rPr>
        <w:t xml:space="preserve">). For the NF1-18Sr2b marker, twenty-three otus produced such valid assignments and they accounted for fourteen of the sampled genera. The results also revealed a phenomenon encountered in some of the curated public database. This is to do with incomplete taxonomies or ambiguous description lines of some of the entries, as pointed out by </w:t>
      </w:r>
      <w:r w:rsidRPr="00A970CB">
        <w:rPr>
          <w:rFonts w:cs="Arial"/>
        </w:rPr>
        <w:fldChar w:fldCharType="begin" w:fldLock="1"/>
      </w:r>
      <w:r w:rsidR="00A63111" w:rsidRPr="00A970CB">
        <w:rPr>
          <w:rFonts w:cs="Arial"/>
        </w:rPr>
        <w:instrText>ADDIN CSL_CITATION {"citationItems":[{"id":"ITEM-1","itemData":{"author":[{"dropping-particle":"","family":"Holovachov","given":"Oleksandr","non-dropping-particle":"","parse-names":false,"suffix":""},{"dropping-particle":"","family":"Haenel","given":"Quiterie","non-dropping-particle":"","parse-names":false,"suffix":""},{"dropping-particle":"","family":"Bourlat","given":"Sarah J","non-dropping-particle":"","parse-names":false,"suffix":""},{"dropping-particle":"","family":"Jondelius","given":"Ulf","non-dropping-particle":"","parse-names":false,"suffix":""}],"container-title":"arXiv preprint arXiv:1704.05412","id":"ITEM-1","issued":{"date-parts":[["2017"]]},"title":"Taxonomy assignment approach determines the efficiency of identification of metabarcodes in marine nematodes","type":"article-journal"},"uris":["http://www.mendeley.com/documents/?uuid=f9b56c3d-f1f7-4ee3-89b1-b54d9e002250"]}],"mendeley":{"formattedCitation":"(Holovachov et al. 2017)","plainTextFormattedCitation":"(Holovachov et al. 2017)","previouslyFormattedCitation":"(Holovachov et al., 2017)"},"properties":{"noteIndex":0},"schema":"https://github.com/citation-style-language/schema/raw/master/csl-citation.json"}</w:instrText>
      </w:r>
      <w:r w:rsidRPr="00A970CB">
        <w:rPr>
          <w:rFonts w:cs="Arial"/>
        </w:rPr>
        <w:fldChar w:fldCharType="separate"/>
      </w:r>
      <w:r w:rsidR="00A63111" w:rsidRPr="00A970CB">
        <w:rPr>
          <w:rFonts w:cs="Arial"/>
          <w:noProof/>
        </w:rPr>
        <w:t>(Holovachov et al. 2017)</w:t>
      </w:r>
      <w:r w:rsidRPr="00A970CB">
        <w:rPr>
          <w:rFonts w:cs="Arial"/>
        </w:rPr>
        <w:fldChar w:fldCharType="end"/>
      </w:r>
      <w:r w:rsidRPr="00A970CB">
        <w:rPr>
          <w:rFonts w:cs="Arial"/>
        </w:rPr>
        <w:t>. Several of the otus could not be assigned names because their best hits were either ‘uncultured eukaryote’, ‘environmental nematode’, ‘</w:t>
      </w:r>
      <w:proofErr w:type="spellStart"/>
      <w:r w:rsidRPr="00A970CB">
        <w:rPr>
          <w:rFonts w:cs="Arial"/>
        </w:rPr>
        <w:t>Chromadorea_X</w:t>
      </w:r>
      <w:proofErr w:type="spellEnd"/>
      <w:r w:rsidRPr="00A970CB">
        <w:rPr>
          <w:rFonts w:cs="Arial"/>
        </w:rPr>
        <w:t>’ or ‘</w:t>
      </w:r>
      <w:proofErr w:type="spellStart"/>
      <w:r w:rsidRPr="00A970CB">
        <w:rPr>
          <w:rFonts w:cs="Arial"/>
        </w:rPr>
        <w:t>Enoplea_X</w:t>
      </w:r>
      <w:proofErr w:type="spellEnd"/>
      <w:r w:rsidRPr="00A970CB">
        <w:rPr>
          <w:rFonts w:cs="Arial"/>
        </w:rPr>
        <w:t xml:space="preserve">’. </w:t>
      </w:r>
    </w:p>
    <w:p w14:paraId="2957C5BE" w14:textId="77777777" w:rsidR="00954108" w:rsidRPr="00A970CB" w:rsidRDefault="00954108" w:rsidP="00A970CB">
      <w:pPr>
        <w:spacing w:line="480" w:lineRule="auto"/>
        <w:rPr>
          <w:rFonts w:cs="Arial"/>
        </w:rPr>
      </w:pPr>
      <w:r w:rsidRPr="00A970CB">
        <w:rPr>
          <w:rFonts w:cs="Arial"/>
        </w:rPr>
        <w:t xml:space="preserve">Only eight otus of the SSUF04-SSUR22 marker were identified as nematodes which accounted for only five of the sampled taxa. Majority of otus were not given assignments, at least not with sufficient support for them to be considered valid.  </w:t>
      </w:r>
    </w:p>
    <w:p w14:paraId="2957C5BF" w14:textId="77777777" w:rsidR="00954108" w:rsidRPr="00A970CB" w:rsidRDefault="00954108" w:rsidP="00A970CB">
      <w:pPr>
        <w:spacing w:line="480" w:lineRule="auto"/>
        <w:rPr>
          <w:rFonts w:cs="Arial"/>
        </w:rPr>
      </w:pPr>
      <w:r w:rsidRPr="00A970CB">
        <w:rPr>
          <w:rFonts w:cs="Arial"/>
        </w:rPr>
        <w:t xml:space="preserve">For the D3Af-D3Br, only twenty-two of the total 144 otus were successfully assigned nematode identities which corresponded with eight of the sampled taxa. </w:t>
      </w:r>
    </w:p>
    <w:p w14:paraId="2957C5C0" w14:textId="51A24C58" w:rsidR="00954108" w:rsidRPr="00A970CB" w:rsidRDefault="00954108" w:rsidP="00A970CB">
      <w:pPr>
        <w:spacing w:line="480" w:lineRule="auto"/>
        <w:rPr>
          <w:rFonts w:cs="Arial"/>
        </w:rPr>
      </w:pPr>
      <w:r w:rsidRPr="00A970CB">
        <w:rPr>
          <w:rFonts w:cs="Arial"/>
        </w:rPr>
        <w:t xml:space="preserve">The JB3-JB5ED marker was the only marker for which no successful assignments were achieved at the genus level. Only three otus were identified as nematodes and could only be </w:t>
      </w:r>
      <w:r w:rsidRPr="00A970CB">
        <w:rPr>
          <w:rFonts w:cs="Arial"/>
        </w:rPr>
        <w:lastRenderedPageBreak/>
        <w:t xml:space="preserve">confidently identified to the order rank. Two of the otus matched </w:t>
      </w:r>
      <w:proofErr w:type="spellStart"/>
      <w:r w:rsidRPr="00A970CB">
        <w:rPr>
          <w:rFonts w:cs="Arial"/>
        </w:rPr>
        <w:t>rhabditida</w:t>
      </w:r>
      <w:proofErr w:type="spellEnd"/>
      <w:r w:rsidRPr="00A970CB">
        <w:rPr>
          <w:rFonts w:cs="Arial"/>
        </w:rPr>
        <w:t xml:space="preserve"> and the other one </w:t>
      </w:r>
      <w:proofErr w:type="spellStart"/>
      <w:r w:rsidRPr="00A970CB">
        <w:rPr>
          <w:rFonts w:cs="Arial"/>
        </w:rPr>
        <w:t>tylenchida</w:t>
      </w:r>
      <w:proofErr w:type="spellEnd"/>
      <w:r w:rsidRPr="00A970CB">
        <w:rPr>
          <w:rFonts w:cs="Arial"/>
        </w:rPr>
        <w:t xml:space="preserve"> (according to classification by </w:t>
      </w:r>
      <w:r w:rsidRPr="00A970CB">
        <w:rPr>
          <w:rFonts w:cs="Arial"/>
        </w:rPr>
        <w:fldChar w:fldCharType="begin" w:fldLock="1"/>
      </w:r>
      <w:r w:rsidR="00A63111" w:rsidRPr="00A970CB">
        <w:rPr>
          <w:rFonts w:cs="Arial"/>
        </w:rPr>
        <w:instrText>ADDIN CSL_CITATION {"citationItems":[{"id":"ITEM-1","itemData":{"ISBN":"0851999433","author":[{"dropping-particle":"","family":"Siddiqi","given":"Mohammad Rafiq","non-dropping-particle":"","parse-names":false,"suffix":""}],"id":"ITEM-1","issued":{"date-parts":[["2000"]]},"publisher":"CABI","title":"Tylenchida: parasites of plants and insects","type":"book"},"uris":["http://www.mendeley.com/documents/?uuid=27f0946a-725a-47ac-88a8-05f6b926f6dc"]}],"mendeley":{"formattedCitation":"(Siddiqi 2000)","manualFormatting":"Siddiqi (2000)","plainTextFormattedCitation":"(Siddiqi 2000)","previouslyFormattedCitation":"(Siddiqi, 2000)"},"properties":{"noteIndex":0},"schema":"https://github.com/citation-style-language/schema/raw/master/csl-citation.json"}</w:instrText>
      </w:r>
      <w:r w:rsidRPr="00A970CB">
        <w:rPr>
          <w:rFonts w:cs="Arial"/>
        </w:rPr>
        <w:fldChar w:fldCharType="separate"/>
      </w:r>
      <w:r w:rsidRPr="00A970CB">
        <w:rPr>
          <w:rFonts w:cs="Arial"/>
          <w:noProof/>
        </w:rPr>
        <w:t>Siddiqi (2000)</w:t>
      </w:r>
      <w:r w:rsidRPr="00A970CB">
        <w:rPr>
          <w:rFonts w:cs="Arial"/>
        </w:rPr>
        <w:fldChar w:fldCharType="end"/>
      </w:r>
      <w:r w:rsidRPr="00A970CB">
        <w:rPr>
          <w:rFonts w:cs="Arial"/>
        </w:rPr>
        <w:t xml:space="preserve">). </w:t>
      </w:r>
    </w:p>
    <w:p w14:paraId="2957C5C1" w14:textId="4D7251C4" w:rsidR="00954108" w:rsidRPr="00A970CB" w:rsidRDefault="00954108" w:rsidP="00A970CB">
      <w:pPr>
        <w:spacing w:line="480" w:lineRule="auto"/>
        <w:rPr>
          <w:rFonts w:cs="Arial"/>
        </w:rPr>
      </w:pPr>
      <w:r w:rsidRPr="00A970CB">
        <w:rPr>
          <w:rFonts w:cs="Arial"/>
        </w:rPr>
        <w:t>With exception of a few, most of the recovered taxa occurred in all three replicates for all the markers (Appendix</w:t>
      </w:r>
      <w:r w:rsidR="002C33F7" w:rsidRPr="00A970CB">
        <w:rPr>
          <w:rFonts w:cs="Arial"/>
        </w:rPr>
        <w:t xml:space="preserve"> 2</w:t>
      </w:r>
      <w:r w:rsidRPr="00A970CB">
        <w:rPr>
          <w:rFonts w:cs="Arial"/>
        </w:rPr>
        <w:t xml:space="preserve">). For NF1-18Sr2b, only two of the fourteen recovered taxa failed to occur in each of the replicates; only one for SSUF04-SSUR22, two for D3Af-D3Br and for JB3-JB5ED, only one.  </w:t>
      </w:r>
      <w:bookmarkStart w:id="19" w:name="_Ref509582143"/>
    </w:p>
    <w:p w14:paraId="2957C5C3" w14:textId="7A8C1E17" w:rsidR="00954108" w:rsidRPr="00A57FBB" w:rsidRDefault="00954108" w:rsidP="00954108">
      <w:pPr>
        <w:rPr>
          <w:rFonts w:cs="Arial"/>
          <w:sz w:val="22"/>
        </w:rPr>
      </w:pPr>
    </w:p>
    <w:p w14:paraId="2957C5C4" w14:textId="77777777" w:rsidR="00954108" w:rsidRPr="00BE6747" w:rsidRDefault="00954108" w:rsidP="00A970CB">
      <w:pPr>
        <w:pStyle w:val="Caption"/>
        <w:keepNext/>
        <w:spacing w:line="240" w:lineRule="auto"/>
        <w:rPr>
          <w:rFonts w:cs="Arial"/>
          <w:i w:val="0"/>
          <w:sz w:val="22"/>
        </w:rPr>
      </w:pPr>
      <w:r w:rsidRPr="00BE6747">
        <w:rPr>
          <w:rFonts w:cs="Arial"/>
          <w:sz w:val="22"/>
        </w:rPr>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7</w:t>
      </w:r>
      <w:r w:rsidR="000709FF">
        <w:rPr>
          <w:rFonts w:cs="Arial"/>
          <w:sz w:val="22"/>
        </w:rPr>
        <w:fldChar w:fldCharType="end"/>
      </w:r>
      <w:bookmarkEnd w:id="19"/>
      <w:r w:rsidRPr="00BE6747">
        <w:rPr>
          <w:rFonts w:cs="Arial"/>
          <w:sz w:val="22"/>
        </w:rPr>
        <w:t xml:space="preserve">. List of taxa recovered based on </w:t>
      </w:r>
      <w:proofErr w:type="spellStart"/>
      <w:r w:rsidRPr="00BE6747">
        <w:rPr>
          <w:rFonts w:cs="Arial"/>
          <w:sz w:val="22"/>
        </w:rPr>
        <w:t>utax</w:t>
      </w:r>
      <w:proofErr w:type="spellEnd"/>
      <w:r w:rsidRPr="00BE6747">
        <w:rPr>
          <w:rFonts w:cs="Arial"/>
          <w:sz w:val="22"/>
        </w:rPr>
        <w:t xml:space="preserve"> taxonomy assignment. For NF1-18Sr2b and SSUF04-SSUR22, sequences from pr2 database were used as reference database and for D3Af-D3Br, combined nematode sequences from NCBI and SILVA were used. For JB3-JB5ED, sequences from NCBI database and Barcode of Life project were used. </w:t>
      </w:r>
    </w:p>
    <w:tbl>
      <w:tblPr>
        <w:tblW w:w="5000" w:type="pct"/>
        <w:tblBorders>
          <w:top w:val="single" w:sz="4" w:space="0" w:color="auto"/>
          <w:bottom w:val="single" w:sz="4" w:space="0" w:color="auto"/>
        </w:tblBorders>
        <w:tblLook w:val="04A0" w:firstRow="1" w:lastRow="0" w:firstColumn="1" w:lastColumn="0" w:noHBand="0" w:noVBand="1"/>
      </w:tblPr>
      <w:tblGrid>
        <w:gridCol w:w="2801"/>
        <w:gridCol w:w="1992"/>
        <w:gridCol w:w="2849"/>
        <w:gridCol w:w="1378"/>
      </w:tblGrid>
      <w:tr w:rsidR="00954108" w:rsidRPr="00BE6747" w14:paraId="2957C5C9" w14:textId="77777777" w:rsidTr="00EF5404">
        <w:tc>
          <w:tcPr>
            <w:tcW w:w="1553" w:type="pct"/>
            <w:tcBorders>
              <w:top w:val="single" w:sz="4" w:space="0" w:color="auto"/>
              <w:bottom w:val="single" w:sz="4" w:space="0" w:color="auto"/>
            </w:tcBorders>
          </w:tcPr>
          <w:p w14:paraId="2957C5C5" w14:textId="77777777" w:rsidR="00954108" w:rsidRPr="00BE6747" w:rsidRDefault="00954108" w:rsidP="00954108">
            <w:pPr>
              <w:rPr>
                <w:rFonts w:cs="Arial"/>
              </w:rPr>
            </w:pPr>
            <w:r w:rsidRPr="00BE6747">
              <w:rPr>
                <w:rFonts w:eastAsia="Times New Roman" w:cs="Arial"/>
                <w:b/>
                <w:color w:val="000000"/>
                <w:sz w:val="21"/>
                <w:szCs w:val="21"/>
                <w:lang w:eastAsia="en-GB"/>
              </w:rPr>
              <w:t xml:space="preserve">NF1-18Sr2b </w:t>
            </w:r>
          </w:p>
        </w:tc>
        <w:tc>
          <w:tcPr>
            <w:tcW w:w="1104" w:type="pct"/>
            <w:tcBorders>
              <w:top w:val="single" w:sz="4" w:space="0" w:color="auto"/>
              <w:bottom w:val="single" w:sz="4" w:space="0" w:color="auto"/>
            </w:tcBorders>
          </w:tcPr>
          <w:p w14:paraId="2957C5C6" w14:textId="77777777" w:rsidR="00954108" w:rsidRPr="00BE6747" w:rsidRDefault="00954108" w:rsidP="00954108">
            <w:pPr>
              <w:rPr>
                <w:rFonts w:cs="Arial"/>
              </w:rPr>
            </w:pPr>
            <w:r w:rsidRPr="00BE6747">
              <w:rPr>
                <w:rFonts w:eastAsia="Times New Roman" w:cs="Arial"/>
                <w:b/>
                <w:color w:val="000000"/>
                <w:sz w:val="21"/>
                <w:szCs w:val="21"/>
                <w:lang w:eastAsia="en-GB"/>
              </w:rPr>
              <w:t xml:space="preserve">SSUF04-SSUR22 </w:t>
            </w:r>
          </w:p>
        </w:tc>
        <w:tc>
          <w:tcPr>
            <w:tcW w:w="1579" w:type="pct"/>
            <w:tcBorders>
              <w:top w:val="single" w:sz="4" w:space="0" w:color="auto"/>
              <w:bottom w:val="single" w:sz="4" w:space="0" w:color="auto"/>
            </w:tcBorders>
          </w:tcPr>
          <w:p w14:paraId="2957C5C7" w14:textId="77777777" w:rsidR="00954108" w:rsidRPr="00BE6747" w:rsidRDefault="00954108" w:rsidP="00954108">
            <w:pPr>
              <w:rPr>
                <w:rFonts w:cs="Arial"/>
              </w:rPr>
            </w:pPr>
            <w:r w:rsidRPr="00BE6747">
              <w:rPr>
                <w:rFonts w:eastAsia="Times New Roman" w:cs="Arial"/>
                <w:b/>
                <w:color w:val="000000"/>
                <w:sz w:val="21"/>
                <w:szCs w:val="21"/>
                <w:lang w:eastAsia="en-GB"/>
              </w:rPr>
              <w:t>D3Af-D3Br</w:t>
            </w:r>
          </w:p>
        </w:tc>
        <w:tc>
          <w:tcPr>
            <w:tcW w:w="764" w:type="pct"/>
            <w:tcBorders>
              <w:top w:val="single" w:sz="4" w:space="0" w:color="auto"/>
              <w:bottom w:val="single" w:sz="4" w:space="0" w:color="auto"/>
            </w:tcBorders>
          </w:tcPr>
          <w:p w14:paraId="2957C5C8" w14:textId="77777777" w:rsidR="00954108" w:rsidRPr="00BE6747" w:rsidRDefault="00954108" w:rsidP="00954108">
            <w:pPr>
              <w:rPr>
                <w:rFonts w:cs="Arial"/>
              </w:rPr>
            </w:pPr>
            <w:r w:rsidRPr="00BE6747">
              <w:rPr>
                <w:rFonts w:eastAsia="Times New Roman" w:cs="Arial"/>
                <w:b/>
                <w:color w:val="000000"/>
                <w:sz w:val="21"/>
                <w:szCs w:val="21"/>
                <w:lang w:eastAsia="en-GB"/>
              </w:rPr>
              <w:t>JB3-JB5ED</w:t>
            </w:r>
          </w:p>
        </w:tc>
      </w:tr>
      <w:tr w:rsidR="00954108" w:rsidRPr="00BE6747" w14:paraId="2957C5CE" w14:textId="77777777" w:rsidTr="00EF5404">
        <w:tc>
          <w:tcPr>
            <w:tcW w:w="1553" w:type="pct"/>
            <w:tcBorders>
              <w:top w:val="single" w:sz="4" w:space="0" w:color="auto"/>
            </w:tcBorders>
          </w:tcPr>
          <w:p w14:paraId="2957C5CA" w14:textId="77777777" w:rsidR="00954108" w:rsidRPr="00BE6747" w:rsidRDefault="00954108" w:rsidP="00954108">
            <w:pPr>
              <w:rPr>
                <w:rFonts w:cs="Arial"/>
              </w:rPr>
            </w:pPr>
            <w:r w:rsidRPr="00BE6747">
              <w:rPr>
                <w:rFonts w:eastAsia="Times New Roman" w:cs="Arial"/>
                <w:i/>
                <w:color w:val="000000"/>
                <w:sz w:val="21"/>
                <w:szCs w:val="21"/>
                <w:lang w:eastAsia="en-GB"/>
              </w:rPr>
              <w:t>Alaimus</w:t>
            </w:r>
            <w:r w:rsidRPr="00BE6747">
              <w:rPr>
                <w:rFonts w:eastAsia="Times New Roman" w:cs="Arial"/>
                <w:color w:val="000000"/>
                <w:sz w:val="21"/>
                <w:szCs w:val="21"/>
                <w:lang w:eastAsia="en-GB"/>
              </w:rPr>
              <w:t xml:space="preserve"> sp.  </w:t>
            </w:r>
          </w:p>
        </w:tc>
        <w:tc>
          <w:tcPr>
            <w:tcW w:w="1104" w:type="pct"/>
            <w:tcBorders>
              <w:top w:val="single" w:sz="4" w:space="0" w:color="auto"/>
            </w:tcBorders>
          </w:tcPr>
          <w:p w14:paraId="2957C5CB"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Globodera </w:t>
            </w:r>
          </w:p>
        </w:tc>
        <w:tc>
          <w:tcPr>
            <w:tcW w:w="1579" w:type="pct"/>
            <w:tcBorders>
              <w:top w:val="single" w:sz="4" w:space="0" w:color="auto"/>
            </w:tcBorders>
          </w:tcPr>
          <w:p w14:paraId="2957C5CC"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Aphelenchoides </w:t>
            </w:r>
            <w:proofErr w:type="spellStart"/>
            <w:r w:rsidRPr="00BE6747">
              <w:rPr>
                <w:rFonts w:eastAsia="Times New Roman" w:cs="Arial"/>
                <w:i/>
                <w:color w:val="000000"/>
                <w:sz w:val="21"/>
                <w:szCs w:val="21"/>
                <w:lang w:eastAsia="en-GB"/>
              </w:rPr>
              <w:t>gorganensis</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764" w:type="pct"/>
            <w:tcBorders>
              <w:top w:val="single" w:sz="4" w:space="0" w:color="auto"/>
            </w:tcBorders>
          </w:tcPr>
          <w:p w14:paraId="2957C5CD" w14:textId="77777777" w:rsidR="00954108" w:rsidRPr="00BE6747" w:rsidRDefault="00954108" w:rsidP="00954108">
            <w:pPr>
              <w:rPr>
                <w:rFonts w:cs="Arial"/>
              </w:rPr>
            </w:pPr>
            <w:proofErr w:type="spellStart"/>
            <w:r w:rsidRPr="00BE6747">
              <w:rPr>
                <w:rFonts w:eastAsia="Times New Roman" w:cs="Arial"/>
                <w:color w:val="000000"/>
                <w:sz w:val="21"/>
                <w:szCs w:val="21"/>
                <w:lang w:eastAsia="en-GB"/>
              </w:rPr>
              <w:t>Rhabditida</w:t>
            </w:r>
            <w:proofErr w:type="spellEnd"/>
          </w:p>
        </w:tc>
      </w:tr>
      <w:tr w:rsidR="00954108" w:rsidRPr="00BE6747" w14:paraId="2957C5D3" w14:textId="77777777" w:rsidTr="00EF5404">
        <w:tc>
          <w:tcPr>
            <w:tcW w:w="1553" w:type="pct"/>
          </w:tcPr>
          <w:p w14:paraId="2957C5CF"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Anaplectus </w:t>
            </w:r>
            <w:r w:rsidRPr="00BE6747">
              <w:rPr>
                <w:rFonts w:eastAsia="Times New Roman" w:cs="Arial"/>
                <w:color w:val="000000"/>
                <w:sz w:val="21"/>
                <w:szCs w:val="21"/>
                <w:lang w:eastAsia="en-GB"/>
              </w:rPr>
              <w:t xml:space="preserve">sp.  </w:t>
            </w:r>
          </w:p>
        </w:tc>
        <w:tc>
          <w:tcPr>
            <w:tcW w:w="1104" w:type="pct"/>
          </w:tcPr>
          <w:p w14:paraId="2957C5D0"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Longidorus </w:t>
            </w:r>
          </w:p>
        </w:tc>
        <w:tc>
          <w:tcPr>
            <w:tcW w:w="1579" w:type="pct"/>
          </w:tcPr>
          <w:p w14:paraId="2957C5D1"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Ditylenchus dipsaci </w:t>
            </w:r>
            <w:r w:rsidRPr="00BE6747">
              <w:rPr>
                <w:rFonts w:eastAsia="Times New Roman" w:cs="Arial"/>
                <w:color w:val="000000"/>
                <w:sz w:val="21"/>
                <w:szCs w:val="21"/>
                <w:lang w:eastAsia="en-GB"/>
              </w:rPr>
              <w:t xml:space="preserve"> </w:t>
            </w:r>
          </w:p>
        </w:tc>
        <w:tc>
          <w:tcPr>
            <w:tcW w:w="764" w:type="pct"/>
          </w:tcPr>
          <w:p w14:paraId="2957C5D2" w14:textId="77777777" w:rsidR="00954108" w:rsidRPr="00BE6747" w:rsidRDefault="00954108" w:rsidP="00954108">
            <w:pPr>
              <w:rPr>
                <w:rFonts w:cs="Arial"/>
              </w:rPr>
            </w:pPr>
            <w:proofErr w:type="spellStart"/>
            <w:r w:rsidRPr="00BE6747">
              <w:rPr>
                <w:rFonts w:eastAsia="Times New Roman" w:cs="Arial"/>
                <w:color w:val="000000"/>
                <w:sz w:val="21"/>
                <w:szCs w:val="21"/>
                <w:lang w:eastAsia="en-GB"/>
              </w:rPr>
              <w:t>Tylenchida</w:t>
            </w:r>
            <w:proofErr w:type="spellEnd"/>
          </w:p>
        </w:tc>
      </w:tr>
      <w:tr w:rsidR="00954108" w:rsidRPr="00BE6747" w14:paraId="2957C5D8" w14:textId="77777777" w:rsidTr="00EF5404">
        <w:tc>
          <w:tcPr>
            <w:tcW w:w="1553" w:type="pct"/>
          </w:tcPr>
          <w:p w14:paraId="2957C5D4" w14:textId="77777777" w:rsidR="00954108" w:rsidRPr="00BE6747" w:rsidRDefault="00954108" w:rsidP="00954108">
            <w:pPr>
              <w:rPr>
                <w:rFonts w:cs="Arial"/>
              </w:rPr>
            </w:pPr>
            <w:r w:rsidRPr="00BE6747">
              <w:rPr>
                <w:rFonts w:eastAsia="Times New Roman" w:cs="Arial"/>
                <w:i/>
                <w:color w:val="000000"/>
                <w:sz w:val="21"/>
                <w:szCs w:val="21"/>
                <w:lang w:eastAsia="en-GB"/>
              </w:rPr>
              <w:t>Aphelenchoides ritzemabosi</w:t>
            </w:r>
            <w:r w:rsidRPr="00BE6747">
              <w:rPr>
                <w:rFonts w:eastAsia="Times New Roman" w:cs="Arial"/>
                <w:color w:val="000000"/>
                <w:sz w:val="21"/>
                <w:szCs w:val="21"/>
                <w:lang w:eastAsia="en-GB"/>
              </w:rPr>
              <w:t xml:space="preserve"> </w:t>
            </w:r>
          </w:p>
        </w:tc>
        <w:tc>
          <w:tcPr>
            <w:tcW w:w="1104" w:type="pct"/>
          </w:tcPr>
          <w:p w14:paraId="2957C5D5"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Prionchulus </w:t>
            </w:r>
          </w:p>
        </w:tc>
        <w:tc>
          <w:tcPr>
            <w:tcW w:w="1579" w:type="pct"/>
          </w:tcPr>
          <w:p w14:paraId="2957C5D6"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Globodera </w:t>
            </w:r>
            <w:proofErr w:type="spellStart"/>
            <w:r w:rsidRPr="00BE6747">
              <w:rPr>
                <w:rFonts w:eastAsia="Times New Roman" w:cs="Arial"/>
                <w:i/>
                <w:color w:val="000000"/>
                <w:sz w:val="21"/>
                <w:szCs w:val="21"/>
                <w:lang w:eastAsia="en-GB"/>
              </w:rPr>
              <w:t>ellingtonae</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764" w:type="pct"/>
          </w:tcPr>
          <w:p w14:paraId="2957C5D7" w14:textId="77777777" w:rsidR="00954108" w:rsidRPr="00BE6747" w:rsidRDefault="00954108" w:rsidP="00954108">
            <w:pPr>
              <w:rPr>
                <w:rFonts w:cs="Arial"/>
              </w:rPr>
            </w:pPr>
          </w:p>
        </w:tc>
      </w:tr>
      <w:tr w:rsidR="00954108" w:rsidRPr="00BE6747" w14:paraId="2957C5DD" w14:textId="77777777" w:rsidTr="00EF5404">
        <w:tc>
          <w:tcPr>
            <w:tcW w:w="1553" w:type="pct"/>
          </w:tcPr>
          <w:p w14:paraId="2957C5D9" w14:textId="77777777" w:rsidR="00954108" w:rsidRPr="00BE6747" w:rsidRDefault="00954108" w:rsidP="00954108">
            <w:pPr>
              <w:rPr>
                <w:rFonts w:cs="Arial"/>
              </w:rPr>
            </w:pPr>
            <w:r w:rsidRPr="00BE6747">
              <w:rPr>
                <w:rFonts w:eastAsia="Times New Roman" w:cs="Arial"/>
                <w:i/>
                <w:color w:val="000000"/>
                <w:sz w:val="21"/>
                <w:szCs w:val="21"/>
                <w:lang w:eastAsia="en-GB"/>
              </w:rPr>
              <w:t>Globodera</w:t>
            </w:r>
          </w:p>
        </w:tc>
        <w:tc>
          <w:tcPr>
            <w:tcW w:w="1104" w:type="pct"/>
          </w:tcPr>
          <w:p w14:paraId="2957C5DA"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Rhabditis </w:t>
            </w:r>
          </w:p>
        </w:tc>
        <w:tc>
          <w:tcPr>
            <w:tcW w:w="1579" w:type="pct"/>
          </w:tcPr>
          <w:p w14:paraId="2957C5DB"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Hemicycliophora </w:t>
            </w:r>
            <w:proofErr w:type="spellStart"/>
            <w:r w:rsidRPr="00BE6747">
              <w:rPr>
                <w:rFonts w:eastAsia="Times New Roman" w:cs="Arial"/>
                <w:i/>
                <w:color w:val="000000"/>
                <w:sz w:val="21"/>
                <w:szCs w:val="21"/>
                <w:lang w:eastAsia="en-GB"/>
              </w:rPr>
              <w:t>wyei</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764" w:type="pct"/>
          </w:tcPr>
          <w:p w14:paraId="2957C5DC" w14:textId="77777777" w:rsidR="00954108" w:rsidRPr="00BE6747" w:rsidRDefault="00954108" w:rsidP="00954108">
            <w:pPr>
              <w:rPr>
                <w:rFonts w:cs="Arial"/>
              </w:rPr>
            </w:pPr>
          </w:p>
        </w:tc>
      </w:tr>
      <w:tr w:rsidR="00954108" w:rsidRPr="00BE6747" w14:paraId="2957C5E2" w14:textId="77777777" w:rsidTr="00EF5404">
        <w:tc>
          <w:tcPr>
            <w:tcW w:w="1553" w:type="pct"/>
          </w:tcPr>
          <w:p w14:paraId="2957C5DE"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Hemicycliophora </w:t>
            </w:r>
            <w:proofErr w:type="spellStart"/>
            <w:r w:rsidRPr="00BE6747">
              <w:rPr>
                <w:rFonts w:eastAsia="Times New Roman" w:cs="Arial"/>
                <w:i/>
                <w:color w:val="000000"/>
                <w:sz w:val="21"/>
                <w:szCs w:val="21"/>
                <w:lang w:eastAsia="en-GB"/>
              </w:rPr>
              <w:t>conida</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1104" w:type="pct"/>
          </w:tcPr>
          <w:p w14:paraId="2957C5DF"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Steinernema </w:t>
            </w:r>
          </w:p>
        </w:tc>
        <w:tc>
          <w:tcPr>
            <w:tcW w:w="1579" w:type="pct"/>
          </w:tcPr>
          <w:p w14:paraId="2957C5E0"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Longidorus macrosoma </w:t>
            </w:r>
            <w:r w:rsidRPr="00BE6747">
              <w:rPr>
                <w:rFonts w:eastAsia="Times New Roman" w:cs="Arial"/>
                <w:color w:val="000000"/>
                <w:sz w:val="21"/>
                <w:szCs w:val="21"/>
                <w:lang w:eastAsia="en-GB"/>
              </w:rPr>
              <w:t xml:space="preserve"> </w:t>
            </w:r>
          </w:p>
        </w:tc>
        <w:tc>
          <w:tcPr>
            <w:tcW w:w="764" w:type="pct"/>
          </w:tcPr>
          <w:p w14:paraId="2957C5E1" w14:textId="77777777" w:rsidR="00954108" w:rsidRPr="00BE6747" w:rsidRDefault="00954108" w:rsidP="00954108">
            <w:pPr>
              <w:rPr>
                <w:rFonts w:cs="Arial"/>
              </w:rPr>
            </w:pPr>
          </w:p>
        </w:tc>
      </w:tr>
      <w:tr w:rsidR="00954108" w:rsidRPr="00BE6747" w14:paraId="2957C5E7" w14:textId="77777777" w:rsidTr="00EF5404">
        <w:tc>
          <w:tcPr>
            <w:tcW w:w="1553" w:type="pct"/>
          </w:tcPr>
          <w:p w14:paraId="2957C5E3"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Laimaphelenchus penardi </w:t>
            </w:r>
            <w:r w:rsidRPr="00BE6747">
              <w:rPr>
                <w:rFonts w:eastAsia="Times New Roman" w:cs="Arial"/>
                <w:color w:val="000000"/>
                <w:sz w:val="21"/>
                <w:szCs w:val="21"/>
                <w:lang w:eastAsia="en-GB"/>
              </w:rPr>
              <w:t xml:space="preserve"> </w:t>
            </w:r>
          </w:p>
        </w:tc>
        <w:tc>
          <w:tcPr>
            <w:tcW w:w="1104" w:type="pct"/>
          </w:tcPr>
          <w:p w14:paraId="2957C5E4" w14:textId="77777777" w:rsidR="00954108" w:rsidRPr="00BE6747" w:rsidRDefault="00954108" w:rsidP="00954108">
            <w:pPr>
              <w:rPr>
                <w:rFonts w:cs="Arial"/>
              </w:rPr>
            </w:pPr>
          </w:p>
        </w:tc>
        <w:tc>
          <w:tcPr>
            <w:tcW w:w="1579" w:type="pct"/>
          </w:tcPr>
          <w:p w14:paraId="2957C5E5" w14:textId="77777777" w:rsidR="00954108" w:rsidRPr="00BE6747" w:rsidRDefault="00954108" w:rsidP="00954108">
            <w:pPr>
              <w:rPr>
                <w:rFonts w:cs="Arial"/>
              </w:rPr>
            </w:pPr>
            <w:r w:rsidRPr="00BE6747">
              <w:rPr>
                <w:rFonts w:eastAsia="Times New Roman" w:cs="Arial"/>
                <w:i/>
                <w:color w:val="000000"/>
                <w:sz w:val="21"/>
                <w:szCs w:val="21"/>
                <w:lang w:eastAsia="en-GB"/>
              </w:rPr>
              <w:t xml:space="preserve">Meloidogyne hapla </w:t>
            </w:r>
            <w:r w:rsidRPr="00BE6747">
              <w:rPr>
                <w:rFonts w:eastAsia="Times New Roman" w:cs="Arial"/>
                <w:color w:val="000000"/>
                <w:sz w:val="21"/>
                <w:szCs w:val="21"/>
                <w:lang w:eastAsia="en-GB"/>
              </w:rPr>
              <w:t xml:space="preserve"> </w:t>
            </w:r>
          </w:p>
        </w:tc>
        <w:tc>
          <w:tcPr>
            <w:tcW w:w="764" w:type="pct"/>
          </w:tcPr>
          <w:p w14:paraId="2957C5E6" w14:textId="77777777" w:rsidR="00954108" w:rsidRPr="00BE6747" w:rsidRDefault="00954108" w:rsidP="00954108">
            <w:pPr>
              <w:rPr>
                <w:rFonts w:cs="Arial"/>
              </w:rPr>
            </w:pPr>
          </w:p>
        </w:tc>
      </w:tr>
      <w:tr w:rsidR="00954108" w:rsidRPr="00BE6747" w14:paraId="2957C5EC" w14:textId="77777777" w:rsidTr="00EF5404">
        <w:tc>
          <w:tcPr>
            <w:tcW w:w="1553" w:type="pct"/>
          </w:tcPr>
          <w:p w14:paraId="2957C5E8"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Longidorus </w:t>
            </w:r>
          </w:p>
        </w:tc>
        <w:tc>
          <w:tcPr>
            <w:tcW w:w="1104" w:type="pct"/>
          </w:tcPr>
          <w:p w14:paraId="2957C5E9" w14:textId="77777777" w:rsidR="00954108" w:rsidRPr="00BE6747" w:rsidRDefault="00954108" w:rsidP="00954108">
            <w:pPr>
              <w:rPr>
                <w:rFonts w:cs="Arial"/>
              </w:rPr>
            </w:pPr>
          </w:p>
        </w:tc>
        <w:tc>
          <w:tcPr>
            <w:tcW w:w="1579" w:type="pct"/>
          </w:tcPr>
          <w:p w14:paraId="2957C5EA"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Rhabditis </w:t>
            </w:r>
            <w:r w:rsidRPr="00BE6747">
              <w:rPr>
                <w:rFonts w:eastAsia="Times New Roman" w:cs="Arial"/>
                <w:color w:val="000000"/>
                <w:sz w:val="21"/>
                <w:szCs w:val="21"/>
                <w:lang w:eastAsia="en-GB"/>
              </w:rPr>
              <w:t xml:space="preserve">sp.  </w:t>
            </w:r>
          </w:p>
        </w:tc>
        <w:tc>
          <w:tcPr>
            <w:tcW w:w="764" w:type="pct"/>
          </w:tcPr>
          <w:p w14:paraId="2957C5EB" w14:textId="77777777" w:rsidR="00954108" w:rsidRPr="00BE6747" w:rsidRDefault="00954108" w:rsidP="00954108">
            <w:pPr>
              <w:rPr>
                <w:rFonts w:cs="Arial"/>
              </w:rPr>
            </w:pPr>
          </w:p>
        </w:tc>
      </w:tr>
      <w:tr w:rsidR="00954108" w:rsidRPr="00BE6747" w14:paraId="2957C5F1" w14:textId="77777777" w:rsidTr="00EF5404">
        <w:tc>
          <w:tcPr>
            <w:tcW w:w="1553" w:type="pct"/>
          </w:tcPr>
          <w:p w14:paraId="2957C5ED"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Meloidogyne hapla </w:t>
            </w:r>
            <w:r w:rsidRPr="00BE6747">
              <w:rPr>
                <w:rFonts w:eastAsia="Times New Roman" w:cs="Arial"/>
                <w:color w:val="000000"/>
                <w:sz w:val="21"/>
                <w:szCs w:val="21"/>
                <w:lang w:eastAsia="en-GB"/>
              </w:rPr>
              <w:t xml:space="preserve"> </w:t>
            </w:r>
          </w:p>
        </w:tc>
        <w:tc>
          <w:tcPr>
            <w:tcW w:w="1104" w:type="pct"/>
          </w:tcPr>
          <w:p w14:paraId="2957C5EE" w14:textId="77777777" w:rsidR="00954108" w:rsidRPr="00BE6747" w:rsidRDefault="00954108" w:rsidP="00954108">
            <w:pPr>
              <w:rPr>
                <w:rFonts w:cs="Arial"/>
              </w:rPr>
            </w:pPr>
          </w:p>
        </w:tc>
        <w:tc>
          <w:tcPr>
            <w:tcW w:w="1579" w:type="pct"/>
          </w:tcPr>
          <w:p w14:paraId="2957C5EF"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Trichodorus primitivus </w:t>
            </w:r>
            <w:r w:rsidRPr="00BE6747">
              <w:rPr>
                <w:rFonts w:eastAsia="Times New Roman" w:cs="Arial"/>
                <w:color w:val="000000"/>
                <w:sz w:val="21"/>
                <w:szCs w:val="21"/>
                <w:lang w:eastAsia="en-GB"/>
              </w:rPr>
              <w:t xml:space="preserve"> </w:t>
            </w:r>
          </w:p>
        </w:tc>
        <w:tc>
          <w:tcPr>
            <w:tcW w:w="764" w:type="pct"/>
          </w:tcPr>
          <w:p w14:paraId="2957C5F0" w14:textId="77777777" w:rsidR="00954108" w:rsidRPr="00BE6747" w:rsidRDefault="00954108" w:rsidP="00954108">
            <w:pPr>
              <w:rPr>
                <w:rFonts w:cs="Arial"/>
              </w:rPr>
            </w:pPr>
          </w:p>
        </w:tc>
      </w:tr>
      <w:tr w:rsidR="00954108" w:rsidRPr="00BE6747" w14:paraId="2957C5F6" w14:textId="77777777" w:rsidTr="00EF5404">
        <w:tc>
          <w:tcPr>
            <w:tcW w:w="1553" w:type="pct"/>
          </w:tcPr>
          <w:p w14:paraId="2957C5F2"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Pristionchus </w:t>
            </w:r>
          </w:p>
        </w:tc>
        <w:tc>
          <w:tcPr>
            <w:tcW w:w="1104" w:type="pct"/>
          </w:tcPr>
          <w:p w14:paraId="2957C5F3" w14:textId="77777777" w:rsidR="00954108" w:rsidRPr="00BE6747" w:rsidRDefault="00954108" w:rsidP="00954108">
            <w:pPr>
              <w:rPr>
                <w:rFonts w:cs="Arial"/>
              </w:rPr>
            </w:pPr>
          </w:p>
        </w:tc>
        <w:tc>
          <w:tcPr>
            <w:tcW w:w="1579" w:type="pct"/>
          </w:tcPr>
          <w:p w14:paraId="2957C5F4" w14:textId="77777777" w:rsidR="00954108" w:rsidRPr="00BE6747" w:rsidRDefault="00954108" w:rsidP="00954108">
            <w:pPr>
              <w:rPr>
                <w:rFonts w:eastAsia="Times New Roman" w:cs="Arial"/>
                <w:i/>
                <w:color w:val="000000"/>
                <w:sz w:val="21"/>
                <w:szCs w:val="21"/>
                <w:lang w:eastAsia="en-GB"/>
              </w:rPr>
            </w:pPr>
          </w:p>
        </w:tc>
        <w:tc>
          <w:tcPr>
            <w:tcW w:w="764" w:type="pct"/>
          </w:tcPr>
          <w:p w14:paraId="2957C5F5" w14:textId="77777777" w:rsidR="00954108" w:rsidRPr="00BE6747" w:rsidRDefault="00954108" w:rsidP="00954108">
            <w:pPr>
              <w:rPr>
                <w:rFonts w:cs="Arial"/>
              </w:rPr>
            </w:pPr>
          </w:p>
        </w:tc>
      </w:tr>
      <w:tr w:rsidR="00954108" w:rsidRPr="00BE6747" w14:paraId="2957C5FB" w14:textId="77777777" w:rsidTr="00EF5404">
        <w:tc>
          <w:tcPr>
            <w:tcW w:w="1553" w:type="pct"/>
          </w:tcPr>
          <w:p w14:paraId="2957C5F7"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Rhabditis </w:t>
            </w:r>
          </w:p>
        </w:tc>
        <w:tc>
          <w:tcPr>
            <w:tcW w:w="1104" w:type="pct"/>
          </w:tcPr>
          <w:p w14:paraId="2957C5F8" w14:textId="77777777" w:rsidR="00954108" w:rsidRPr="00BE6747" w:rsidRDefault="00954108" w:rsidP="00954108">
            <w:pPr>
              <w:rPr>
                <w:rFonts w:cs="Arial"/>
              </w:rPr>
            </w:pPr>
          </w:p>
        </w:tc>
        <w:tc>
          <w:tcPr>
            <w:tcW w:w="1579" w:type="pct"/>
          </w:tcPr>
          <w:p w14:paraId="2957C5F9" w14:textId="77777777" w:rsidR="00954108" w:rsidRPr="00BE6747" w:rsidRDefault="00954108" w:rsidP="00954108">
            <w:pPr>
              <w:rPr>
                <w:rFonts w:eastAsia="Times New Roman" w:cs="Arial"/>
                <w:i/>
                <w:color w:val="000000"/>
                <w:sz w:val="21"/>
                <w:szCs w:val="21"/>
                <w:lang w:eastAsia="en-GB"/>
              </w:rPr>
            </w:pPr>
          </w:p>
        </w:tc>
        <w:tc>
          <w:tcPr>
            <w:tcW w:w="764" w:type="pct"/>
          </w:tcPr>
          <w:p w14:paraId="2957C5FA" w14:textId="77777777" w:rsidR="00954108" w:rsidRPr="00BE6747" w:rsidRDefault="00954108" w:rsidP="00954108">
            <w:pPr>
              <w:rPr>
                <w:rFonts w:cs="Arial"/>
              </w:rPr>
            </w:pPr>
          </w:p>
        </w:tc>
      </w:tr>
      <w:tr w:rsidR="00954108" w:rsidRPr="00BE6747" w14:paraId="2957C600" w14:textId="77777777" w:rsidTr="00EF5404">
        <w:tc>
          <w:tcPr>
            <w:tcW w:w="1553" w:type="pct"/>
          </w:tcPr>
          <w:p w14:paraId="2957C5FC"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Steinernema </w:t>
            </w:r>
          </w:p>
        </w:tc>
        <w:tc>
          <w:tcPr>
            <w:tcW w:w="1104" w:type="pct"/>
          </w:tcPr>
          <w:p w14:paraId="2957C5FD" w14:textId="77777777" w:rsidR="00954108" w:rsidRPr="00BE6747" w:rsidRDefault="00954108" w:rsidP="00954108">
            <w:pPr>
              <w:rPr>
                <w:rFonts w:cs="Arial"/>
              </w:rPr>
            </w:pPr>
          </w:p>
        </w:tc>
        <w:tc>
          <w:tcPr>
            <w:tcW w:w="1579" w:type="pct"/>
          </w:tcPr>
          <w:p w14:paraId="2957C5FE" w14:textId="77777777" w:rsidR="00954108" w:rsidRPr="00BE6747" w:rsidRDefault="00954108" w:rsidP="00954108">
            <w:pPr>
              <w:rPr>
                <w:rFonts w:eastAsia="Times New Roman" w:cs="Arial"/>
                <w:i/>
                <w:color w:val="000000"/>
                <w:sz w:val="21"/>
                <w:szCs w:val="21"/>
                <w:lang w:eastAsia="en-GB"/>
              </w:rPr>
            </w:pPr>
          </w:p>
        </w:tc>
        <w:tc>
          <w:tcPr>
            <w:tcW w:w="764" w:type="pct"/>
          </w:tcPr>
          <w:p w14:paraId="2957C5FF" w14:textId="77777777" w:rsidR="00954108" w:rsidRPr="00BE6747" w:rsidRDefault="00954108" w:rsidP="00954108">
            <w:pPr>
              <w:rPr>
                <w:rFonts w:cs="Arial"/>
              </w:rPr>
            </w:pPr>
          </w:p>
        </w:tc>
      </w:tr>
      <w:tr w:rsidR="00954108" w:rsidRPr="00BE6747" w14:paraId="2957C605" w14:textId="77777777" w:rsidTr="00EF5404">
        <w:tc>
          <w:tcPr>
            <w:tcW w:w="1553" w:type="pct"/>
          </w:tcPr>
          <w:p w14:paraId="2957C601"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Tripyla </w:t>
            </w:r>
            <w:r w:rsidRPr="00BE6747">
              <w:rPr>
                <w:rFonts w:eastAsia="Times New Roman" w:cs="Arial"/>
                <w:color w:val="000000"/>
                <w:sz w:val="21"/>
                <w:szCs w:val="21"/>
                <w:lang w:eastAsia="en-GB"/>
              </w:rPr>
              <w:t xml:space="preserve">sp.  </w:t>
            </w:r>
          </w:p>
        </w:tc>
        <w:tc>
          <w:tcPr>
            <w:tcW w:w="1104" w:type="pct"/>
          </w:tcPr>
          <w:p w14:paraId="2957C602" w14:textId="77777777" w:rsidR="00954108" w:rsidRPr="00BE6747" w:rsidRDefault="00954108" w:rsidP="00954108">
            <w:pPr>
              <w:rPr>
                <w:rFonts w:cs="Arial"/>
              </w:rPr>
            </w:pPr>
          </w:p>
        </w:tc>
        <w:tc>
          <w:tcPr>
            <w:tcW w:w="1579" w:type="pct"/>
          </w:tcPr>
          <w:p w14:paraId="2957C603" w14:textId="77777777" w:rsidR="00954108" w:rsidRPr="00BE6747" w:rsidRDefault="00954108" w:rsidP="00954108">
            <w:pPr>
              <w:rPr>
                <w:rFonts w:eastAsia="Times New Roman" w:cs="Arial"/>
                <w:i/>
                <w:color w:val="000000"/>
                <w:sz w:val="21"/>
                <w:szCs w:val="21"/>
                <w:lang w:eastAsia="en-GB"/>
              </w:rPr>
            </w:pPr>
          </w:p>
        </w:tc>
        <w:tc>
          <w:tcPr>
            <w:tcW w:w="764" w:type="pct"/>
          </w:tcPr>
          <w:p w14:paraId="2957C604" w14:textId="77777777" w:rsidR="00954108" w:rsidRPr="00BE6747" w:rsidRDefault="00954108" w:rsidP="00954108">
            <w:pPr>
              <w:rPr>
                <w:rFonts w:cs="Arial"/>
              </w:rPr>
            </w:pPr>
          </w:p>
        </w:tc>
      </w:tr>
      <w:tr w:rsidR="00954108" w:rsidRPr="00BE6747" w14:paraId="2957C60A" w14:textId="77777777" w:rsidTr="00EF5404">
        <w:tc>
          <w:tcPr>
            <w:tcW w:w="1553" w:type="pct"/>
          </w:tcPr>
          <w:p w14:paraId="2957C606"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Tylenchus arcuatus </w:t>
            </w:r>
            <w:r w:rsidRPr="00BE6747">
              <w:rPr>
                <w:rFonts w:eastAsia="Times New Roman" w:cs="Arial"/>
                <w:color w:val="000000"/>
                <w:sz w:val="21"/>
                <w:szCs w:val="21"/>
                <w:lang w:eastAsia="en-GB"/>
              </w:rPr>
              <w:t xml:space="preserve"> </w:t>
            </w:r>
          </w:p>
        </w:tc>
        <w:tc>
          <w:tcPr>
            <w:tcW w:w="1104" w:type="pct"/>
          </w:tcPr>
          <w:p w14:paraId="2957C607" w14:textId="77777777" w:rsidR="00954108" w:rsidRPr="00BE6747" w:rsidRDefault="00954108" w:rsidP="00954108">
            <w:pPr>
              <w:rPr>
                <w:rFonts w:cs="Arial"/>
              </w:rPr>
            </w:pPr>
          </w:p>
        </w:tc>
        <w:tc>
          <w:tcPr>
            <w:tcW w:w="1579" w:type="pct"/>
          </w:tcPr>
          <w:p w14:paraId="2957C608" w14:textId="77777777" w:rsidR="00954108" w:rsidRPr="00BE6747" w:rsidRDefault="00954108" w:rsidP="00954108">
            <w:pPr>
              <w:rPr>
                <w:rFonts w:eastAsia="Times New Roman" w:cs="Arial"/>
                <w:i/>
                <w:color w:val="000000"/>
                <w:sz w:val="21"/>
                <w:szCs w:val="21"/>
                <w:lang w:eastAsia="en-GB"/>
              </w:rPr>
            </w:pPr>
          </w:p>
        </w:tc>
        <w:tc>
          <w:tcPr>
            <w:tcW w:w="764" w:type="pct"/>
          </w:tcPr>
          <w:p w14:paraId="2957C609" w14:textId="77777777" w:rsidR="00954108" w:rsidRPr="00BE6747" w:rsidRDefault="00954108" w:rsidP="00954108">
            <w:pPr>
              <w:rPr>
                <w:rFonts w:cs="Arial"/>
              </w:rPr>
            </w:pPr>
          </w:p>
        </w:tc>
      </w:tr>
      <w:tr w:rsidR="00954108" w:rsidRPr="00BE6747" w14:paraId="2957C60F" w14:textId="77777777" w:rsidTr="00EF5404">
        <w:tc>
          <w:tcPr>
            <w:tcW w:w="1553" w:type="pct"/>
          </w:tcPr>
          <w:p w14:paraId="2957C60B" w14:textId="77777777" w:rsidR="00954108" w:rsidRPr="00BE6747" w:rsidRDefault="00954108" w:rsidP="00954108">
            <w:pPr>
              <w:rPr>
                <w:rFonts w:eastAsia="Times New Roman" w:cs="Arial"/>
                <w:i/>
                <w:color w:val="000000"/>
                <w:sz w:val="21"/>
                <w:szCs w:val="21"/>
                <w:lang w:eastAsia="en-GB"/>
              </w:rPr>
            </w:pPr>
            <w:r w:rsidRPr="00BE6747">
              <w:rPr>
                <w:rFonts w:eastAsia="Times New Roman" w:cs="Arial"/>
                <w:i/>
                <w:color w:val="000000"/>
                <w:sz w:val="21"/>
                <w:szCs w:val="21"/>
                <w:lang w:eastAsia="en-GB"/>
              </w:rPr>
              <w:t xml:space="preserve">Xiphinema </w:t>
            </w:r>
          </w:p>
        </w:tc>
        <w:tc>
          <w:tcPr>
            <w:tcW w:w="1104" w:type="pct"/>
          </w:tcPr>
          <w:p w14:paraId="2957C60C" w14:textId="77777777" w:rsidR="00954108" w:rsidRPr="00BE6747" w:rsidRDefault="00954108" w:rsidP="00954108">
            <w:pPr>
              <w:rPr>
                <w:rFonts w:cs="Arial"/>
              </w:rPr>
            </w:pPr>
          </w:p>
        </w:tc>
        <w:tc>
          <w:tcPr>
            <w:tcW w:w="1579" w:type="pct"/>
          </w:tcPr>
          <w:p w14:paraId="2957C60D" w14:textId="77777777" w:rsidR="00954108" w:rsidRPr="00BE6747" w:rsidRDefault="00954108" w:rsidP="00954108">
            <w:pPr>
              <w:rPr>
                <w:rFonts w:eastAsia="Times New Roman" w:cs="Arial"/>
                <w:i/>
                <w:color w:val="000000"/>
                <w:sz w:val="21"/>
                <w:szCs w:val="21"/>
                <w:lang w:eastAsia="en-GB"/>
              </w:rPr>
            </w:pPr>
          </w:p>
        </w:tc>
        <w:tc>
          <w:tcPr>
            <w:tcW w:w="764" w:type="pct"/>
          </w:tcPr>
          <w:p w14:paraId="2957C60E" w14:textId="77777777" w:rsidR="00954108" w:rsidRPr="00BE6747" w:rsidRDefault="00954108" w:rsidP="00954108">
            <w:pPr>
              <w:rPr>
                <w:rFonts w:cs="Arial"/>
              </w:rPr>
            </w:pPr>
          </w:p>
        </w:tc>
      </w:tr>
    </w:tbl>
    <w:p w14:paraId="2957C610" w14:textId="77777777" w:rsidR="00954108" w:rsidRPr="00BE6747" w:rsidRDefault="00954108" w:rsidP="00954108">
      <w:pPr>
        <w:pStyle w:val="NoSpacing"/>
        <w:jc w:val="both"/>
      </w:pPr>
    </w:p>
    <w:p w14:paraId="2957C611" w14:textId="77777777" w:rsidR="00954108" w:rsidRPr="00BE6747" w:rsidRDefault="00954108" w:rsidP="00954108">
      <w:pPr>
        <w:pStyle w:val="NoSpacing"/>
        <w:jc w:val="both"/>
      </w:pPr>
    </w:p>
    <w:p w14:paraId="2957C612" w14:textId="77777777" w:rsidR="00954108" w:rsidRPr="00BE6747" w:rsidRDefault="00954108" w:rsidP="00167617">
      <w:pPr>
        <w:pStyle w:val="Heading2"/>
      </w:pPr>
      <w:r w:rsidRPr="00BE6747">
        <w:t>Taxonomy assignment via blast search against NCBI database</w:t>
      </w:r>
    </w:p>
    <w:bookmarkEnd w:id="18"/>
    <w:p w14:paraId="2957C613" w14:textId="0EE10742" w:rsidR="00954108" w:rsidRPr="00A970CB" w:rsidRDefault="00954108" w:rsidP="00A970CB">
      <w:pPr>
        <w:spacing w:line="480" w:lineRule="auto"/>
        <w:rPr>
          <w:rFonts w:cs="Arial"/>
        </w:rPr>
      </w:pPr>
      <w:r w:rsidRPr="00A970CB">
        <w:rPr>
          <w:rFonts w:cs="Arial"/>
        </w:rPr>
        <w:t>The otus that were generated for each of the markers were used to perform a blast search against reference sequences from NCBI on 16</w:t>
      </w:r>
      <w:r w:rsidRPr="00A970CB">
        <w:rPr>
          <w:rFonts w:cs="Arial"/>
          <w:vertAlign w:val="superscript"/>
        </w:rPr>
        <w:t>th</w:t>
      </w:r>
      <w:r w:rsidRPr="00A970CB">
        <w:rPr>
          <w:rFonts w:cs="Arial"/>
        </w:rPr>
        <w:t xml:space="preserve"> July 2017. Only alignments with expected (E) values less than 0.01 were considered. The top hits were examined for matches that had complete </w:t>
      </w:r>
      <w:r w:rsidRPr="00A970CB">
        <w:rPr>
          <w:rFonts w:cs="Arial"/>
        </w:rPr>
        <w:lastRenderedPageBreak/>
        <w:t>taxonomies. Also, only matches with an identity ≥ 95</w:t>
      </w:r>
      <w:r w:rsidR="00DA66AF">
        <w:rPr>
          <w:rFonts w:cs="Arial"/>
        </w:rPr>
        <w:t>%</w:t>
      </w:r>
      <w:r w:rsidRPr="00A970CB">
        <w:rPr>
          <w:rFonts w:cs="Arial"/>
        </w:rPr>
        <w:t xml:space="preserve"> were considered. Based on these criteria, otus of NF1-18Sr2b marker matched named sequences in NCBI. All sampled taxa were recovered in the blast output for this marker </w:t>
      </w:r>
      <w:r w:rsidR="005623E7" w:rsidRPr="00A970CB">
        <w:rPr>
          <w:rFonts w:cs="Arial"/>
        </w:rPr>
        <w:t xml:space="preserve">using this blast approach </w:t>
      </w:r>
      <w:r w:rsidRPr="00A970CB">
        <w:rPr>
          <w:rFonts w:cs="Arial"/>
        </w:rPr>
        <w:t>(</w:t>
      </w:r>
      <w:r w:rsidRPr="00A970CB">
        <w:rPr>
          <w:rFonts w:cs="Arial"/>
        </w:rPr>
        <w:fldChar w:fldCharType="begin"/>
      </w:r>
      <w:r w:rsidRPr="00A970CB">
        <w:rPr>
          <w:rFonts w:cs="Arial"/>
        </w:rPr>
        <w:instrText xml:space="preserve"> REF _Ref509586594 \h  \* MERGEFORMAT </w:instrText>
      </w:r>
      <w:r w:rsidRPr="00A970CB">
        <w:rPr>
          <w:rFonts w:cs="Arial"/>
        </w:rPr>
      </w:r>
      <w:r w:rsidRPr="00A970CB">
        <w:rPr>
          <w:rFonts w:cs="Arial"/>
        </w:rPr>
        <w:fldChar w:fldCharType="separate"/>
      </w:r>
      <w:r w:rsidR="001E6B0A" w:rsidRPr="00A970CB">
        <w:rPr>
          <w:rFonts w:cs="Arial"/>
        </w:rPr>
        <w:t xml:space="preserve">Table </w:t>
      </w:r>
      <w:r w:rsidR="001E6B0A" w:rsidRPr="00A970CB">
        <w:rPr>
          <w:rFonts w:cs="Arial"/>
          <w:noProof/>
        </w:rPr>
        <w:t>8</w:t>
      </w:r>
      <w:r w:rsidRPr="00A970CB">
        <w:rPr>
          <w:rFonts w:cs="Arial"/>
        </w:rPr>
        <w:fldChar w:fldCharType="end"/>
      </w:r>
      <w:r w:rsidRPr="00A970CB">
        <w:rPr>
          <w:rFonts w:cs="Arial"/>
        </w:rPr>
        <w:t xml:space="preserve">). For most of the otus the </w:t>
      </w:r>
      <w:r w:rsidRPr="00A970CB">
        <w:rPr>
          <w:rFonts w:cs="Arial"/>
          <w:i/>
        </w:rPr>
        <w:t>E</w:t>
      </w:r>
      <w:r w:rsidRPr="00A970CB">
        <w:rPr>
          <w:rFonts w:cs="Arial"/>
        </w:rPr>
        <w:t xml:space="preserve"> values of the alignments were 0.00. All non-nematode matches were ignored. For the SSUF04_SSUR22 marker, there were eight of the sampled taxa that were not recovered, due to no match or identities below 95%. These taxa were</w:t>
      </w:r>
      <w:r w:rsidRPr="00A970CB">
        <w:rPr>
          <w:rFonts w:cs="Arial"/>
          <w:i/>
        </w:rPr>
        <w:t xml:space="preserve"> Acrobeles, Anaplectus, Laimaphelenchus, Aphelenchoides, Hemicycliophora, Criconema, Aporcelaimellus</w:t>
      </w:r>
      <w:r w:rsidRPr="00A970CB">
        <w:rPr>
          <w:rFonts w:cs="Arial"/>
        </w:rPr>
        <w:t xml:space="preserve"> and </w:t>
      </w:r>
      <w:r w:rsidRPr="00A970CB">
        <w:rPr>
          <w:rFonts w:cs="Arial"/>
          <w:i/>
        </w:rPr>
        <w:t>Tylenchus</w:t>
      </w:r>
      <w:r w:rsidRPr="00A970CB">
        <w:rPr>
          <w:rFonts w:cs="Arial"/>
        </w:rPr>
        <w:t xml:space="preserve">. This marker also produced a couple of non-nematodes hits. Otus of the D3Af-D3Br marker </w:t>
      </w:r>
      <w:r w:rsidR="005623E7" w:rsidRPr="00A970CB">
        <w:rPr>
          <w:rFonts w:cs="Arial"/>
        </w:rPr>
        <w:t>had</w:t>
      </w:r>
      <w:r w:rsidRPr="00A970CB">
        <w:rPr>
          <w:rFonts w:cs="Arial"/>
        </w:rPr>
        <w:t xml:space="preserve"> </w:t>
      </w:r>
      <w:r w:rsidR="005623E7" w:rsidRPr="00A970CB">
        <w:rPr>
          <w:rFonts w:cs="Arial"/>
        </w:rPr>
        <w:t>matches</w:t>
      </w:r>
      <w:r w:rsidRPr="00A970CB">
        <w:rPr>
          <w:rFonts w:cs="Arial"/>
        </w:rPr>
        <w:t xml:space="preserve"> </w:t>
      </w:r>
      <w:r w:rsidR="005623E7" w:rsidRPr="00A970CB">
        <w:rPr>
          <w:rFonts w:cs="Arial"/>
        </w:rPr>
        <w:t>for</w:t>
      </w:r>
      <w:r w:rsidRPr="00A970CB">
        <w:rPr>
          <w:rFonts w:cs="Arial"/>
        </w:rPr>
        <w:t xml:space="preserve"> all of the sampled taxa except </w:t>
      </w:r>
      <w:r w:rsidRPr="00A970CB">
        <w:rPr>
          <w:rFonts w:cs="Arial"/>
          <w:i/>
        </w:rPr>
        <w:t>Anaplectus, Tylenchus</w:t>
      </w:r>
      <w:r w:rsidRPr="00A970CB">
        <w:rPr>
          <w:rFonts w:cs="Arial"/>
        </w:rPr>
        <w:t xml:space="preserve"> and </w:t>
      </w:r>
      <w:r w:rsidRPr="00A970CB">
        <w:rPr>
          <w:rFonts w:cs="Arial"/>
          <w:i/>
        </w:rPr>
        <w:t>Criconema</w:t>
      </w:r>
      <w:r w:rsidRPr="00A970CB">
        <w:rPr>
          <w:rFonts w:cs="Arial"/>
        </w:rPr>
        <w:t xml:space="preserve">. As with all the markers, there were some non-nematode hits. The JB3-JB5ED otus had a slight improvement with this method over the </w:t>
      </w:r>
      <w:proofErr w:type="spellStart"/>
      <w:r w:rsidRPr="00A970CB">
        <w:rPr>
          <w:rFonts w:cs="Arial"/>
          <w:i/>
        </w:rPr>
        <w:t>utax</w:t>
      </w:r>
      <w:proofErr w:type="spellEnd"/>
      <w:r w:rsidRPr="00A970CB">
        <w:rPr>
          <w:rFonts w:cs="Arial"/>
        </w:rPr>
        <w:t xml:space="preserve"> assignment. Unlike the </w:t>
      </w:r>
      <w:proofErr w:type="spellStart"/>
      <w:r w:rsidRPr="00A970CB">
        <w:rPr>
          <w:rFonts w:cs="Arial"/>
          <w:i/>
        </w:rPr>
        <w:t>utax</w:t>
      </w:r>
      <w:proofErr w:type="spellEnd"/>
      <w:r w:rsidR="005623E7" w:rsidRPr="00A970CB">
        <w:rPr>
          <w:rFonts w:cs="Arial"/>
        </w:rPr>
        <w:t xml:space="preserve"> taxonomy assignment</w:t>
      </w:r>
      <w:r w:rsidRPr="00A970CB">
        <w:rPr>
          <w:rFonts w:cs="Arial"/>
        </w:rPr>
        <w:t xml:space="preserve"> which gave no assignments below the order level for this marker, the blast method was able to recover five of the sampled taxa. However, three of recovered taxa turned out to be products of sample cross-talk, a phenomenon whereby reads from one sample end up in a different sample within a multiplexed sample </w:t>
      </w:r>
      <w:r w:rsidRPr="00A970CB">
        <w:rPr>
          <w:rFonts w:cs="Arial"/>
        </w:rPr>
        <w:fldChar w:fldCharType="begin" w:fldLock="1"/>
      </w:r>
      <w:r w:rsidR="00A63111" w:rsidRPr="00A970CB">
        <w:rPr>
          <w:rFonts w:cs="Arial"/>
        </w:rPr>
        <w:instrText>ADDIN CSL_CITATION {"citationItems":[{"id":"ITEM-1","itemData":{"author":[{"dropping-particle":"","family":"Edgar","given":"Robert C","non-dropping-particle":"","parse-names":false,"suffix":""}],"container-title":"bioRxiv","id":"ITEM-1","issued":{"date-parts":[["2016"]]},"page":"88666","publisher":"Cold Spring Harbor Labs Journals","title":"UNCROSS: Filtering of high-frequency cross-talk in 16S amplicon reads","type":"article-journal"},"uris":["http://www.mendeley.com/documents/?uuid=d28f97d8-5eba-480c-a320-62b9c9ecc7a3"]}],"mendeley":{"formattedCitation":"(Robert C Edgar 2016)","plainTextFormattedCitation":"(Robert C Edgar 2016)","previouslyFormattedCitation":"(Robert C Edgar, 2016)"},"properties":{"noteIndex":0},"schema":"https://github.com/citation-style-language/schema/raw/master/csl-citation.json"}</w:instrText>
      </w:r>
      <w:r w:rsidRPr="00A970CB">
        <w:rPr>
          <w:rFonts w:cs="Arial"/>
        </w:rPr>
        <w:fldChar w:fldCharType="separate"/>
      </w:r>
      <w:r w:rsidR="00A63111" w:rsidRPr="00A970CB">
        <w:rPr>
          <w:rFonts w:cs="Arial"/>
          <w:noProof/>
        </w:rPr>
        <w:t>(Robert C Edgar 2016)</w:t>
      </w:r>
      <w:r w:rsidRPr="00A970CB">
        <w:rPr>
          <w:rFonts w:cs="Arial"/>
        </w:rPr>
        <w:fldChar w:fldCharType="end"/>
      </w:r>
      <w:r w:rsidRPr="00A970CB">
        <w:rPr>
          <w:rFonts w:cs="Arial"/>
        </w:rPr>
        <w:t xml:space="preserve">. In general, there was a marked improvement in the assignment with the blast search against the NCBI nucleotide database in comparison with </w:t>
      </w:r>
      <w:proofErr w:type="spellStart"/>
      <w:r w:rsidRPr="00A970CB">
        <w:rPr>
          <w:rFonts w:cs="Arial"/>
          <w:i/>
        </w:rPr>
        <w:t>utax</w:t>
      </w:r>
      <w:proofErr w:type="spellEnd"/>
      <w:r w:rsidRPr="00A970CB">
        <w:rPr>
          <w:rFonts w:cs="Arial"/>
        </w:rPr>
        <w:t xml:space="preserve"> against either PR2, SILVA, or the COI databases. Almost all taxa recovered by the markers were detected across all three replicates (Appendix</w:t>
      </w:r>
      <w:r w:rsidR="00CE70A1" w:rsidRPr="00A970CB">
        <w:rPr>
          <w:rFonts w:cs="Arial"/>
        </w:rPr>
        <w:t xml:space="preserve"> 3</w:t>
      </w:r>
      <w:r w:rsidR="005623E7" w:rsidRPr="00A970CB">
        <w:rPr>
          <w:rFonts w:cs="Arial"/>
        </w:rPr>
        <w:t>). In the NF</w:t>
      </w:r>
      <w:r w:rsidRPr="00A970CB">
        <w:rPr>
          <w:rFonts w:cs="Arial"/>
        </w:rPr>
        <w:t xml:space="preserve">1-18Sr2b samples, </w:t>
      </w:r>
      <w:r w:rsidR="00A15930" w:rsidRPr="00A970CB">
        <w:rPr>
          <w:rFonts w:cs="Arial"/>
        </w:rPr>
        <w:t xml:space="preserve">only </w:t>
      </w:r>
      <w:r w:rsidRPr="00A970CB">
        <w:rPr>
          <w:rFonts w:cs="Arial"/>
        </w:rPr>
        <w:t xml:space="preserve">three out of the twenty-three taxa </w:t>
      </w:r>
      <w:r w:rsidR="00A15930" w:rsidRPr="00A970CB">
        <w:rPr>
          <w:rFonts w:cs="Arial"/>
        </w:rPr>
        <w:t xml:space="preserve">failed to appear in all three replicates-two, </w:t>
      </w:r>
      <w:r w:rsidR="00A15930" w:rsidRPr="00A970CB">
        <w:rPr>
          <w:rFonts w:cs="Arial"/>
          <w:i/>
        </w:rPr>
        <w:t>Criconema</w:t>
      </w:r>
      <w:r w:rsidR="00A15930" w:rsidRPr="00A970CB">
        <w:rPr>
          <w:rFonts w:cs="Arial"/>
        </w:rPr>
        <w:t xml:space="preserve"> and </w:t>
      </w:r>
      <w:r w:rsidR="00A15930" w:rsidRPr="00A970CB">
        <w:rPr>
          <w:rFonts w:cs="Arial"/>
          <w:i/>
        </w:rPr>
        <w:t>Anaplectus</w:t>
      </w:r>
      <w:r w:rsidR="00A15930" w:rsidRPr="00A970CB">
        <w:rPr>
          <w:rFonts w:cs="Arial"/>
        </w:rPr>
        <w:t xml:space="preserve"> occurred two replicates while </w:t>
      </w:r>
      <w:r w:rsidR="00A15930" w:rsidRPr="00A970CB">
        <w:rPr>
          <w:rFonts w:cs="Arial"/>
          <w:i/>
        </w:rPr>
        <w:t>Alaimus</w:t>
      </w:r>
      <w:r w:rsidR="00A15930" w:rsidRPr="00A970CB">
        <w:rPr>
          <w:rFonts w:cs="Arial"/>
        </w:rPr>
        <w:t xml:space="preserve"> occurred only in one</w:t>
      </w:r>
      <w:r w:rsidRPr="00A970CB">
        <w:rPr>
          <w:rFonts w:cs="Arial"/>
        </w:rPr>
        <w:t xml:space="preserve">. For SSUF04-SSUR22 and JB3-JB5ED all recovered taxa were found in each of the replicates. Of the twenty recovered taxa in the D3Af-D3Br samples, there were only two </w:t>
      </w:r>
      <w:r w:rsidR="0094122D" w:rsidRPr="00A970CB">
        <w:rPr>
          <w:rFonts w:cs="Arial"/>
        </w:rPr>
        <w:t xml:space="preserve">taxa </w:t>
      </w:r>
      <w:r w:rsidRPr="00A970CB">
        <w:rPr>
          <w:rFonts w:cs="Arial"/>
        </w:rPr>
        <w:t xml:space="preserve">that </w:t>
      </w:r>
      <w:r w:rsidR="0094122D" w:rsidRPr="00A970CB">
        <w:rPr>
          <w:rFonts w:cs="Arial"/>
        </w:rPr>
        <w:t xml:space="preserve">failed to occur </w:t>
      </w:r>
      <w:r w:rsidRPr="00A970CB">
        <w:rPr>
          <w:rFonts w:cs="Arial"/>
        </w:rPr>
        <w:t xml:space="preserve">in </w:t>
      </w:r>
      <w:r w:rsidR="0094122D" w:rsidRPr="00A970CB">
        <w:rPr>
          <w:rFonts w:cs="Arial"/>
        </w:rPr>
        <w:t>all</w:t>
      </w:r>
      <w:r w:rsidRPr="00A970CB">
        <w:rPr>
          <w:rFonts w:cs="Arial"/>
        </w:rPr>
        <w:t xml:space="preserve"> replicates</w:t>
      </w:r>
      <w:r w:rsidR="0094122D" w:rsidRPr="00A970CB">
        <w:rPr>
          <w:rFonts w:cs="Arial"/>
        </w:rPr>
        <w:t xml:space="preserve">, one of these taxa </w:t>
      </w:r>
      <w:r w:rsidR="0094122D" w:rsidRPr="00A970CB">
        <w:rPr>
          <w:rFonts w:cs="Arial"/>
          <w:i/>
        </w:rPr>
        <w:t xml:space="preserve">Hemicycliophora </w:t>
      </w:r>
      <w:proofErr w:type="spellStart"/>
      <w:r w:rsidR="0094122D" w:rsidRPr="00A970CB">
        <w:rPr>
          <w:rFonts w:cs="Arial"/>
          <w:i/>
        </w:rPr>
        <w:t>wyei</w:t>
      </w:r>
      <w:proofErr w:type="spellEnd"/>
      <w:r w:rsidR="0094122D" w:rsidRPr="00A970CB">
        <w:rPr>
          <w:rFonts w:cs="Arial"/>
          <w:i/>
        </w:rPr>
        <w:t xml:space="preserve"> </w:t>
      </w:r>
      <w:r w:rsidR="0094122D" w:rsidRPr="00A970CB">
        <w:rPr>
          <w:rFonts w:cs="Arial"/>
        </w:rPr>
        <w:t xml:space="preserve">was found only in one while </w:t>
      </w:r>
      <w:r w:rsidR="0094122D" w:rsidRPr="00A970CB">
        <w:rPr>
          <w:rFonts w:cs="Arial"/>
          <w:i/>
        </w:rPr>
        <w:t xml:space="preserve">Acrobeles </w:t>
      </w:r>
      <w:proofErr w:type="spellStart"/>
      <w:r w:rsidR="0094122D" w:rsidRPr="00A970CB">
        <w:rPr>
          <w:rFonts w:cs="Arial"/>
          <w:i/>
        </w:rPr>
        <w:t>complexus</w:t>
      </w:r>
      <w:proofErr w:type="spellEnd"/>
      <w:r w:rsidR="0094122D" w:rsidRPr="00A970CB">
        <w:rPr>
          <w:rFonts w:cs="Arial"/>
        </w:rPr>
        <w:t xml:space="preserve"> occurred in two</w:t>
      </w:r>
      <w:r w:rsidRPr="00A970CB">
        <w:rPr>
          <w:rFonts w:cs="Arial"/>
        </w:rPr>
        <w:t>.</w:t>
      </w:r>
    </w:p>
    <w:p w14:paraId="2957C614" w14:textId="77777777" w:rsidR="00954108" w:rsidRPr="00BE6747" w:rsidRDefault="00954108" w:rsidP="00954108">
      <w:pPr>
        <w:rPr>
          <w:rFonts w:cs="Arial"/>
        </w:rPr>
      </w:pPr>
    </w:p>
    <w:p w14:paraId="2957C61D" w14:textId="57C1AEFA" w:rsidR="00954108" w:rsidRPr="00BE6747" w:rsidRDefault="00954108" w:rsidP="00A970CB">
      <w:pPr>
        <w:pStyle w:val="Caption"/>
        <w:keepNext/>
        <w:spacing w:line="240" w:lineRule="auto"/>
        <w:rPr>
          <w:rFonts w:cs="Arial"/>
          <w:sz w:val="22"/>
        </w:rPr>
      </w:pPr>
      <w:bookmarkStart w:id="20" w:name="_Ref509586594"/>
      <w:r w:rsidRPr="00BE6747">
        <w:rPr>
          <w:rFonts w:cs="Arial"/>
          <w:sz w:val="22"/>
        </w:rPr>
        <w:lastRenderedPageBreak/>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8</w:t>
      </w:r>
      <w:r w:rsidR="000709FF">
        <w:rPr>
          <w:rFonts w:cs="Arial"/>
          <w:sz w:val="22"/>
        </w:rPr>
        <w:fldChar w:fldCharType="end"/>
      </w:r>
      <w:bookmarkEnd w:id="20"/>
      <w:r w:rsidRPr="00BE6747">
        <w:rPr>
          <w:rFonts w:cs="Arial"/>
          <w:sz w:val="22"/>
        </w:rPr>
        <w:t xml:space="preserve"> List of taxa recovered from blast search of all otus against the NCBI reference database. Only names appearing in top five hits and had similarities ≥ 95%, e value &lt; 0.001 were considered</w:t>
      </w:r>
    </w:p>
    <w:tbl>
      <w:tblPr>
        <w:tblW w:w="0" w:type="auto"/>
        <w:tblBorders>
          <w:top w:val="single" w:sz="4" w:space="0" w:color="auto"/>
          <w:bottom w:val="single" w:sz="4" w:space="0" w:color="auto"/>
        </w:tblBorders>
        <w:tblLook w:val="04A0" w:firstRow="1" w:lastRow="0" w:firstColumn="1" w:lastColumn="0" w:noHBand="0" w:noVBand="1"/>
      </w:tblPr>
      <w:tblGrid>
        <w:gridCol w:w="2252"/>
        <w:gridCol w:w="2252"/>
        <w:gridCol w:w="2253"/>
        <w:gridCol w:w="2253"/>
      </w:tblGrid>
      <w:tr w:rsidR="00954108" w:rsidRPr="00BE6747" w14:paraId="2957C622" w14:textId="77777777" w:rsidTr="00EF5404">
        <w:tc>
          <w:tcPr>
            <w:tcW w:w="2252" w:type="dxa"/>
            <w:tcBorders>
              <w:top w:val="single" w:sz="4" w:space="0" w:color="auto"/>
              <w:bottom w:val="single" w:sz="4" w:space="0" w:color="auto"/>
            </w:tcBorders>
          </w:tcPr>
          <w:p w14:paraId="2957C61E" w14:textId="77777777" w:rsidR="00954108" w:rsidRPr="00BE6747" w:rsidRDefault="00954108" w:rsidP="00A970CB">
            <w:pPr>
              <w:spacing w:line="276" w:lineRule="auto"/>
              <w:rPr>
                <w:rFonts w:cs="Arial"/>
                <w:b/>
                <w:u w:val="single"/>
              </w:rPr>
            </w:pPr>
            <w:r w:rsidRPr="00BE6747">
              <w:rPr>
                <w:rFonts w:eastAsia="Times New Roman" w:cs="Arial"/>
                <w:b/>
                <w:color w:val="000000"/>
                <w:sz w:val="21"/>
                <w:szCs w:val="21"/>
                <w:lang w:eastAsia="en-GB"/>
              </w:rPr>
              <w:t xml:space="preserve">NF1-18Sr2b </w:t>
            </w:r>
          </w:p>
        </w:tc>
        <w:tc>
          <w:tcPr>
            <w:tcW w:w="2252" w:type="dxa"/>
            <w:tcBorders>
              <w:top w:val="single" w:sz="4" w:space="0" w:color="auto"/>
              <w:bottom w:val="single" w:sz="4" w:space="0" w:color="auto"/>
            </w:tcBorders>
          </w:tcPr>
          <w:p w14:paraId="2957C61F" w14:textId="77777777" w:rsidR="00954108" w:rsidRPr="00BE6747" w:rsidRDefault="00954108" w:rsidP="00A970CB">
            <w:pPr>
              <w:spacing w:line="276" w:lineRule="auto"/>
              <w:rPr>
                <w:rFonts w:cs="Arial"/>
                <w:b/>
                <w:u w:val="single"/>
              </w:rPr>
            </w:pPr>
            <w:r w:rsidRPr="00BE6747">
              <w:rPr>
                <w:rFonts w:eastAsia="Times New Roman" w:cs="Arial"/>
                <w:b/>
                <w:color w:val="000000"/>
                <w:sz w:val="21"/>
                <w:szCs w:val="21"/>
                <w:lang w:eastAsia="en-GB"/>
              </w:rPr>
              <w:t xml:space="preserve">SSUF04-SSUR22 </w:t>
            </w:r>
          </w:p>
        </w:tc>
        <w:tc>
          <w:tcPr>
            <w:tcW w:w="2253" w:type="dxa"/>
            <w:tcBorders>
              <w:top w:val="single" w:sz="4" w:space="0" w:color="auto"/>
              <w:bottom w:val="single" w:sz="4" w:space="0" w:color="auto"/>
            </w:tcBorders>
          </w:tcPr>
          <w:p w14:paraId="2957C620" w14:textId="77777777" w:rsidR="00954108" w:rsidRPr="00BE6747" w:rsidRDefault="00954108" w:rsidP="00A970CB">
            <w:pPr>
              <w:spacing w:line="276" w:lineRule="auto"/>
              <w:rPr>
                <w:rFonts w:cs="Arial"/>
                <w:b/>
                <w:u w:val="single"/>
              </w:rPr>
            </w:pPr>
            <w:r w:rsidRPr="00BE6747">
              <w:rPr>
                <w:rFonts w:eastAsia="Times New Roman" w:cs="Arial"/>
                <w:b/>
                <w:color w:val="000000"/>
                <w:sz w:val="21"/>
                <w:szCs w:val="21"/>
                <w:lang w:eastAsia="en-GB"/>
              </w:rPr>
              <w:t>D3Af-D3Br</w:t>
            </w:r>
          </w:p>
        </w:tc>
        <w:tc>
          <w:tcPr>
            <w:tcW w:w="2253" w:type="dxa"/>
            <w:tcBorders>
              <w:top w:val="single" w:sz="4" w:space="0" w:color="auto"/>
              <w:bottom w:val="single" w:sz="4" w:space="0" w:color="auto"/>
            </w:tcBorders>
          </w:tcPr>
          <w:p w14:paraId="2957C621" w14:textId="77777777" w:rsidR="00954108" w:rsidRPr="00BE6747" w:rsidRDefault="00954108" w:rsidP="00A970CB">
            <w:pPr>
              <w:spacing w:line="276" w:lineRule="auto"/>
              <w:rPr>
                <w:rFonts w:cs="Arial"/>
                <w:b/>
                <w:u w:val="single"/>
              </w:rPr>
            </w:pPr>
            <w:r w:rsidRPr="00BE6747">
              <w:rPr>
                <w:rFonts w:eastAsia="Times New Roman" w:cs="Arial"/>
                <w:b/>
                <w:color w:val="000000"/>
                <w:sz w:val="21"/>
                <w:szCs w:val="21"/>
                <w:lang w:eastAsia="en-GB"/>
              </w:rPr>
              <w:t>JB3-JB5ED</w:t>
            </w:r>
          </w:p>
        </w:tc>
      </w:tr>
      <w:tr w:rsidR="00954108" w:rsidRPr="00BE6747" w14:paraId="2957C627" w14:textId="77777777" w:rsidTr="00EF5404">
        <w:tc>
          <w:tcPr>
            <w:tcW w:w="2252" w:type="dxa"/>
            <w:tcBorders>
              <w:top w:val="single" w:sz="4" w:space="0" w:color="auto"/>
            </w:tcBorders>
          </w:tcPr>
          <w:p w14:paraId="2957C623"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Alaimus</w:t>
            </w:r>
            <w:r w:rsidRPr="00BE6747">
              <w:rPr>
                <w:rFonts w:eastAsia="Times New Roman" w:cs="Arial"/>
                <w:color w:val="000000"/>
                <w:sz w:val="21"/>
                <w:szCs w:val="21"/>
                <w:lang w:eastAsia="en-GB"/>
              </w:rPr>
              <w:t xml:space="preserve"> sp.  </w:t>
            </w:r>
          </w:p>
        </w:tc>
        <w:tc>
          <w:tcPr>
            <w:tcW w:w="2252" w:type="dxa"/>
            <w:tcBorders>
              <w:top w:val="single" w:sz="4" w:space="0" w:color="auto"/>
            </w:tcBorders>
          </w:tcPr>
          <w:p w14:paraId="2957C624"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Alaimus</w:t>
            </w:r>
            <w:r w:rsidRPr="00BE6747">
              <w:rPr>
                <w:rFonts w:eastAsia="Times New Roman" w:cs="Arial"/>
                <w:color w:val="000000"/>
                <w:sz w:val="21"/>
                <w:szCs w:val="21"/>
                <w:lang w:eastAsia="en-GB"/>
              </w:rPr>
              <w:t xml:space="preserve"> sp.  </w:t>
            </w:r>
          </w:p>
        </w:tc>
        <w:tc>
          <w:tcPr>
            <w:tcW w:w="2253" w:type="dxa"/>
            <w:tcBorders>
              <w:top w:val="single" w:sz="4" w:space="0" w:color="auto"/>
            </w:tcBorders>
          </w:tcPr>
          <w:p w14:paraId="2957C625"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Alaimus </w:t>
            </w:r>
            <w:r w:rsidRPr="00BE6747">
              <w:rPr>
                <w:rFonts w:eastAsia="Times New Roman" w:cs="Arial"/>
                <w:color w:val="000000"/>
                <w:sz w:val="21"/>
                <w:szCs w:val="21"/>
                <w:lang w:eastAsia="en-GB"/>
              </w:rPr>
              <w:t>sp.</w:t>
            </w:r>
          </w:p>
        </w:tc>
        <w:tc>
          <w:tcPr>
            <w:tcW w:w="2253" w:type="dxa"/>
            <w:tcBorders>
              <w:top w:val="single" w:sz="4" w:space="0" w:color="auto"/>
            </w:tcBorders>
          </w:tcPr>
          <w:p w14:paraId="2957C626"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Anatonchus tridentatus</w:t>
            </w:r>
          </w:p>
        </w:tc>
      </w:tr>
      <w:tr w:rsidR="00954108" w:rsidRPr="00BE6747" w14:paraId="2957C62C" w14:textId="77777777" w:rsidTr="00EF5404">
        <w:tc>
          <w:tcPr>
            <w:tcW w:w="2252" w:type="dxa"/>
          </w:tcPr>
          <w:p w14:paraId="2957C628"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Anaplectus </w:t>
            </w:r>
            <w:r w:rsidRPr="00BE6747">
              <w:rPr>
                <w:rFonts w:eastAsia="Times New Roman" w:cs="Arial"/>
                <w:color w:val="000000"/>
                <w:sz w:val="21"/>
                <w:szCs w:val="21"/>
                <w:lang w:eastAsia="en-GB"/>
              </w:rPr>
              <w:t xml:space="preserve">sp.  </w:t>
            </w:r>
          </w:p>
        </w:tc>
        <w:tc>
          <w:tcPr>
            <w:tcW w:w="2252" w:type="dxa"/>
          </w:tcPr>
          <w:p w14:paraId="2957C629"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Anaplectus </w:t>
            </w:r>
            <w:r w:rsidRPr="00BE6747">
              <w:rPr>
                <w:rFonts w:eastAsia="Times New Roman" w:cs="Arial"/>
                <w:color w:val="000000"/>
                <w:sz w:val="21"/>
                <w:szCs w:val="21"/>
                <w:lang w:eastAsia="en-GB"/>
              </w:rPr>
              <w:t xml:space="preserve">sp.  </w:t>
            </w:r>
          </w:p>
        </w:tc>
        <w:tc>
          <w:tcPr>
            <w:tcW w:w="2253" w:type="dxa"/>
          </w:tcPr>
          <w:p w14:paraId="2957C62A"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Anaplectus </w:t>
            </w:r>
            <w:proofErr w:type="spellStart"/>
            <w:r w:rsidRPr="00BE6747">
              <w:rPr>
                <w:rFonts w:eastAsia="Times New Roman" w:cs="Arial"/>
                <w:i/>
                <w:color w:val="000000"/>
                <w:sz w:val="21"/>
                <w:szCs w:val="21"/>
                <w:lang w:eastAsia="en-GB"/>
              </w:rPr>
              <w:t>granulosus</w:t>
            </w:r>
            <w:proofErr w:type="spellEnd"/>
          </w:p>
        </w:tc>
        <w:tc>
          <w:tcPr>
            <w:tcW w:w="2253" w:type="dxa"/>
          </w:tcPr>
          <w:p w14:paraId="2957C62B"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Meloidogyne hapla</w:t>
            </w:r>
          </w:p>
        </w:tc>
      </w:tr>
      <w:tr w:rsidR="00954108" w:rsidRPr="00BE6747" w14:paraId="2957C631" w14:textId="77777777" w:rsidTr="00EF5404">
        <w:tc>
          <w:tcPr>
            <w:tcW w:w="2252" w:type="dxa"/>
          </w:tcPr>
          <w:p w14:paraId="2957C62D"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Anatonchus tridentatus</w:t>
            </w:r>
          </w:p>
        </w:tc>
        <w:tc>
          <w:tcPr>
            <w:tcW w:w="2252" w:type="dxa"/>
          </w:tcPr>
          <w:p w14:paraId="2957C62E"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Anatonchus tridentatus</w:t>
            </w:r>
          </w:p>
        </w:tc>
        <w:tc>
          <w:tcPr>
            <w:tcW w:w="2253" w:type="dxa"/>
          </w:tcPr>
          <w:p w14:paraId="2957C62F"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Aphelenchoides ritzemabosi </w:t>
            </w:r>
            <w:r w:rsidRPr="00BE6747">
              <w:rPr>
                <w:rFonts w:eastAsia="Times New Roman" w:cs="Arial"/>
                <w:color w:val="000000"/>
                <w:sz w:val="21"/>
                <w:szCs w:val="21"/>
                <w:lang w:eastAsia="en-GB"/>
              </w:rPr>
              <w:t xml:space="preserve"> </w:t>
            </w:r>
          </w:p>
        </w:tc>
        <w:tc>
          <w:tcPr>
            <w:tcW w:w="2253" w:type="dxa"/>
          </w:tcPr>
          <w:p w14:paraId="2957C630"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Longidorus caespiticola</w:t>
            </w:r>
          </w:p>
        </w:tc>
      </w:tr>
      <w:tr w:rsidR="00954108" w:rsidRPr="00BE6747" w14:paraId="2957C636" w14:textId="77777777" w:rsidTr="00EF5404">
        <w:tc>
          <w:tcPr>
            <w:tcW w:w="2252" w:type="dxa"/>
          </w:tcPr>
          <w:p w14:paraId="2957C632"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Aphelenchoides ritzemabosi</w:t>
            </w:r>
            <w:r w:rsidRPr="00BE6747">
              <w:rPr>
                <w:rFonts w:eastAsia="Times New Roman" w:cs="Arial"/>
                <w:color w:val="000000"/>
                <w:sz w:val="21"/>
                <w:szCs w:val="21"/>
                <w:lang w:eastAsia="en-GB"/>
              </w:rPr>
              <w:t xml:space="preserve"> </w:t>
            </w:r>
          </w:p>
        </w:tc>
        <w:tc>
          <w:tcPr>
            <w:tcW w:w="2252" w:type="dxa"/>
          </w:tcPr>
          <w:p w14:paraId="2957C633"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Ditylenchus dipsaci</w:t>
            </w:r>
          </w:p>
        </w:tc>
        <w:tc>
          <w:tcPr>
            <w:tcW w:w="2253" w:type="dxa"/>
          </w:tcPr>
          <w:p w14:paraId="2957C634"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Anatonchus tridentatus</w:t>
            </w:r>
          </w:p>
        </w:tc>
        <w:tc>
          <w:tcPr>
            <w:tcW w:w="2253" w:type="dxa"/>
          </w:tcPr>
          <w:p w14:paraId="2957C635"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Steinernema carpocapsae</w:t>
            </w:r>
          </w:p>
        </w:tc>
      </w:tr>
      <w:tr w:rsidR="00954108" w:rsidRPr="00BE6747" w14:paraId="2957C63B" w14:textId="77777777" w:rsidTr="00EF5404">
        <w:tc>
          <w:tcPr>
            <w:tcW w:w="2252" w:type="dxa"/>
          </w:tcPr>
          <w:p w14:paraId="2957C637"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Aporcelaimellus </w:t>
            </w:r>
            <w:proofErr w:type="spellStart"/>
            <w:r w:rsidRPr="00BE6747">
              <w:rPr>
                <w:rFonts w:eastAsia="Times New Roman" w:cs="Arial"/>
                <w:i/>
                <w:color w:val="000000"/>
                <w:sz w:val="21"/>
                <w:szCs w:val="21"/>
                <w:lang w:eastAsia="en-GB"/>
              </w:rPr>
              <w:t>obtusicaudatus</w:t>
            </w:r>
            <w:proofErr w:type="spellEnd"/>
          </w:p>
        </w:tc>
        <w:tc>
          <w:tcPr>
            <w:tcW w:w="2252" w:type="dxa"/>
          </w:tcPr>
          <w:p w14:paraId="2957C638"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Globodera rostochiensis</w:t>
            </w:r>
            <w:r w:rsidRPr="00BE6747">
              <w:rPr>
                <w:rFonts w:eastAsia="Times New Roman" w:cs="Arial"/>
                <w:color w:val="000000"/>
                <w:sz w:val="21"/>
                <w:szCs w:val="21"/>
                <w:lang w:eastAsia="en-GB"/>
              </w:rPr>
              <w:t xml:space="preserve"> </w:t>
            </w:r>
          </w:p>
        </w:tc>
        <w:tc>
          <w:tcPr>
            <w:tcW w:w="2253" w:type="dxa"/>
          </w:tcPr>
          <w:p w14:paraId="2957C639"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Ditylenchus dipsaci </w:t>
            </w:r>
            <w:r w:rsidRPr="00BE6747">
              <w:rPr>
                <w:rFonts w:eastAsia="Times New Roman" w:cs="Arial"/>
                <w:color w:val="000000"/>
                <w:sz w:val="21"/>
                <w:szCs w:val="21"/>
                <w:lang w:eastAsia="en-GB"/>
              </w:rPr>
              <w:t xml:space="preserve"> </w:t>
            </w:r>
          </w:p>
        </w:tc>
        <w:tc>
          <w:tcPr>
            <w:tcW w:w="2253" w:type="dxa"/>
          </w:tcPr>
          <w:p w14:paraId="2957C63A"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Trichodorus primitivus</w:t>
            </w:r>
          </w:p>
        </w:tc>
      </w:tr>
      <w:tr w:rsidR="00954108" w:rsidRPr="00BE6747" w14:paraId="2957C640" w14:textId="77777777" w:rsidTr="00EF5404">
        <w:tc>
          <w:tcPr>
            <w:tcW w:w="2252" w:type="dxa"/>
          </w:tcPr>
          <w:p w14:paraId="2957C63C"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Acrobeles </w:t>
            </w:r>
            <w:r w:rsidRPr="00BE6747">
              <w:rPr>
                <w:rFonts w:eastAsia="Times New Roman" w:cs="Arial"/>
                <w:color w:val="000000"/>
                <w:sz w:val="21"/>
                <w:szCs w:val="21"/>
                <w:lang w:eastAsia="en-GB"/>
              </w:rPr>
              <w:t xml:space="preserve">sp.  </w:t>
            </w:r>
          </w:p>
        </w:tc>
        <w:tc>
          <w:tcPr>
            <w:tcW w:w="2252" w:type="dxa"/>
          </w:tcPr>
          <w:p w14:paraId="2957C63D"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Longidorus caespiticola</w:t>
            </w:r>
            <w:r w:rsidRPr="00BE6747">
              <w:rPr>
                <w:rFonts w:eastAsia="Times New Roman" w:cs="Arial"/>
                <w:color w:val="000000"/>
                <w:sz w:val="21"/>
                <w:szCs w:val="21"/>
                <w:lang w:eastAsia="en-GB"/>
              </w:rPr>
              <w:t xml:space="preserve"> </w:t>
            </w:r>
          </w:p>
        </w:tc>
        <w:tc>
          <w:tcPr>
            <w:tcW w:w="2253" w:type="dxa"/>
          </w:tcPr>
          <w:p w14:paraId="2957C63E"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Aporcelaimellus </w:t>
            </w:r>
            <w:proofErr w:type="spellStart"/>
            <w:r w:rsidRPr="00BE6747">
              <w:rPr>
                <w:rFonts w:eastAsia="Times New Roman" w:cs="Arial"/>
                <w:i/>
                <w:color w:val="000000"/>
                <w:sz w:val="21"/>
                <w:szCs w:val="21"/>
                <w:lang w:eastAsia="en-GB"/>
              </w:rPr>
              <w:t>obtusicaudatus</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2253" w:type="dxa"/>
          </w:tcPr>
          <w:p w14:paraId="2957C63F"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Tripyla sp.</w:t>
            </w:r>
          </w:p>
        </w:tc>
      </w:tr>
      <w:tr w:rsidR="00954108" w:rsidRPr="00BE6747" w14:paraId="2957C645" w14:textId="77777777" w:rsidTr="00EF5404">
        <w:tc>
          <w:tcPr>
            <w:tcW w:w="2252" w:type="dxa"/>
          </w:tcPr>
          <w:p w14:paraId="2957C641"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Acrobeloides </w:t>
            </w:r>
            <w:r w:rsidRPr="00BE6747">
              <w:rPr>
                <w:rFonts w:eastAsia="Times New Roman" w:cs="Arial"/>
                <w:color w:val="000000"/>
                <w:sz w:val="21"/>
                <w:szCs w:val="21"/>
                <w:lang w:eastAsia="en-GB"/>
              </w:rPr>
              <w:t>sp</w:t>
            </w:r>
            <w:r w:rsidRPr="00BE6747">
              <w:rPr>
                <w:rFonts w:eastAsia="Times New Roman" w:cs="Arial"/>
                <w:i/>
                <w:color w:val="000000"/>
                <w:sz w:val="21"/>
                <w:szCs w:val="21"/>
                <w:lang w:eastAsia="en-GB"/>
              </w:rPr>
              <w:t>.</w:t>
            </w:r>
            <w:r w:rsidRPr="00BE6747">
              <w:rPr>
                <w:rFonts w:eastAsia="Times New Roman" w:cs="Arial"/>
                <w:color w:val="000000"/>
                <w:sz w:val="21"/>
                <w:szCs w:val="21"/>
                <w:lang w:eastAsia="en-GB"/>
              </w:rPr>
              <w:t xml:space="preserve">  </w:t>
            </w:r>
          </w:p>
        </w:tc>
        <w:tc>
          <w:tcPr>
            <w:tcW w:w="2252" w:type="dxa"/>
          </w:tcPr>
          <w:p w14:paraId="2957C642"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Meloidogyne hapla </w:t>
            </w:r>
            <w:r w:rsidRPr="00BE6747">
              <w:rPr>
                <w:rFonts w:eastAsia="Times New Roman" w:cs="Arial"/>
                <w:color w:val="000000"/>
                <w:sz w:val="21"/>
                <w:szCs w:val="21"/>
                <w:lang w:eastAsia="en-GB"/>
              </w:rPr>
              <w:t xml:space="preserve"> </w:t>
            </w:r>
          </w:p>
        </w:tc>
        <w:tc>
          <w:tcPr>
            <w:tcW w:w="2253" w:type="dxa"/>
          </w:tcPr>
          <w:p w14:paraId="2957C643"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Acrobeles </w:t>
            </w:r>
            <w:proofErr w:type="spellStart"/>
            <w:r w:rsidRPr="00BE6747">
              <w:rPr>
                <w:rFonts w:eastAsia="Times New Roman" w:cs="Arial"/>
                <w:i/>
                <w:color w:val="000000"/>
                <w:sz w:val="21"/>
                <w:szCs w:val="21"/>
                <w:lang w:eastAsia="en-GB"/>
              </w:rPr>
              <w:t>complexus</w:t>
            </w:r>
            <w:proofErr w:type="spellEnd"/>
          </w:p>
        </w:tc>
        <w:tc>
          <w:tcPr>
            <w:tcW w:w="2253" w:type="dxa"/>
          </w:tcPr>
          <w:p w14:paraId="2957C644" w14:textId="77777777" w:rsidR="00954108" w:rsidRPr="00BE6747" w:rsidRDefault="00954108" w:rsidP="00A970CB">
            <w:pPr>
              <w:spacing w:line="276" w:lineRule="auto"/>
              <w:rPr>
                <w:rFonts w:cs="Arial"/>
                <w:b/>
                <w:u w:val="single"/>
              </w:rPr>
            </w:pPr>
          </w:p>
        </w:tc>
      </w:tr>
      <w:tr w:rsidR="00954108" w:rsidRPr="00BE6747" w14:paraId="2957C64A" w14:textId="77777777" w:rsidTr="00EF5404">
        <w:tc>
          <w:tcPr>
            <w:tcW w:w="2252" w:type="dxa"/>
          </w:tcPr>
          <w:p w14:paraId="2957C646"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Criconema </w:t>
            </w:r>
            <w:r w:rsidRPr="00BE6747">
              <w:rPr>
                <w:rFonts w:eastAsia="Times New Roman" w:cs="Arial"/>
                <w:color w:val="000000"/>
                <w:sz w:val="21"/>
                <w:szCs w:val="21"/>
                <w:lang w:eastAsia="en-GB"/>
              </w:rPr>
              <w:t xml:space="preserve">sp.  </w:t>
            </w:r>
          </w:p>
        </w:tc>
        <w:tc>
          <w:tcPr>
            <w:tcW w:w="2252" w:type="dxa"/>
          </w:tcPr>
          <w:p w14:paraId="2957C647"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Prionchulus punctatus</w:t>
            </w:r>
          </w:p>
        </w:tc>
        <w:tc>
          <w:tcPr>
            <w:tcW w:w="2253" w:type="dxa"/>
          </w:tcPr>
          <w:p w14:paraId="2957C648"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Acrobeloides </w:t>
            </w:r>
            <w:r w:rsidRPr="00BE6747">
              <w:rPr>
                <w:rFonts w:eastAsia="Times New Roman" w:cs="Arial"/>
                <w:color w:val="000000"/>
                <w:sz w:val="21"/>
                <w:szCs w:val="21"/>
                <w:lang w:eastAsia="en-GB"/>
              </w:rPr>
              <w:t xml:space="preserve">sp.  </w:t>
            </w:r>
          </w:p>
        </w:tc>
        <w:tc>
          <w:tcPr>
            <w:tcW w:w="2253" w:type="dxa"/>
          </w:tcPr>
          <w:p w14:paraId="2957C649" w14:textId="77777777" w:rsidR="00954108" w:rsidRPr="00BE6747" w:rsidRDefault="00954108" w:rsidP="00A970CB">
            <w:pPr>
              <w:spacing w:line="276" w:lineRule="auto"/>
              <w:rPr>
                <w:rFonts w:cs="Arial"/>
                <w:b/>
                <w:u w:val="single"/>
              </w:rPr>
            </w:pPr>
          </w:p>
        </w:tc>
      </w:tr>
      <w:tr w:rsidR="00954108" w:rsidRPr="00BE6747" w14:paraId="2957C64F" w14:textId="77777777" w:rsidTr="00EF5404">
        <w:tc>
          <w:tcPr>
            <w:tcW w:w="2252" w:type="dxa"/>
          </w:tcPr>
          <w:p w14:paraId="2957C64B"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Ditylenchus dipsaci</w:t>
            </w:r>
          </w:p>
        </w:tc>
        <w:tc>
          <w:tcPr>
            <w:tcW w:w="2252" w:type="dxa"/>
          </w:tcPr>
          <w:p w14:paraId="2957C64C"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Pristionchus </w:t>
            </w:r>
            <w:proofErr w:type="spellStart"/>
            <w:r w:rsidRPr="00BE6747">
              <w:rPr>
                <w:rFonts w:eastAsia="Times New Roman" w:cs="Arial"/>
                <w:i/>
                <w:color w:val="000000"/>
                <w:sz w:val="21"/>
                <w:szCs w:val="21"/>
                <w:lang w:eastAsia="en-GB"/>
              </w:rPr>
              <w:t>lheritieri</w:t>
            </w:r>
            <w:proofErr w:type="spellEnd"/>
            <w:r w:rsidRPr="00BE6747">
              <w:rPr>
                <w:rFonts w:eastAsia="Times New Roman" w:cs="Arial"/>
                <w:color w:val="000000"/>
                <w:sz w:val="21"/>
                <w:szCs w:val="21"/>
                <w:lang w:eastAsia="en-GB"/>
              </w:rPr>
              <w:t xml:space="preserve"> </w:t>
            </w:r>
          </w:p>
        </w:tc>
        <w:tc>
          <w:tcPr>
            <w:tcW w:w="2253" w:type="dxa"/>
          </w:tcPr>
          <w:p w14:paraId="2957C64D"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Globodera rostochiensis/pallida </w:t>
            </w:r>
            <w:r w:rsidRPr="00BE6747">
              <w:rPr>
                <w:rFonts w:eastAsia="Times New Roman" w:cs="Arial"/>
                <w:color w:val="000000"/>
                <w:sz w:val="21"/>
                <w:szCs w:val="21"/>
                <w:lang w:eastAsia="en-GB"/>
              </w:rPr>
              <w:t xml:space="preserve"> </w:t>
            </w:r>
          </w:p>
        </w:tc>
        <w:tc>
          <w:tcPr>
            <w:tcW w:w="2253" w:type="dxa"/>
          </w:tcPr>
          <w:p w14:paraId="2957C64E" w14:textId="77777777" w:rsidR="00954108" w:rsidRPr="00BE6747" w:rsidRDefault="00954108" w:rsidP="00A970CB">
            <w:pPr>
              <w:spacing w:line="276" w:lineRule="auto"/>
              <w:rPr>
                <w:rFonts w:cs="Arial"/>
                <w:b/>
                <w:u w:val="single"/>
              </w:rPr>
            </w:pPr>
          </w:p>
        </w:tc>
      </w:tr>
      <w:tr w:rsidR="00954108" w:rsidRPr="00BE6747" w14:paraId="2957C654" w14:textId="77777777" w:rsidTr="00EF5404">
        <w:tc>
          <w:tcPr>
            <w:tcW w:w="2252" w:type="dxa"/>
          </w:tcPr>
          <w:p w14:paraId="2957C650"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Globodera rostochiensis</w:t>
            </w:r>
            <w:r w:rsidRPr="00BE6747">
              <w:rPr>
                <w:rFonts w:eastAsia="Times New Roman" w:cs="Arial"/>
                <w:color w:val="000000"/>
                <w:sz w:val="21"/>
                <w:szCs w:val="21"/>
                <w:lang w:eastAsia="en-GB"/>
              </w:rPr>
              <w:t xml:space="preserve"> </w:t>
            </w:r>
          </w:p>
        </w:tc>
        <w:tc>
          <w:tcPr>
            <w:tcW w:w="2252" w:type="dxa"/>
          </w:tcPr>
          <w:p w14:paraId="2957C651"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Rhabditis </w:t>
            </w:r>
            <w:r w:rsidRPr="00BE6747">
              <w:rPr>
                <w:rFonts w:eastAsia="Times New Roman" w:cs="Arial"/>
                <w:color w:val="000000"/>
                <w:sz w:val="21"/>
                <w:szCs w:val="21"/>
                <w:lang w:eastAsia="en-GB"/>
              </w:rPr>
              <w:t>cf.</w:t>
            </w:r>
            <w:r w:rsidRPr="00BE6747">
              <w:rPr>
                <w:rFonts w:eastAsia="Times New Roman" w:cs="Arial"/>
                <w:i/>
                <w:color w:val="000000"/>
                <w:sz w:val="21"/>
                <w:szCs w:val="21"/>
                <w:lang w:eastAsia="en-GB"/>
              </w:rPr>
              <w:t xml:space="preserve"> </w:t>
            </w:r>
            <w:proofErr w:type="spellStart"/>
            <w:r w:rsidRPr="00BE6747">
              <w:rPr>
                <w:rFonts w:eastAsia="Times New Roman" w:cs="Arial"/>
                <w:i/>
                <w:color w:val="000000"/>
                <w:sz w:val="21"/>
                <w:szCs w:val="21"/>
                <w:lang w:eastAsia="en-GB"/>
              </w:rPr>
              <w:t>terricola</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2253" w:type="dxa"/>
          </w:tcPr>
          <w:p w14:paraId="2957C652"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Hemicycliophora </w:t>
            </w:r>
            <w:proofErr w:type="spellStart"/>
            <w:r w:rsidRPr="00BE6747">
              <w:rPr>
                <w:rFonts w:eastAsia="Times New Roman" w:cs="Arial"/>
                <w:i/>
                <w:color w:val="000000"/>
                <w:sz w:val="21"/>
                <w:szCs w:val="21"/>
                <w:lang w:eastAsia="en-GB"/>
              </w:rPr>
              <w:t>wyei</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2253" w:type="dxa"/>
          </w:tcPr>
          <w:p w14:paraId="2957C653" w14:textId="77777777" w:rsidR="00954108" w:rsidRPr="00BE6747" w:rsidRDefault="00954108" w:rsidP="00A970CB">
            <w:pPr>
              <w:spacing w:line="276" w:lineRule="auto"/>
              <w:rPr>
                <w:rFonts w:cs="Arial"/>
                <w:b/>
                <w:u w:val="single"/>
              </w:rPr>
            </w:pPr>
          </w:p>
        </w:tc>
      </w:tr>
      <w:tr w:rsidR="00954108" w:rsidRPr="00BE6747" w14:paraId="2957C659" w14:textId="77777777" w:rsidTr="00EF5404">
        <w:tc>
          <w:tcPr>
            <w:tcW w:w="2252" w:type="dxa"/>
          </w:tcPr>
          <w:p w14:paraId="2957C655"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Hemicycliophora </w:t>
            </w:r>
            <w:proofErr w:type="spellStart"/>
            <w:r w:rsidRPr="00BE6747">
              <w:rPr>
                <w:rFonts w:eastAsia="Times New Roman" w:cs="Arial"/>
                <w:i/>
                <w:color w:val="000000"/>
                <w:sz w:val="21"/>
                <w:szCs w:val="21"/>
                <w:lang w:eastAsia="en-GB"/>
              </w:rPr>
              <w:t>conida</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2252" w:type="dxa"/>
          </w:tcPr>
          <w:p w14:paraId="2957C656"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Steinernema carpocapsae </w:t>
            </w:r>
            <w:r w:rsidRPr="00BE6747">
              <w:rPr>
                <w:rFonts w:eastAsia="Times New Roman" w:cs="Arial"/>
                <w:color w:val="000000"/>
                <w:sz w:val="21"/>
                <w:szCs w:val="21"/>
                <w:lang w:eastAsia="en-GB"/>
              </w:rPr>
              <w:t xml:space="preserve"> </w:t>
            </w:r>
          </w:p>
        </w:tc>
        <w:tc>
          <w:tcPr>
            <w:tcW w:w="2253" w:type="dxa"/>
          </w:tcPr>
          <w:p w14:paraId="2957C657"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Longidorus macrosoma </w:t>
            </w:r>
            <w:r w:rsidRPr="00BE6747">
              <w:rPr>
                <w:rFonts w:eastAsia="Times New Roman" w:cs="Arial"/>
                <w:color w:val="000000"/>
                <w:sz w:val="21"/>
                <w:szCs w:val="21"/>
                <w:lang w:eastAsia="en-GB"/>
              </w:rPr>
              <w:t xml:space="preserve"> </w:t>
            </w:r>
          </w:p>
        </w:tc>
        <w:tc>
          <w:tcPr>
            <w:tcW w:w="2253" w:type="dxa"/>
          </w:tcPr>
          <w:p w14:paraId="2957C658" w14:textId="77777777" w:rsidR="00954108" w:rsidRPr="00BE6747" w:rsidRDefault="00954108" w:rsidP="00A970CB">
            <w:pPr>
              <w:spacing w:line="276" w:lineRule="auto"/>
              <w:rPr>
                <w:rFonts w:cs="Arial"/>
                <w:b/>
                <w:u w:val="single"/>
              </w:rPr>
            </w:pPr>
          </w:p>
        </w:tc>
      </w:tr>
      <w:tr w:rsidR="00954108" w:rsidRPr="00BE6747" w14:paraId="2957C65E" w14:textId="77777777" w:rsidTr="00EF5404">
        <w:tc>
          <w:tcPr>
            <w:tcW w:w="2252" w:type="dxa"/>
          </w:tcPr>
          <w:p w14:paraId="2957C65A"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Laimaphelenchus penardi </w:t>
            </w:r>
            <w:r w:rsidRPr="00BE6747">
              <w:rPr>
                <w:rFonts w:eastAsia="Times New Roman" w:cs="Arial"/>
                <w:color w:val="000000"/>
                <w:sz w:val="21"/>
                <w:szCs w:val="21"/>
                <w:lang w:eastAsia="en-GB"/>
              </w:rPr>
              <w:t xml:space="preserve"> </w:t>
            </w:r>
          </w:p>
        </w:tc>
        <w:tc>
          <w:tcPr>
            <w:tcW w:w="2252" w:type="dxa"/>
          </w:tcPr>
          <w:p w14:paraId="2957C65B"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Trichodorus primitivus</w:t>
            </w:r>
          </w:p>
        </w:tc>
        <w:tc>
          <w:tcPr>
            <w:tcW w:w="2253" w:type="dxa"/>
          </w:tcPr>
          <w:p w14:paraId="2957C65C"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Laimaphelenchus </w:t>
            </w:r>
            <w:proofErr w:type="spellStart"/>
            <w:r w:rsidRPr="00BE6747">
              <w:rPr>
                <w:rFonts w:eastAsia="Times New Roman" w:cs="Arial"/>
                <w:i/>
                <w:color w:val="000000"/>
                <w:sz w:val="21"/>
                <w:szCs w:val="21"/>
                <w:lang w:eastAsia="en-GB"/>
              </w:rPr>
              <w:t>deconincki</w:t>
            </w:r>
            <w:proofErr w:type="spellEnd"/>
          </w:p>
        </w:tc>
        <w:tc>
          <w:tcPr>
            <w:tcW w:w="2253" w:type="dxa"/>
          </w:tcPr>
          <w:p w14:paraId="2957C65D" w14:textId="77777777" w:rsidR="00954108" w:rsidRPr="00BE6747" w:rsidRDefault="00954108" w:rsidP="00A970CB">
            <w:pPr>
              <w:spacing w:line="276" w:lineRule="auto"/>
              <w:rPr>
                <w:rFonts w:cs="Arial"/>
                <w:b/>
                <w:u w:val="single"/>
              </w:rPr>
            </w:pPr>
          </w:p>
        </w:tc>
      </w:tr>
      <w:tr w:rsidR="00954108" w:rsidRPr="00BE6747" w14:paraId="2957C663" w14:textId="77777777" w:rsidTr="00EF5404">
        <w:tc>
          <w:tcPr>
            <w:tcW w:w="2252" w:type="dxa"/>
          </w:tcPr>
          <w:p w14:paraId="2957C65F"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Longidorus caespiticola</w:t>
            </w:r>
            <w:r w:rsidRPr="00BE6747">
              <w:rPr>
                <w:rFonts w:eastAsia="Times New Roman" w:cs="Arial"/>
                <w:color w:val="000000"/>
                <w:sz w:val="21"/>
                <w:szCs w:val="21"/>
                <w:lang w:eastAsia="en-GB"/>
              </w:rPr>
              <w:t xml:space="preserve"> </w:t>
            </w:r>
          </w:p>
        </w:tc>
        <w:tc>
          <w:tcPr>
            <w:tcW w:w="2252" w:type="dxa"/>
          </w:tcPr>
          <w:p w14:paraId="2957C660"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Tripyla glomerans</w:t>
            </w:r>
            <w:r w:rsidRPr="00BE6747">
              <w:rPr>
                <w:rFonts w:eastAsia="Times New Roman" w:cs="Arial"/>
                <w:color w:val="000000"/>
                <w:sz w:val="21"/>
                <w:szCs w:val="21"/>
                <w:lang w:eastAsia="en-GB"/>
              </w:rPr>
              <w:t xml:space="preserve">  </w:t>
            </w:r>
          </w:p>
        </w:tc>
        <w:tc>
          <w:tcPr>
            <w:tcW w:w="2253" w:type="dxa"/>
          </w:tcPr>
          <w:p w14:paraId="2957C661"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Meloidogyne hapla </w:t>
            </w:r>
            <w:r w:rsidRPr="00BE6747">
              <w:rPr>
                <w:rFonts w:eastAsia="Times New Roman" w:cs="Arial"/>
                <w:color w:val="000000"/>
                <w:sz w:val="21"/>
                <w:szCs w:val="21"/>
                <w:lang w:eastAsia="en-GB"/>
              </w:rPr>
              <w:t xml:space="preserve"> </w:t>
            </w:r>
          </w:p>
        </w:tc>
        <w:tc>
          <w:tcPr>
            <w:tcW w:w="2253" w:type="dxa"/>
          </w:tcPr>
          <w:p w14:paraId="2957C662" w14:textId="77777777" w:rsidR="00954108" w:rsidRPr="00BE6747" w:rsidRDefault="00954108" w:rsidP="00A970CB">
            <w:pPr>
              <w:spacing w:line="276" w:lineRule="auto"/>
              <w:rPr>
                <w:rFonts w:cs="Arial"/>
                <w:b/>
                <w:u w:val="single"/>
              </w:rPr>
            </w:pPr>
          </w:p>
        </w:tc>
      </w:tr>
      <w:tr w:rsidR="00954108" w:rsidRPr="00BE6747" w14:paraId="2957C668" w14:textId="77777777" w:rsidTr="00EF5404">
        <w:tc>
          <w:tcPr>
            <w:tcW w:w="2252" w:type="dxa"/>
          </w:tcPr>
          <w:p w14:paraId="2957C664"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Meloidogyne hapla </w:t>
            </w:r>
            <w:r w:rsidRPr="00BE6747">
              <w:rPr>
                <w:rFonts w:eastAsia="Times New Roman" w:cs="Arial"/>
                <w:color w:val="000000"/>
                <w:sz w:val="21"/>
                <w:szCs w:val="21"/>
                <w:lang w:eastAsia="en-GB"/>
              </w:rPr>
              <w:t xml:space="preserve"> </w:t>
            </w:r>
          </w:p>
        </w:tc>
        <w:tc>
          <w:tcPr>
            <w:tcW w:w="2252" w:type="dxa"/>
          </w:tcPr>
          <w:p w14:paraId="2957C665"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Xiphinema diversicaudatum </w:t>
            </w:r>
          </w:p>
        </w:tc>
        <w:tc>
          <w:tcPr>
            <w:tcW w:w="2253" w:type="dxa"/>
          </w:tcPr>
          <w:p w14:paraId="2957C666"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Plectus </w:t>
            </w:r>
            <w:r w:rsidRPr="00BE6747">
              <w:rPr>
                <w:rFonts w:eastAsia="Times New Roman" w:cs="Arial"/>
                <w:color w:val="000000"/>
                <w:sz w:val="21"/>
                <w:szCs w:val="21"/>
                <w:lang w:eastAsia="en-GB"/>
              </w:rPr>
              <w:t xml:space="preserve">sp.  </w:t>
            </w:r>
          </w:p>
        </w:tc>
        <w:tc>
          <w:tcPr>
            <w:tcW w:w="2253" w:type="dxa"/>
          </w:tcPr>
          <w:p w14:paraId="2957C667" w14:textId="77777777" w:rsidR="00954108" w:rsidRPr="00BE6747" w:rsidRDefault="00954108" w:rsidP="00A970CB">
            <w:pPr>
              <w:spacing w:line="276" w:lineRule="auto"/>
              <w:rPr>
                <w:rFonts w:cs="Arial"/>
                <w:b/>
                <w:u w:val="single"/>
              </w:rPr>
            </w:pPr>
          </w:p>
        </w:tc>
      </w:tr>
      <w:tr w:rsidR="00954108" w:rsidRPr="00BE6747" w14:paraId="2957C66D" w14:textId="77777777" w:rsidTr="00EF5404">
        <w:tc>
          <w:tcPr>
            <w:tcW w:w="2252" w:type="dxa"/>
          </w:tcPr>
          <w:p w14:paraId="2957C669"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Plectus </w:t>
            </w:r>
            <w:proofErr w:type="spellStart"/>
            <w:r w:rsidRPr="00BE6747">
              <w:rPr>
                <w:rFonts w:eastAsia="Times New Roman" w:cs="Arial"/>
                <w:i/>
                <w:color w:val="000000"/>
                <w:sz w:val="21"/>
                <w:szCs w:val="21"/>
                <w:lang w:eastAsia="en-GB"/>
              </w:rPr>
              <w:t>andrassyi</w:t>
            </w:r>
            <w:proofErr w:type="spellEnd"/>
          </w:p>
        </w:tc>
        <w:tc>
          <w:tcPr>
            <w:tcW w:w="2252" w:type="dxa"/>
          </w:tcPr>
          <w:p w14:paraId="2957C66A" w14:textId="77777777" w:rsidR="00954108" w:rsidRPr="00BE6747" w:rsidRDefault="00954108" w:rsidP="00A970CB">
            <w:pPr>
              <w:spacing w:line="276" w:lineRule="auto"/>
              <w:rPr>
                <w:rFonts w:cs="Arial"/>
                <w:b/>
                <w:u w:val="single"/>
              </w:rPr>
            </w:pPr>
          </w:p>
        </w:tc>
        <w:tc>
          <w:tcPr>
            <w:tcW w:w="2253" w:type="dxa"/>
          </w:tcPr>
          <w:p w14:paraId="2957C66B"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Prionchulus </w:t>
            </w:r>
            <w:r w:rsidRPr="00BE6747">
              <w:rPr>
                <w:rFonts w:eastAsia="Times New Roman" w:cs="Arial"/>
                <w:color w:val="000000"/>
                <w:sz w:val="21"/>
                <w:szCs w:val="21"/>
                <w:lang w:eastAsia="en-GB"/>
              </w:rPr>
              <w:t>sp</w:t>
            </w:r>
            <w:r w:rsidRPr="00BE6747">
              <w:rPr>
                <w:rFonts w:eastAsia="Times New Roman" w:cs="Arial"/>
                <w:i/>
                <w:color w:val="000000"/>
                <w:sz w:val="21"/>
                <w:szCs w:val="21"/>
                <w:lang w:eastAsia="en-GB"/>
              </w:rPr>
              <w:t>.</w:t>
            </w:r>
          </w:p>
        </w:tc>
        <w:tc>
          <w:tcPr>
            <w:tcW w:w="2253" w:type="dxa"/>
          </w:tcPr>
          <w:p w14:paraId="2957C66C" w14:textId="77777777" w:rsidR="00954108" w:rsidRPr="00BE6747" w:rsidRDefault="00954108" w:rsidP="00A970CB">
            <w:pPr>
              <w:spacing w:line="276" w:lineRule="auto"/>
              <w:rPr>
                <w:rFonts w:cs="Arial"/>
                <w:b/>
                <w:u w:val="single"/>
              </w:rPr>
            </w:pPr>
          </w:p>
        </w:tc>
      </w:tr>
      <w:tr w:rsidR="00954108" w:rsidRPr="00BE6747" w14:paraId="2957C672" w14:textId="77777777" w:rsidTr="00EF5404">
        <w:tc>
          <w:tcPr>
            <w:tcW w:w="2252" w:type="dxa"/>
          </w:tcPr>
          <w:p w14:paraId="2957C66E"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Prionchulus punctatus</w:t>
            </w:r>
          </w:p>
        </w:tc>
        <w:tc>
          <w:tcPr>
            <w:tcW w:w="2252" w:type="dxa"/>
          </w:tcPr>
          <w:p w14:paraId="2957C66F" w14:textId="77777777" w:rsidR="00954108" w:rsidRPr="00BE6747" w:rsidRDefault="00954108" w:rsidP="00A970CB">
            <w:pPr>
              <w:spacing w:line="276" w:lineRule="auto"/>
              <w:rPr>
                <w:rFonts w:cs="Arial"/>
                <w:b/>
                <w:u w:val="single"/>
              </w:rPr>
            </w:pPr>
          </w:p>
        </w:tc>
        <w:tc>
          <w:tcPr>
            <w:tcW w:w="2253" w:type="dxa"/>
          </w:tcPr>
          <w:p w14:paraId="2957C670"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Rhabditis </w:t>
            </w:r>
            <w:r w:rsidRPr="00BE6747">
              <w:rPr>
                <w:rFonts w:eastAsia="Times New Roman" w:cs="Arial"/>
                <w:color w:val="000000"/>
                <w:sz w:val="21"/>
                <w:szCs w:val="21"/>
                <w:lang w:eastAsia="en-GB"/>
              </w:rPr>
              <w:t xml:space="preserve">sp.  </w:t>
            </w:r>
          </w:p>
        </w:tc>
        <w:tc>
          <w:tcPr>
            <w:tcW w:w="2253" w:type="dxa"/>
          </w:tcPr>
          <w:p w14:paraId="2957C671" w14:textId="77777777" w:rsidR="00954108" w:rsidRPr="00BE6747" w:rsidRDefault="00954108" w:rsidP="00A970CB">
            <w:pPr>
              <w:spacing w:line="276" w:lineRule="auto"/>
              <w:rPr>
                <w:rFonts w:cs="Arial"/>
                <w:b/>
                <w:u w:val="single"/>
              </w:rPr>
            </w:pPr>
          </w:p>
        </w:tc>
      </w:tr>
      <w:tr w:rsidR="00954108" w:rsidRPr="00BE6747" w14:paraId="2957C677" w14:textId="77777777" w:rsidTr="00EF5404">
        <w:tc>
          <w:tcPr>
            <w:tcW w:w="2252" w:type="dxa"/>
          </w:tcPr>
          <w:p w14:paraId="2957C673"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Pristionchus </w:t>
            </w:r>
            <w:proofErr w:type="spellStart"/>
            <w:r w:rsidRPr="00BE6747">
              <w:rPr>
                <w:rFonts w:eastAsia="Times New Roman" w:cs="Arial"/>
                <w:i/>
                <w:color w:val="000000"/>
                <w:sz w:val="21"/>
                <w:szCs w:val="21"/>
                <w:lang w:eastAsia="en-GB"/>
              </w:rPr>
              <w:t>lheritieri</w:t>
            </w:r>
            <w:proofErr w:type="spellEnd"/>
            <w:r w:rsidRPr="00BE6747">
              <w:rPr>
                <w:rFonts w:eastAsia="Times New Roman" w:cs="Arial"/>
                <w:color w:val="000000"/>
                <w:sz w:val="21"/>
                <w:szCs w:val="21"/>
                <w:lang w:eastAsia="en-GB"/>
              </w:rPr>
              <w:t xml:space="preserve"> </w:t>
            </w:r>
          </w:p>
        </w:tc>
        <w:tc>
          <w:tcPr>
            <w:tcW w:w="2252" w:type="dxa"/>
          </w:tcPr>
          <w:p w14:paraId="2957C674" w14:textId="77777777" w:rsidR="00954108" w:rsidRPr="00BE6747" w:rsidRDefault="00954108" w:rsidP="00A970CB">
            <w:pPr>
              <w:spacing w:line="276" w:lineRule="auto"/>
              <w:rPr>
                <w:rFonts w:cs="Arial"/>
                <w:b/>
                <w:u w:val="single"/>
              </w:rPr>
            </w:pPr>
          </w:p>
        </w:tc>
        <w:tc>
          <w:tcPr>
            <w:tcW w:w="2253" w:type="dxa"/>
          </w:tcPr>
          <w:p w14:paraId="2957C675"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Pristionchus </w:t>
            </w:r>
            <w:proofErr w:type="spellStart"/>
            <w:r w:rsidRPr="00BE6747">
              <w:rPr>
                <w:rFonts w:eastAsia="Times New Roman" w:cs="Arial"/>
                <w:i/>
                <w:color w:val="000000"/>
                <w:sz w:val="21"/>
                <w:szCs w:val="21"/>
                <w:lang w:eastAsia="en-GB"/>
              </w:rPr>
              <w:t>lucani</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2253" w:type="dxa"/>
          </w:tcPr>
          <w:p w14:paraId="2957C676" w14:textId="77777777" w:rsidR="00954108" w:rsidRPr="00BE6747" w:rsidRDefault="00954108" w:rsidP="00A970CB">
            <w:pPr>
              <w:spacing w:line="276" w:lineRule="auto"/>
              <w:rPr>
                <w:rFonts w:cs="Arial"/>
                <w:b/>
                <w:u w:val="single"/>
              </w:rPr>
            </w:pPr>
          </w:p>
        </w:tc>
      </w:tr>
      <w:tr w:rsidR="00954108" w:rsidRPr="00BE6747" w14:paraId="2957C67C" w14:textId="77777777" w:rsidTr="00EF5404">
        <w:tc>
          <w:tcPr>
            <w:tcW w:w="2252" w:type="dxa"/>
          </w:tcPr>
          <w:p w14:paraId="2957C678"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Rhabditis </w:t>
            </w:r>
            <w:r w:rsidRPr="00BE6747">
              <w:rPr>
                <w:rFonts w:eastAsia="Times New Roman" w:cs="Arial"/>
                <w:color w:val="000000"/>
                <w:sz w:val="21"/>
                <w:szCs w:val="21"/>
                <w:lang w:eastAsia="en-GB"/>
              </w:rPr>
              <w:t>cf.</w:t>
            </w:r>
            <w:r w:rsidRPr="00BE6747">
              <w:rPr>
                <w:rFonts w:eastAsia="Times New Roman" w:cs="Arial"/>
                <w:i/>
                <w:color w:val="000000"/>
                <w:sz w:val="21"/>
                <w:szCs w:val="21"/>
                <w:lang w:eastAsia="en-GB"/>
              </w:rPr>
              <w:t xml:space="preserve"> </w:t>
            </w:r>
            <w:proofErr w:type="spellStart"/>
            <w:r w:rsidRPr="00BE6747">
              <w:rPr>
                <w:rFonts w:eastAsia="Times New Roman" w:cs="Arial"/>
                <w:i/>
                <w:color w:val="000000"/>
                <w:sz w:val="21"/>
                <w:szCs w:val="21"/>
                <w:lang w:eastAsia="en-GB"/>
              </w:rPr>
              <w:t>terricola</w:t>
            </w:r>
            <w:proofErr w:type="spellEnd"/>
            <w:r w:rsidRPr="00BE6747">
              <w:rPr>
                <w:rFonts w:eastAsia="Times New Roman" w:cs="Arial"/>
                <w:i/>
                <w:color w:val="000000"/>
                <w:sz w:val="21"/>
                <w:szCs w:val="21"/>
                <w:lang w:eastAsia="en-GB"/>
              </w:rPr>
              <w:t xml:space="preserve"> </w:t>
            </w:r>
            <w:r w:rsidRPr="00BE6747">
              <w:rPr>
                <w:rFonts w:eastAsia="Times New Roman" w:cs="Arial"/>
                <w:color w:val="000000"/>
                <w:sz w:val="21"/>
                <w:szCs w:val="21"/>
                <w:lang w:eastAsia="en-GB"/>
              </w:rPr>
              <w:t xml:space="preserve"> </w:t>
            </w:r>
          </w:p>
        </w:tc>
        <w:tc>
          <w:tcPr>
            <w:tcW w:w="2252" w:type="dxa"/>
          </w:tcPr>
          <w:p w14:paraId="2957C679" w14:textId="77777777" w:rsidR="00954108" w:rsidRPr="00BE6747" w:rsidRDefault="00954108" w:rsidP="00A970CB">
            <w:pPr>
              <w:spacing w:line="276" w:lineRule="auto"/>
              <w:rPr>
                <w:rFonts w:cs="Arial"/>
                <w:b/>
                <w:u w:val="single"/>
              </w:rPr>
            </w:pPr>
          </w:p>
        </w:tc>
        <w:tc>
          <w:tcPr>
            <w:tcW w:w="2253" w:type="dxa"/>
          </w:tcPr>
          <w:p w14:paraId="2957C67A"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Steinernema carpocapsae </w:t>
            </w:r>
            <w:r w:rsidRPr="00BE6747">
              <w:rPr>
                <w:rFonts w:eastAsia="Times New Roman" w:cs="Arial"/>
                <w:color w:val="000000"/>
                <w:sz w:val="21"/>
                <w:szCs w:val="21"/>
                <w:lang w:eastAsia="en-GB"/>
              </w:rPr>
              <w:t xml:space="preserve"> </w:t>
            </w:r>
          </w:p>
        </w:tc>
        <w:tc>
          <w:tcPr>
            <w:tcW w:w="2253" w:type="dxa"/>
          </w:tcPr>
          <w:p w14:paraId="2957C67B" w14:textId="77777777" w:rsidR="00954108" w:rsidRPr="00BE6747" w:rsidRDefault="00954108" w:rsidP="00A970CB">
            <w:pPr>
              <w:spacing w:line="276" w:lineRule="auto"/>
              <w:rPr>
                <w:rFonts w:cs="Arial"/>
                <w:b/>
                <w:u w:val="single"/>
              </w:rPr>
            </w:pPr>
          </w:p>
        </w:tc>
      </w:tr>
      <w:tr w:rsidR="00954108" w:rsidRPr="00BE6747" w14:paraId="2957C681" w14:textId="77777777" w:rsidTr="00EF5404">
        <w:tc>
          <w:tcPr>
            <w:tcW w:w="2252" w:type="dxa"/>
          </w:tcPr>
          <w:p w14:paraId="2957C67D"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Steinernema carpocapsae </w:t>
            </w:r>
            <w:r w:rsidRPr="00BE6747">
              <w:rPr>
                <w:rFonts w:eastAsia="Times New Roman" w:cs="Arial"/>
                <w:color w:val="000000"/>
                <w:sz w:val="21"/>
                <w:szCs w:val="21"/>
                <w:lang w:eastAsia="en-GB"/>
              </w:rPr>
              <w:t xml:space="preserve"> </w:t>
            </w:r>
          </w:p>
        </w:tc>
        <w:tc>
          <w:tcPr>
            <w:tcW w:w="2252" w:type="dxa"/>
          </w:tcPr>
          <w:p w14:paraId="2957C67E" w14:textId="77777777" w:rsidR="00954108" w:rsidRPr="00BE6747" w:rsidRDefault="00954108" w:rsidP="00A970CB">
            <w:pPr>
              <w:spacing w:line="276" w:lineRule="auto"/>
              <w:rPr>
                <w:rFonts w:cs="Arial"/>
                <w:b/>
                <w:u w:val="single"/>
              </w:rPr>
            </w:pPr>
          </w:p>
        </w:tc>
        <w:tc>
          <w:tcPr>
            <w:tcW w:w="2253" w:type="dxa"/>
          </w:tcPr>
          <w:p w14:paraId="2957C67F"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Trichodorus primitivus </w:t>
            </w:r>
            <w:r w:rsidRPr="00BE6747">
              <w:rPr>
                <w:rFonts w:eastAsia="Times New Roman" w:cs="Arial"/>
                <w:color w:val="000000"/>
                <w:sz w:val="21"/>
                <w:szCs w:val="21"/>
                <w:lang w:eastAsia="en-GB"/>
              </w:rPr>
              <w:t xml:space="preserve"> </w:t>
            </w:r>
          </w:p>
        </w:tc>
        <w:tc>
          <w:tcPr>
            <w:tcW w:w="2253" w:type="dxa"/>
          </w:tcPr>
          <w:p w14:paraId="2957C680" w14:textId="77777777" w:rsidR="00954108" w:rsidRPr="00BE6747" w:rsidRDefault="00954108" w:rsidP="00A970CB">
            <w:pPr>
              <w:spacing w:line="276" w:lineRule="auto"/>
              <w:rPr>
                <w:rFonts w:cs="Arial"/>
                <w:b/>
                <w:u w:val="single"/>
              </w:rPr>
            </w:pPr>
          </w:p>
        </w:tc>
      </w:tr>
      <w:tr w:rsidR="00954108" w:rsidRPr="00BE6747" w14:paraId="2957C686" w14:textId="77777777" w:rsidTr="00EF5404">
        <w:tc>
          <w:tcPr>
            <w:tcW w:w="2252" w:type="dxa"/>
          </w:tcPr>
          <w:p w14:paraId="2957C682"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Trichodorus primitivus</w:t>
            </w:r>
          </w:p>
        </w:tc>
        <w:tc>
          <w:tcPr>
            <w:tcW w:w="2252" w:type="dxa"/>
          </w:tcPr>
          <w:p w14:paraId="2957C683" w14:textId="77777777" w:rsidR="00954108" w:rsidRPr="00BE6747" w:rsidRDefault="00954108" w:rsidP="00A970CB">
            <w:pPr>
              <w:spacing w:line="276" w:lineRule="auto"/>
              <w:rPr>
                <w:rFonts w:cs="Arial"/>
                <w:b/>
                <w:u w:val="single"/>
              </w:rPr>
            </w:pPr>
          </w:p>
        </w:tc>
        <w:tc>
          <w:tcPr>
            <w:tcW w:w="2253" w:type="dxa"/>
          </w:tcPr>
          <w:p w14:paraId="2957C684"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Xiphinema diversicaudatum </w:t>
            </w:r>
            <w:r w:rsidRPr="00BE6747">
              <w:rPr>
                <w:rFonts w:eastAsia="Times New Roman" w:cs="Arial"/>
                <w:color w:val="000000"/>
                <w:sz w:val="21"/>
                <w:szCs w:val="21"/>
                <w:lang w:eastAsia="en-GB"/>
              </w:rPr>
              <w:t xml:space="preserve"> </w:t>
            </w:r>
          </w:p>
        </w:tc>
        <w:tc>
          <w:tcPr>
            <w:tcW w:w="2253" w:type="dxa"/>
          </w:tcPr>
          <w:p w14:paraId="2957C685" w14:textId="77777777" w:rsidR="00954108" w:rsidRPr="00BE6747" w:rsidRDefault="00954108" w:rsidP="00A970CB">
            <w:pPr>
              <w:spacing w:line="276" w:lineRule="auto"/>
              <w:rPr>
                <w:rFonts w:cs="Arial"/>
                <w:b/>
                <w:u w:val="single"/>
              </w:rPr>
            </w:pPr>
          </w:p>
        </w:tc>
      </w:tr>
      <w:tr w:rsidR="00954108" w:rsidRPr="00BE6747" w14:paraId="2957C68B" w14:textId="77777777" w:rsidTr="00EF5404">
        <w:tc>
          <w:tcPr>
            <w:tcW w:w="2252" w:type="dxa"/>
          </w:tcPr>
          <w:p w14:paraId="2957C687"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Tripyla glomerans</w:t>
            </w:r>
            <w:r w:rsidRPr="00BE6747">
              <w:rPr>
                <w:rFonts w:eastAsia="Times New Roman" w:cs="Arial"/>
                <w:color w:val="000000"/>
                <w:sz w:val="21"/>
                <w:szCs w:val="21"/>
                <w:lang w:eastAsia="en-GB"/>
              </w:rPr>
              <w:t xml:space="preserve">  </w:t>
            </w:r>
          </w:p>
        </w:tc>
        <w:tc>
          <w:tcPr>
            <w:tcW w:w="2252" w:type="dxa"/>
          </w:tcPr>
          <w:p w14:paraId="2957C688" w14:textId="77777777" w:rsidR="00954108" w:rsidRPr="00BE6747" w:rsidRDefault="00954108" w:rsidP="00A970CB">
            <w:pPr>
              <w:spacing w:line="276" w:lineRule="auto"/>
              <w:rPr>
                <w:rFonts w:cs="Arial"/>
                <w:b/>
                <w:u w:val="single"/>
              </w:rPr>
            </w:pPr>
          </w:p>
        </w:tc>
        <w:tc>
          <w:tcPr>
            <w:tcW w:w="2253" w:type="dxa"/>
          </w:tcPr>
          <w:p w14:paraId="2957C689" w14:textId="77777777" w:rsidR="00954108" w:rsidRPr="00BE6747" w:rsidRDefault="00954108" w:rsidP="00A970CB">
            <w:pPr>
              <w:spacing w:line="276" w:lineRule="auto"/>
              <w:rPr>
                <w:rFonts w:cs="Arial"/>
                <w:b/>
                <w:u w:val="single"/>
              </w:rPr>
            </w:pPr>
            <w:r w:rsidRPr="00BE6747">
              <w:rPr>
                <w:rFonts w:eastAsia="Times New Roman" w:cs="Arial"/>
                <w:i/>
                <w:color w:val="000000"/>
                <w:sz w:val="21"/>
                <w:szCs w:val="21"/>
                <w:lang w:eastAsia="en-GB"/>
              </w:rPr>
              <w:t xml:space="preserve">Tripyla sp. </w:t>
            </w:r>
          </w:p>
        </w:tc>
        <w:tc>
          <w:tcPr>
            <w:tcW w:w="2253" w:type="dxa"/>
          </w:tcPr>
          <w:p w14:paraId="2957C68A" w14:textId="77777777" w:rsidR="00954108" w:rsidRPr="00BE6747" w:rsidRDefault="00954108" w:rsidP="00A970CB">
            <w:pPr>
              <w:spacing w:line="276" w:lineRule="auto"/>
              <w:rPr>
                <w:rFonts w:cs="Arial"/>
                <w:b/>
                <w:u w:val="single"/>
              </w:rPr>
            </w:pPr>
          </w:p>
        </w:tc>
      </w:tr>
      <w:tr w:rsidR="00954108" w:rsidRPr="00BE6747" w14:paraId="2957C690" w14:textId="77777777" w:rsidTr="00EF5404">
        <w:tc>
          <w:tcPr>
            <w:tcW w:w="2252" w:type="dxa"/>
          </w:tcPr>
          <w:p w14:paraId="2957C68C"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Tylenchus arcuatus </w:t>
            </w:r>
            <w:r w:rsidRPr="00BE6747">
              <w:rPr>
                <w:rFonts w:eastAsia="Times New Roman" w:cs="Arial"/>
                <w:color w:val="000000"/>
                <w:sz w:val="21"/>
                <w:szCs w:val="21"/>
                <w:lang w:eastAsia="en-GB"/>
              </w:rPr>
              <w:t xml:space="preserve"> </w:t>
            </w:r>
          </w:p>
        </w:tc>
        <w:tc>
          <w:tcPr>
            <w:tcW w:w="2252" w:type="dxa"/>
          </w:tcPr>
          <w:p w14:paraId="2957C68D" w14:textId="77777777" w:rsidR="00954108" w:rsidRPr="00BE6747" w:rsidRDefault="00954108" w:rsidP="00A970CB">
            <w:pPr>
              <w:spacing w:line="276" w:lineRule="auto"/>
              <w:rPr>
                <w:rFonts w:cs="Arial"/>
                <w:b/>
                <w:u w:val="single"/>
              </w:rPr>
            </w:pPr>
          </w:p>
        </w:tc>
        <w:tc>
          <w:tcPr>
            <w:tcW w:w="2253" w:type="dxa"/>
          </w:tcPr>
          <w:p w14:paraId="2957C68E" w14:textId="77777777" w:rsidR="00954108" w:rsidRPr="00BE6747" w:rsidRDefault="00954108" w:rsidP="00A970CB">
            <w:pPr>
              <w:spacing w:line="276" w:lineRule="auto"/>
              <w:rPr>
                <w:rFonts w:cs="Arial"/>
                <w:b/>
                <w:u w:val="single"/>
              </w:rPr>
            </w:pPr>
          </w:p>
        </w:tc>
        <w:tc>
          <w:tcPr>
            <w:tcW w:w="2253" w:type="dxa"/>
          </w:tcPr>
          <w:p w14:paraId="2957C68F" w14:textId="77777777" w:rsidR="00954108" w:rsidRPr="00BE6747" w:rsidRDefault="00954108" w:rsidP="00A970CB">
            <w:pPr>
              <w:spacing w:line="276" w:lineRule="auto"/>
              <w:rPr>
                <w:rFonts w:cs="Arial"/>
                <w:b/>
                <w:u w:val="single"/>
              </w:rPr>
            </w:pPr>
          </w:p>
        </w:tc>
      </w:tr>
      <w:tr w:rsidR="00954108" w:rsidRPr="00BE6747" w14:paraId="2957C695" w14:textId="77777777" w:rsidTr="00EF5404">
        <w:tc>
          <w:tcPr>
            <w:tcW w:w="2252" w:type="dxa"/>
          </w:tcPr>
          <w:p w14:paraId="2957C691" w14:textId="77777777" w:rsidR="00954108" w:rsidRPr="00BE6747" w:rsidRDefault="00954108" w:rsidP="00A970CB">
            <w:pPr>
              <w:spacing w:line="276" w:lineRule="auto"/>
              <w:rPr>
                <w:rFonts w:eastAsia="Times New Roman" w:cs="Arial"/>
                <w:i/>
                <w:color w:val="000000"/>
                <w:sz w:val="21"/>
                <w:szCs w:val="21"/>
                <w:lang w:eastAsia="en-GB"/>
              </w:rPr>
            </w:pPr>
            <w:r w:rsidRPr="00BE6747">
              <w:rPr>
                <w:rFonts w:eastAsia="Times New Roman" w:cs="Arial"/>
                <w:i/>
                <w:color w:val="000000"/>
                <w:sz w:val="21"/>
                <w:szCs w:val="21"/>
                <w:lang w:eastAsia="en-GB"/>
              </w:rPr>
              <w:t xml:space="preserve">Xiphinema </w:t>
            </w:r>
          </w:p>
        </w:tc>
        <w:tc>
          <w:tcPr>
            <w:tcW w:w="2252" w:type="dxa"/>
          </w:tcPr>
          <w:p w14:paraId="2957C692" w14:textId="77777777" w:rsidR="00954108" w:rsidRPr="00BE6747" w:rsidRDefault="00954108" w:rsidP="00A970CB">
            <w:pPr>
              <w:spacing w:line="276" w:lineRule="auto"/>
              <w:rPr>
                <w:rFonts w:cs="Arial"/>
                <w:b/>
                <w:u w:val="single"/>
              </w:rPr>
            </w:pPr>
          </w:p>
        </w:tc>
        <w:tc>
          <w:tcPr>
            <w:tcW w:w="2253" w:type="dxa"/>
          </w:tcPr>
          <w:p w14:paraId="2957C693" w14:textId="77777777" w:rsidR="00954108" w:rsidRPr="00BE6747" w:rsidRDefault="00954108" w:rsidP="00A970CB">
            <w:pPr>
              <w:spacing w:line="276" w:lineRule="auto"/>
              <w:rPr>
                <w:rFonts w:cs="Arial"/>
                <w:b/>
                <w:u w:val="single"/>
              </w:rPr>
            </w:pPr>
          </w:p>
        </w:tc>
        <w:tc>
          <w:tcPr>
            <w:tcW w:w="2253" w:type="dxa"/>
          </w:tcPr>
          <w:p w14:paraId="2957C694" w14:textId="77777777" w:rsidR="00954108" w:rsidRPr="00BE6747" w:rsidRDefault="00954108" w:rsidP="00A970CB">
            <w:pPr>
              <w:spacing w:line="276" w:lineRule="auto"/>
              <w:rPr>
                <w:rFonts w:cs="Arial"/>
                <w:b/>
                <w:u w:val="single"/>
              </w:rPr>
            </w:pPr>
          </w:p>
        </w:tc>
      </w:tr>
      <w:tr w:rsidR="00954108" w:rsidRPr="00BE6747" w14:paraId="2957C69A" w14:textId="77777777" w:rsidTr="00EF5404">
        <w:tc>
          <w:tcPr>
            <w:tcW w:w="2252" w:type="dxa"/>
          </w:tcPr>
          <w:p w14:paraId="2957C696" w14:textId="77777777" w:rsidR="00954108" w:rsidRPr="00BE6747" w:rsidRDefault="00954108" w:rsidP="00A970CB">
            <w:pPr>
              <w:spacing w:line="276" w:lineRule="auto"/>
              <w:rPr>
                <w:rFonts w:eastAsia="Times New Roman" w:cs="Arial"/>
                <w:i/>
                <w:color w:val="000000"/>
                <w:sz w:val="21"/>
                <w:szCs w:val="21"/>
                <w:lang w:eastAsia="en-GB"/>
              </w:rPr>
            </w:pPr>
          </w:p>
        </w:tc>
        <w:tc>
          <w:tcPr>
            <w:tcW w:w="2252" w:type="dxa"/>
          </w:tcPr>
          <w:p w14:paraId="2957C697" w14:textId="77777777" w:rsidR="00954108" w:rsidRPr="00BE6747" w:rsidRDefault="00954108" w:rsidP="00A970CB">
            <w:pPr>
              <w:spacing w:line="276" w:lineRule="auto"/>
              <w:rPr>
                <w:rFonts w:cs="Arial"/>
                <w:b/>
                <w:u w:val="single"/>
              </w:rPr>
            </w:pPr>
          </w:p>
        </w:tc>
        <w:tc>
          <w:tcPr>
            <w:tcW w:w="2253" w:type="dxa"/>
          </w:tcPr>
          <w:p w14:paraId="2957C698" w14:textId="77777777" w:rsidR="00954108" w:rsidRPr="00BE6747" w:rsidRDefault="00954108" w:rsidP="00A970CB">
            <w:pPr>
              <w:spacing w:line="276" w:lineRule="auto"/>
              <w:rPr>
                <w:rFonts w:cs="Arial"/>
                <w:b/>
                <w:u w:val="single"/>
              </w:rPr>
            </w:pPr>
          </w:p>
        </w:tc>
        <w:tc>
          <w:tcPr>
            <w:tcW w:w="2253" w:type="dxa"/>
          </w:tcPr>
          <w:p w14:paraId="2957C699" w14:textId="77777777" w:rsidR="00954108" w:rsidRPr="00BE6747" w:rsidRDefault="00954108" w:rsidP="00A970CB">
            <w:pPr>
              <w:spacing w:line="276" w:lineRule="auto"/>
              <w:rPr>
                <w:rFonts w:cs="Arial"/>
                <w:b/>
                <w:u w:val="single"/>
              </w:rPr>
            </w:pPr>
          </w:p>
        </w:tc>
      </w:tr>
    </w:tbl>
    <w:p w14:paraId="2957C69B" w14:textId="77777777" w:rsidR="00954108" w:rsidRPr="00BE6747" w:rsidRDefault="00954108" w:rsidP="00954108">
      <w:pPr>
        <w:rPr>
          <w:rFonts w:cs="Arial"/>
          <w:b/>
        </w:rPr>
      </w:pPr>
    </w:p>
    <w:p w14:paraId="2957C69C" w14:textId="5D26F874" w:rsidR="00954108" w:rsidRDefault="00954108" w:rsidP="00954108">
      <w:pPr>
        <w:spacing w:line="480" w:lineRule="auto"/>
        <w:rPr>
          <w:rFonts w:cs="Arial"/>
          <w:b/>
        </w:rPr>
      </w:pPr>
    </w:p>
    <w:p w14:paraId="3B166E6E" w14:textId="77777777" w:rsidR="00A970CB" w:rsidRPr="00BE6747" w:rsidRDefault="00A970CB" w:rsidP="00954108">
      <w:pPr>
        <w:spacing w:line="480" w:lineRule="auto"/>
        <w:rPr>
          <w:rFonts w:cs="Arial"/>
          <w:b/>
        </w:rPr>
      </w:pPr>
    </w:p>
    <w:p w14:paraId="2957C69D" w14:textId="77777777" w:rsidR="00954108" w:rsidRPr="00BE6747" w:rsidRDefault="00954108" w:rsidP="00167617">
      <w:pPr>
        <w:pStyle w:val="Heading2"/>
      </w:pPr>
      <w:r>
        <w:lastRenderedPageBreak/>
        <w:t>Taxonomy assignment</w:t>
      </w:r>
      <w:r w:rsidRPr="00BE6747">
        <w:t xml:space="preserve"> using phylogeny</w:t>
      </w:r>
    </w:p>
    <w:p w14:paraId="2957C69E" w14:textId="77777777" w:rsidR="00954108" w:rsidRPr="00945D7D" w:rsidRDefault="00954108" w:rsidP="00945D7D">
      <w:pPr>
        <w:spacing w:line="480" w:lineRule="auto"/>
        <w:rPr>
          <w:rFonts w:cs="Arial"/>
        </w:rPr>
      </w:pPr>
      <w:r w:rsidRPr="00945D7D">
        <w:rPr>
          <w:rFonts w:cs="Arial"/>
        </w:rPr>
        <w:t>The trees produced by the four markers all had some clades bearing very low supports, to such an extent that most of them would be rendered meaningless were they to be condensed based on branch supports cut-off of even 50%. Because of this, the original topologies were kept as they were. The NF1-18Sr2b-based tree placed most of the otus together with named sequences from NCBI within monophyletic clades (</w:t>
      </w:r>
      <w:r w:rsidRPr="00945D7D">
        <w:rPr>
          <w:rFonts w:cs="Arial"/>
        </w:rPr>
        <w:fldChar w:fldCharType="begin"/>
      </w:r>
      <w:r w:rsidRPr="00945D7D">
        <w:rPr>
          <w:rFonts w:cs="Arial"/>
        </w:rPr>
        <w:instrText xml:space="preserve"> REF _Ref509593555 \h  \* MERGEFORMAT </w:instrText>
      </w:r>
      <w:r w:rsidRPr="00945D7D">
        <w:rPr>
          <w:rFonts w:cs="Arial"/>
        </w:rPr>
      </w:r>
      <w:r w:rsidRPr="00945D7D">
        <w:rPr>
          <w:rFonts w:cs="Arial"/>
        </w:rPr>
        <w:fldChar w:fldCharType="separate"/>
      </w:r>
      <w:r w:rsidR="0062117B" w:rsidRPr="00945D7D">
        <w:rPr>
          <w:rFonts w:cs="Arial"/>
        </w:rPr>
        <w:t xml:space="preserve">Figure </w:t>
      </w:r>
      <w:r w:rsidR="0062117B" w:rsidRPr="00945D7D">
        <w:rPr>
          <w:rFonts w:cs="Arial"/>
          <w:noProof/>
        </w:rPr>
        <w:t>1</w:t>
      </w:r>
      <w:r w:rsidRPr="00945D7D">
        <w:rPr>
          <w:rFonts w:cs="Arial"/>
        </w:rPr>
        <w:fldChar w:fldCharType="end"/>
      </w:r>
      <w:r w:rsidRPr="00945D7D">
        <w:rPr>
          <w:rFonts w:cs="Arial"/>
        </w:rPr>
        <w:t xml:space="preserve">). The results of the tree-based assignments were very similar to the blast approach, with at least 22 out of the 23 taxa identified. </w:t>
      </w:r>
      <w:r w:rsidRPr="00945D7D">
        <w:rPr>
          <w:rFonts w:cs="Arial"/>
          <w:i/>
        </w:rPr>
        <w:t>Criconema</w:t>
      </w:r>
      <w:r w:rsidRPr="00945D7D">
        <w:rPr>
          <w:rFonts w:cs="Arial"/>
        </w:rPr>
        <w:t xml:space="preserve"> was the only taxon that did not form a clade any of the otus in the tree. The otu that matched </w:t>
      </w:r>
      <w:r w:rsidRPr="00945D7D">
        <w:rPr>
          <w:rFonts w:cs="Arial"/>
          <w:i/>
        </w:rPr>
        <w:t>Criconema</w:t>
      </w:r>
      <w:r w:rsidRPr="00945D7D">
        <w:rPr>
          <w:rFonts w:cs="Arial"/>
        </w:rPr>
        <w:t xml:space="preserve"> from the blast search clustered with </w:t>
      </w:r>
      <w:proofErr w:type="spellStart"/>
      <w:r w:rsidRPr="00945D7D">
        <w:rPr>
          <w:rFonts w:cs="Arial"/>
          <w:i/>
        </w:rPr>
        <w:t>Ogma</w:t>
      </w:r>
      <w:proofErr w:type="spellEnd"/>
      <w:r w:rsidRPr="00945D7D">
        <w:rPr>
          <w:rFonts w:cs="Arial"/>
        </w:rPr>
        <w:t xml:space="preserve"> and </w:t>
      </w:r>
      <w:proofErr w:type="spellStart"/>
      <w:r w:rsidRPr="00945D7D">
        <w:rPr>
          <w:rFonts w:cs="Arial"/>
          <w:i/>
        </w:rPr>
        <w:t>Bakernema</w:t>
      </w:r>
      <w:proofErr w:type="spellEnd"/>
      <w:r w:rsidRPr="00945D7D">
        <w:rPr>
          <w:rFonts w:cs="Arial"/>
          <w:i/>
        </w:rPr>
        <w:t>,</w:t>
      </w:r>
      <w:r w:rsidRPr="00945D7D">
        <w:rPr>
          <w:rFonts w:cs="Arial"/>
        </w:rPr>
        <w:t xml:space="preserve"> both of which are close phylogenetic relatives of </w:t>
      </w:r>
      <w:r w:rsidRPr="00945D7D">
        <w:rPr>
          <w:rFonts w:cs="Arial"/>
          <w:i/>
        </w:rPr>
        <w:t>Criconema</w:t>
      </w:r>
      <w:r w:rsidRPr="00945D7D">
        <w:rPr>
          <w:rFonts w:cs="Arial"/>
        </w:rPr>
        <w:t xml:space="preserve">. It was discovered that the failure to have assignment for the </w:t>
      </w:r>
      <w:r w:rsidRPr="00945D7D">
        <w:rPr>
          <w:rFonts w:cs="Arial"/>
          <w:i/>
        </w:rPr>
        <w:t>Criconema</w:t>
      </w:r>
      <w:r w:rsidRPr="00945D7D">
        <w:rPr>
          <w:rFonts w:cs="Arial"/>
        </w:rPr>
        <w:t xml:space="preserve"> otus was because it had no sequence in the reference sequences. Although one </w:t>
      </w:r>
      <w:r w:rsidR="0062117B" w:rsidRPr="00945D7D">
        <w:rPr>
          <w:rFonts w:cs="Arial"/>
        </w:rPr>
        <w:t xml:space="preserve">of its reference sequences </w:t>
      </w:r>
      <w:r w:rsidRPr="00945D7D">
        <w:rPr>
          <w:rFonts w:cs="Arial"/>
        </w:rPr>
        <w:t xml:space="preserve">was present in the PR2 reference database, it was </w:t>
      </w:r>
      <w:r w:rsidR="0062117B" w:rsidRPr="00945D7D">
        <w:rPr>
          <w:rFonts w:cs="Arial"/>
        </w:rPr>
        <w:t>removed</w:t>
      </w:r>
      <w:r w:rsidRPr="00945D7D">
        <w:rPr>
          <w:rFonts w:cs="Arial"/>
        </w:rPr>
        <w:t xml:space="preserve"> during the PCR trimming step (using the command </w:t>
      </w:r>
      <w:proofErr w:type="spellStart"/>
      <w:r w:rsidRPr="00945D7D">
        <w:rPr>
          <w:rFonts w:cs="Arial"/>
          <w:i/>
        </w:rPr>
        <w:t>search_pcr</w:t>
      </w:r>
      <w:proofErr w:type="spellEnd"/>
      <w:r w:rsidRPr="00945D7D">
        <w:rPr>
          <w:rFonts w:cs="Arial"/>
        </w:rPr>
        <w:t xml:space="preserve"> in USEARCH) that was performed before alignment. From the SSUF04-SSUR2-tree, only four of the sampled taxa could be correctly identified (</w:t>
      </w:r>
      <w:r w:rsidRPr="00945D7D">
        <w:rPr>
          <w:rFonts w:cs="Arial"/>
        </w:rPr>
        <w:fldChar w:fldCharType="begin"/>
      </w:r>
      <w:r w:rsidRPr="00945D7D">
        <w:rPr>
          <w:rFonts w:cs="Arial"/>
        </w:rPr>
        <w:instrText xml:space="preserve"> REF _Ref509594106 \h  \* MERGEFORMAT </w:instrText>
      </w:r>
      <w:r w:rsidRPr="00945D7D">
        <w:rPr>
          <w:rFonts w:cs="Arial"/>
        </w:rPr>
      </w:r>
      <w:r w:rsidRPr="00945D7D">
        <w:rPr>
          <w:rFonts w:cs="Arial"/>
        </w:rPr>
        <w:fldChar w:fldCharType="separate"/>
      </w:r>
      <w:r w:rsidR="0062117B" w:rsidRPr="00945D7D">
        <w:rPr>
          <w:rFonts w:cs="Arial"/>
        </w:rPr>
        <w:t xml:space="preserve">Figure </w:t>
      </w:r>
      <w:r w:rsidR="0062117B" w:rsidRPr="00945D7D">
        <w:rPr>
          <w:rFonts w:cs="Arial"/>
          <w:noProof/>
        </w:rPr>
        <w:t>2</w:t>
      </w:r>
      <w:r w:rsidRPr="00945D7D">
        <w:rPr>
          <w:rFonts w:cs="Arial"/>
        </w:rPr>
        <w:fldChar w:fldCharType="end"/>
      </w:r>
      <w:r w:rsidRPr="00945D7D">
        <w:rPr>
          <w:rFonts w:cs="Arial"/>
        </w:rPr>
        <w:t>). For the D3Af-D3Br marker otus of sixteen of the sampled taxa were identified with the phylogeny method (</w:t>
      </w:r>
      <w:r w:rsidRPr="00945D7D">
        <w:rPr>
          <w:rFonts w:cs="Arial"/>
        </w:rPr>
        <w:fldChar w:fldCharType="begin"/>
      </w:r>
      <w:r w:rsidRPr="00945D7D">
        <w:rPr>
          <w:rFonts w:cs="Arial"/>
        </w:rPr>
        <w:instrText xml:space="preserve"> REF _Ref509594452 \h  \* MERGEFORMAT </w:instrText>
      </w:r>
      <w:r w:rsidRPr="00945D7D">
        <w:rPr>
          <w:rFonts w:cs="Arial"/>
        </w:rPr>
      </w:r>
      <w:r w:rsidRPr="00945D7D">
        <w:rPr>
          <w:rFonts w:cs="Arial"/>
        </w:rPr>
        <w:fldChar w:fldCharType="separate"/>
      </w:r>
      <w:r w:rsidR="0062117B" w:rsidRPr="00945D7D">
        <w:rPr>
          <w:rFonts w:cs="Arial"/>
        </w:rPr>
        <w:t xml:space="preserve">Figure </w:t>
      </w:r>
      <w:r w:rsidR="0062117B" w:rsidRPr="00945D7D">
        <w:rPr>
          <w:rFonts w:cs="Arial"/>
          <w:noProof/>
        </w:rPr>
        <w:t>3</w:t>
      </w:r>
      <w:r w:rsidRPr="00945D7D">
        <w:rPr>
          <w:rFonts w:cs="Arial"/>
        </w:rPr>
        <w:fldChar w:fldCharType="end"/>
      </w:r>
      <w:r w:rsidRPr="00945D7D">
        <w:rPr>
          <w:rFonts w:cs="Arial"/>
        </w:rPr>
        <w:t xml:space="preserve">). With the JB3-JB5ED-based tree, four clades could be identified that were monophyletic but only three could be used to identify the otus to the genus level. The otus clustered with these three genera: </w:t>
      </w:r>
      <w:r w:rsidRPr="00945D7D">
        <w:rPr>
          <w:rFonts w:cs="Arial"/>
          <w:i/>
        </w:rPr>
        <w:t>Steinernema</w:t>
      </w:r>
      <w:r w:rsidRPr="00945D7D">
        <w:rPr>
          <w:rFonts w:cs="Arial"/>
        </w:rPr>
        <w:t xml:space="preserve">, </w:t>
      </w:r>
      <w:r w:rsidRPr="00945D7D">
        <w:rPr>
          <w:rFonts w:cs="Arial"/>
          <w:i/>
        </w:rPr>
        <w:t>Longidorus</w:t>
      </w:r>
      <w:r w:rsidRPr="00945D7D">
        <w:rPr>
          <w:rFonts w:cs="Arial"/>
        </w:rPr>
        <w:t xml:space="preserve"> and </w:t>
      </w:r>
      <w:r w:rsidRPr="00945D7D">
        <w:rPr>
          <w:rFonts w:cs="Arial"/>
          <w:i/>
        </w:rPr>
        <w:t>Meloidogyne</w:t>
      </w:r>
      <w:r w:rsidRPr="00945D7D">
        <w:rPr>
          <w:rFonts w:cs="Arial"/>
        </w:rPr>
        <w:t xml:space="preserve"> (</w:t>
      </w:r>
      <w:r w:rsidRPr="00945D7D">
        <w:rPr>
          <w:rFonts w:cs="Arial"/>
        </w:rPr>
        <w:fldChar w:fldCharType="begin"/>
      </w:r>
      <w:r w:rsidRPr="00945D7D">
        <w:rPr>
          <w:rFonts w:cs="Arial"/>
        </w:rPr>
        <w:instrText xml:space="preserve"> REF _Ref509594504 \h  \* MERGEFORMAT </w:instrText>
      </w:r>
      <w:r w:rsidRPr="00945D7D">
        <w:rPr>
          <w:rFonts w:cs="Arial"/>
        </w:rPr>
      </w:r>
      <w:r w:rsidRPr="00945D7D">
        <w:rPr>
          <w:rFonts w:cs="Arial"/>
        </w:rPr>
        <w:fldChar w:fldCharType="separate"/>
      </w:r>
      <w:r w:rsidR="0062117B" w:rsidRPr="00945D7D">
        <w:rPr>
          <w:rFonts w:cs="Arial"/>
        </w:rPr>
        <w:t xml:space="preserve">Figure </w:t>
      </w:r>
      <w:r w:rsidR="0062117B" w:rsidRPr="00945D7D">
        <w:rPr>
          <w:rFonts w:cs="Arial"/>
          <w:noProof/>
        </w:rPr>
        <w:t>4</w:t>
      </w:r>
      <w:r w:rsidRPr="00945D7D">
        <w:rPr>
          <w:rFonts w:cs="Arial"/>
        </w:rPr>
        <w:fldChar w:fldCharType="end"/>
      </w:r>
      <w:r w:rsidRPr="00945D7D">
        <w:rPr>
          <w:rFonts w:cs="Arial"/>
        </w:rPr>
        <w:t xml:space="preserve">). </w:t>
      </w:r>
    </w:p>
    <w:p w14:paraId="2957C69F" w14:textId="77777777" w:rsidR="00954108" w:rsidRPr="00797F96" w:rsidRDefault="00954108" w:rsidP="00954108">
      <w:pPr>
        <w:rPr>
          <w:rFonts w:cs="Arial"/>
          <w:sz w:val="22"/>
          <w:szCs w:val="22"/>
        </w:rPr>
      </w:pPr>
    </w:p>
    <w:p w14:paraId="2957C6A0" w14:textId="77777777" w:rsidR="00954108" w:rsidRPr="00BE6747" w:rsidRDefault="00954108" w:rsidP="00167617">
      <w:pPr>
        <w:pStyle w:val="Heading2"/>
      </w:pPr>
      <w:r w:rsidRPr="00BE6747">
        <w:t>Taxonomic coverage</w:t>
      </w:r>
    </w:p>
    <w:p w14:paraId="2957C6A1" w14:textId="68CD5D20" w:rsidR="00954108" w:rsidRPr="00945D7D" w:rsidRDefault="00954108" w:rsidP="00945D7D">
      <w:pPr>
        <w:spacing w:line="480" w:lineRule="auto"/>
        <w:rPr>
          <w:rFonts w:cs="Arial"/>
        </w:rPr>
      </w:pPr>
      <w:r w:rsidRPr="00945D7D">
        <w:rPr>
          <w:rFonts w:cs="Arial"/>
        </w:rPr>
        <w:t xml:space="preserve">The calculation of taxonomic coverage of the markers was based on how many of the sampled taxa were recovered by at least one of the three replicates. This was based on a consensus of the results of the taxonomy assignment via </w:t>
      </w:r>
      <w:proofErr w:type="spellStart"/>
      <w:r w:rsidRPr="00945D7D">
        <w:rPr>
          <w:rFonts w:cs="Arial"/>
        </w:rPr>
        <w:t>utax</w:t>
      </w:r>
      <w:proofErr w:type="spellEnd"/>
      <w:r w:rsidRPr="00945D7D">
        <w:rPr>
          <w:rFonts w:cs="Arial"/>
        </w:rPr>
        <w:t>, blast and the phylogenetic tree method. The NF1-18Sr2b had the highest coverage, producing 100% recovery of the sampled taxa (</w:t>
      </w:r>
      <w:r w:rsidRPr="00945D7D">
        <w:rPr>
          <w:rFonts w:cs="Arial"/>
        </w:rPr>
        <w:fldChar w:fldCharType="begin"/>
      </w:r>
      <w:r w:rsidRPr="00945D7D">
        <w:rPr>
          <w:rFonts w:cs="Arial"/>
        </w:rPr>
        <w:instrText xml:space="preserve"> REF _Ref509598885 \h  \* MERGEFORMAT </w:instrText>
      </w:r>
      <w:r w:rsidRPr="00945D7D">
        <w:rPr>
          <w:rFonts w:cs="Arial"/>
        </w:rPr>
      </w:r>
      <w:r w:rsidRPr="00945D7D">
        <w:rPr>
          <w:rFonts w:cs="Arial"/>
        </w:rPr>
        <w:fldChar w:fldCharType="separate"/>
      </w:r>
      <w:r w:rsidR="001E6B0A" w:rsidRPr="00945D7D">
        <w:rPr>
          <w:rFonts w:cs="Arial"/>
        </w:rPr>
        <w:t xml:space="preserve">Table </w:t>
      </w:r>
      <w:r w:rsidR="001E6B0A" w:rsidRPr="00945D7D">
        <w:rPr>
          <w:rFonts w:cs="Arial"/>
          <w:noProof/>
        </w:rPr>
        <w:lastRenderedPageBreak/>
        <w:t>9</w:t>
      </w:r>
      <w:r w:rsidRPr="00945D7D">
        <w:rPr>
          <w:rFonts w:cs="Arial"/>
        </w:rPr>
        <w:fldChar w:fldCharType="end"/>
      </w:r>
      <w:r w:rsidRPr="00945D7D">
        <w:rPr>
          <w:rFonts w:cs="Arial"/>
        </w:rPr>
        <w:t xml:space="preserve">). All 23 taxa were detected in all three replicates, apart from </w:t>
      </w:r>
      <w:r w:rsidRPr="00945D7D">
        <w:rPr>
          <w:rFonts w:cs="Arial"/>
          <w:i/>
        </w:rPr>
        <w:t>Acrobeles</w:t>
      </w:r>
      <w:r w:rsidRPr="00945D7D">
        <w:rPr>
          <w:rFonts w:cs="Arial"/>
        </w:rPr>
        <w:t xml:space="preserve"> and </w:t>
      </w:r>
      <w:r w:rsidRPr="00945D7D">
        <w:rPr>
          <w:rFonts w:cs="Arial"/>
          <w:i/>
        </w:rPr>
        <w:t>Criconema</w:t>
      </w:r>
      <w:r w:rsidRPr="00945D7D">
        <w:rPr>
          <w:rFonts w:cs="Arial"/>
        </w:rPr>
        <w:t xml:space="preserve"> which both failed to appear in one of the replicates. In the case of the SSUF04-SSUR22 marker, eight taxa were missing from all three assignment methods. The ones that were recovered occurred in all three replicates. The 28S rDNA-based D3Af-D3Br marker recovered all taxa except </w:t>
      </w:r>
      <w:r w:rsidRPr="00945D7D">
        <w:rPr>
          <w:rFonts w:cs="Arial"/>
          <w:i/>
        </w:rPr>
        <w:t>Criconema</w:t>
      </w:r>
      <w:r w:rsidRPr="00945D7D">
        <w:rPr>
          <w:rFonts w:cs="Arial"/>
        </w:rPr>
        <w:t xml:space="preserve"> in the consensus taxonomy. Amongst the recovered taxa, </w:t>
      </w:r>
      <w:r w:rsidRPr="00945D7D">
        <w:rPr>
          <w:rFonts w:cs="Arial"/>
          <w:i/>
        </w:rPr>
        <w:t>Hemicycliophora</w:t>
      </w:r>
      <w:r w:rsidRPr="00945D7D">
        <w:rPr>
          <w:rFonts w:cs="Arial"/>
        </w:rPr>
        <w:t xml:space="preserve"> occurred in one of the replicates, </w:t>
      </w:r>
      <w:r w:rsidRPr="00945D7D">
        <w:rPr>
          <w:rFonts w:cs="Arial"/>
          <w:i/>
        </w:rPr>
        <w:t>Acrobeles</w:t>
      </w:r>
      <w:r w:rsidRPr="00945D7D">
        <w:rPr>
          <w:rFonts w:cs="Arial"/>
        </w:rPr>
        <w:t xml:space="preserve"> in two, while the rest were found in all three replicates. For the COI-based JB3-JB5ED marker, even the consensus taxonomy drawn from all three assignment methods could only recover two taxa, </w:t>
      </w:r>
      <w:r w:rsidRPr="00945D7D">
        <w:rPr>
          <w:rFonts w:cs="Arial"/>
          <w:i/>
        </w:rPr>
        <w:t>Meloidogyne</w:t>
      </w:r>
      <w:r w:rsidRPr="00945D7D">
        <w:rPr>
          <w:rFonts w:cs="Arial"/>
        </w:rPr>
        <w:t xml:space="preserve"> and </w:t>
      </w:r>
      <w:r w:rsidRPr="00945D7D">
        <w:rPr>
          <w:rFonts w:cs="Arial"/>
          <w:i/>
        </w:rPr>
        <w:t>Steinernema</w:t>
      </w:r>
      <w:r w:rsidRPr="00945D7D">
        <w:rPr>
          <w:rFonts w:cs="Arial"/>
        </w:rPr>
        <w:t xml:space="preserve">. Although the tree-based method included </w:t>
      </w:r>
      <w:r w:rsidRPr="00945D7D">
        <w:rPr>
          <w:rFonts w:cs="Arial"/>
          <w:i/>
        </w:rPr>
        <w:t>Longidorus</w:t>
      </w:r>
      <w:r w:rsidRPr="00945D7D">
        <w:rPr>
          <w:rFonts w:cs="Arial"/>
        </w:rPr>
        <w:t xml:space="preserve"> in the assignment, it was discovered that Otu17 and the NCBI reference sequence KJ741245 </w:t>
      </w:r>
      <w:r w:rsidRPr="00945D7D">
        <w:rPr>
          <w:rFonts w:cs="Arial"/>
          <w:i/>
        </w:rPr>
        <w:t>Longidorus</w:t>
      </w:r>
      <w:r w:rsidRPr="00945D7D">
        <w:rPr>
          <w:rFonts w:cs="Arial"/>
        </w:rPr>
        <w:t xml:space="preserve"> </w:t>
      </w:r>
      <w:proofErr w:type="spellStart"/>
      <w:r w:rsidRPr="00945D7D">
        <w:rPr>
          <w:rFonts w:cs="Arial"/>
        </w:rPr>
        <w:t>sp</w:t>
      </w:r>
      <w:proofErr w:type="spellEnd"/>
      <w:r w:rsidRPr="00945D7D">
        <w:rPr>
          <w:rFonts w:cs="Arial"/>
        </w:rPr>
        <w:t xml:space="preserve"> which were clustered together had only 81% similarity which was insufficient for assignment. In general, the consensus taxonomies for all the markers were almost exactly as what the blast search produced because all successful assignments made by </w:t>
      </w:r>
      <w:proofErr w:type="spellStart"/>
      <w:r w:rsidRPr="00945D7D">
        <w:rPr>
          <w:rFonts w:cs="Arial"/>
          <w:i/>
        </w:rPr>
        <w:t>utax</w:t>
      </w:r>
      <w:proofErr w:type="spellEnd"/>
      <w:r w:rsidRPr="00945D7D">
        <w:rPr>
          <w:rFonts w:cs="Arial"/>
        </w:rPr>
        <w:t xml:space="preserve"> against the references were also made by blast search against the nucleotide database, which also detected even more taxa that were missing in the </w:t>
      </w:r>
      <w:proofErr w:type="spellStart"/>
      <w:r w:rsidRPr="00945D7D">
        <w:rPr>
          <w:rFonts w:cs="Arial"/>
          <w:i/>
        </w:rPr>
        <w:t>utax</w:t>
      </w:r>
      <w:proofErr w:type="spellEnd"/>
      <w:r w:rsidRPr="00945D7D">
        <w:rPr>
          <w:rFonts w:cs="Arial"/>
        </w:rPr>
        <w:t xml:space="preserve"> results.</w:t>
      </w:r>
    </w:p>
    <w:p w14:paraId="2957C6A2" w14:textId="77777777" w:rsidR="00954108" w:rsidRPr="00BE6747" w:rsidRDefault="00954108" w:rsidP="00954108">
      <w:pPr>
        <w:pStyle w:val="NoSpacing"/>
        <w:jc w:val="both"/>
      </w:pPr>
    </w:p>
    <w:p w14:paraId="2957C6A3" w14:textId="77777777" w:rsidR="00954108" w:rsidRPr="00BE6747" w:rsidRDefault="00954108" w:rsidP="00954108">
      <w:pPr>
        <w:pStyle w:val="NoSpacing"/>
        <w:jc w:val="both"/>
      </w:pPr>
      <w:r w:rsidRPr="00BE6747">
        <w:rPr>
          <w:noProof/>
          <w:lang w:eastAsia="de-DE"/>
        </w:rPr>
        <w:lastRenderedPageBreak/>
        <w:drawing>
          <wp:inline distT="0" distB="0" distL="0" distR="0" wp14:anchorId="2957C846" wp14:editId="2957C847">
            <wp:extent cx="5014941" cy="7715892"/>
            <wp:effectExtent l="0" t="0" r="190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17763" cy="7720234"/>
                    </a:xfrm>
                    <a:prstGeom prst="rect">
                      <a:avLst/>
                    </a:prstGeom>
                  </pic:spPr>
                </pic:pic>
              </a:graphicData>
            </a:graphic>
          </wp:inline>
        </w:drawing>
      </w:r>
    </w:p>
    <w:p w14:paraId="2957C6A4" w14:textId="77777777" w:rsidR="00954108" w:rsidRPr="00BE6747" w:rsidRDefault="00954108" w:rsidP="00FD025E">
      <w:pPr>
        <w:pStyle w:val="Caption"/>
        <w:spacing w:line="240" w:lineRule="auto"/>
        <w:rPr>
          <w:rFonts w:cs="Arial"/>
          <w:sz w:val="22"/>
        </w:rPr>
      </w:pPr>
      <w:bookmarkStart w:id="21" w:name="_Ref509593555"/>
      <w:r w:rsidRPr="00BE6747">
        <w:rPr>
          <w:rFonts w:cs="Arial"/>
          <w:sz w:val="22"/>
        </w:rPr>
        <w:t xml:space="preserve">Figure </w:t>
      </w:r>
      <w:r w:rsidR="00F853F8">
        <w:rPr>
          <w:rFonts w:cs="Arial"/>
          <w:sz w:val="22"/>
        </w:rPr>
        <w:fldChar w:fldCharType="begin"/>
      </w:r>
      <w:r w:rsidR="00F853F8">
        <w:rPr>
          <w:rFonts w:cs="Arial"/>
          <w:sz w:val="22"/>
        </w:rPr>
        <w:instrText xml:space="preserve"> SEQ Figure \* ARABIC </w:instrText>
      </w:r>
      <w:r w:rsidR="00F853F8">
        <w:rPr>
          <w:rFonts w:cs="Arial"/>
          <w:sz w:val="22"/>
        </w:rPr>
        <w:fldChar w:fldCharType="separate"/>
      </w:r>
      <w:r w:rsidR="000709FF">
        <w:rPr>
          <w:rFonts w:cs="Arial"/>
          <w:noProof/>
          <w:sz w:val="22"/>
        </w:rPr>
        <w:t>1</w:t>
      </w:r>
      <w:r w:rsidR="00F853F8">
        <w:rPr>
          <w:rFonts w:cs="Arial"/>
          <w:sz w:val="22"/>
        </w:rPr>
        <w:fldChar w:fldCharType="end"/>
      </w:r>
      <w:bookmarkEnd w:id="21"/>
      <w:r w:rsidRPr="00BE6747">
        <w:rPr>
          <w:rFonts w:cs="Arial"/>
          <w:sz w:val="22"/>
        </w:rPr>
        <w:t xml:space="preserve"> Maximum likelihood tree of the 18S rDNA-based NF1-18Sr2b otus and reference sequences from NCBI.</w:t>
      </w:r>
    </w:p>
    <w:p w14:paraId="2957C6A5" w14:textId="77777777" w:rsidR="00954108" w:rsidRPr="00BE6747" w:rsidRDefault="00954108" w:rsidP="00954108">
      <w:pPr>
        <w:pStyle w:val="NoSpacing"/>
        <w:jc w:val="both"/>
      </w:pPr>
    </w:p>
    <w:p w14:paraId="2957C6A6" w14:textId="77777777" w:rsidR="00954108" w:rsidRPr="00BE6747" w:rsidRDefault="00954108" w:rsidP="00954108">
      <w:pPr>
        <w:pStyle w:val="NoSpacing"/>
        <w:jc w:val="both"/>
      </w:pPr>
      <w:r w:rsidRPr="00BE6747">
        <w:rPr>
          <w:noProof/>
          <w:lang w:eastAsia="de-DE"/>
        </w:rPr>
        <w:lastRenderedPageBreak/>
        <mc:AlternateContent>
          <mc:Choice Requires="wps">
            <w:drawing>
              <wp:anchor distT="0" distB="0" distL="114300" distR="114300" simplePos="0" relativeHeight="251660288" behindDoc="0" locked="0" layoutInCell="1" allowOverlap="1" wp14:anchorId="2957C848" wp14:editId="2957C849">
                <wp:simplePos x="0" y="0"/>
                <wp:positionH relativeFrom="column">
                  <wp:posOffset>594360</wp:posOffset>
                </wp:positionH>
                <wp:positionV relativeFrom="paragraph">
                  <wp:posOffset>8114204</wp:posOffset>
                </wp:positionV>
                <wp:extent cx="131523" cy="81419"/>
                <wp:effectExtent l="12700" t="0" r="20955" b="20320"/>
                <wp:wrapNone/>
                <wp:docPr id="24" name="Triangle 24"/>
                <wp:cNvGraphicFramePr/>
                <a:graphic xmlns:a="http://schemas.openxmlformats.org/drawingml/2006/main">
                  <a:graphicData uri="http://schemas.microsoft.com/office/word/2010/wordprocessingShape">
                    <wps:wsp>
                      <wps:cNvSpPr/>
                      <wps:spPr>
                        <a:xfrm rot="10800000">
                          <a:off x="0" y="0"/>
                          <a:ext cx="131523" cy="81419"/>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F06B1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24" o:spid="_x0000_s1026" type="#_x0000_t5" style="position:absolute;margin-left:46.8pt;margin-top:638.9pt;width:10.35pt;height:6.4pt;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" fillcolor="black [3213]" strokecolor="black [3213]" strokeweight="1pt"/>
            </w:pict>
          </mc:Fallback>
        </mc:AlternateContent>
      </w:r>
      <w:r w:rsidRPr="00BE6747">
        <w:rPr>
          <w:noProof/>
          <w:lang w:eastAsia="de-DE"/>
        </w:rPr>
        <mc:AlternateContent>
          <mc:Choice Requires="wps">
            <w:drawing>
              <wp:anchor distT="0" distB="0" distL="114300" distR="114300" simplePos="0" relativeHeight="251659264" behindDoc="0" locked="0" layoutInCell="1" allowOverlap="1" wp14:anchorId="2957C84A" wp14:editId="2957C84B">
                <wp:simplePos x="0" y="0"/>
                <wp:positionH relativeFrom="column">
                  <wp:posOffset>3087370</wp:posOffset>
                </wp:positionH>
                <wp:positionV relativeFrom="paragraph">
                  <wp:posOffset>142788</wp:posOffset>
                </wp:positionV>
                <wp:extent cx="131523" cy="81419"/>
                <wp:effectExtent l="12700" t="12700" r="20955" b="7620"/>
                <wp:wrapNone/>
                <wp:docPr id="23" name="Triangle 23"/>
                <wp:cNvGraphicFramePr/>
                <a:graphic xmlns:a="http://schemas.openxmlformats.org/drawingml/2006/main">
                  <a:graphicData uri="http://schemas.microsoft.com/office/word/2010/wordprocessingShape">
                    <wps:wsp>
                      <wps:cNvSpPr/>
                      <wps:spPr>
                        <a:xfrm>
                          <a:off x="0" y="0"/>
                          <a:ext cx="131523" cy="81419"/>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0AC0E" id="Triangle 23" o:spid="_x0000_s1026" type="#_x0000_t5" style="position:absolute;margin-left:243.1pt;margin-top:11.25pt;width:10.35pt;height:6.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" fillcolor="black [3213]" strokecolor="black [3213]" strokeweight="1pt"/>
            </w:pict>
          </mc:Fallback>
        </mc:AlternateContent>
      </w:r>
      <w:r w:rsidRPr="00BE6747">
        <w:rPr>
          <w:noProof/>
          <w:lang w:eastAsia="de-DE"/>
        </w:rPr>
        <w:drawing>
          <wp:inline distT="0" distB="0" distL="0" distR="0" wp14:anchorId="2957C84C" wp14:editId="2957C84D">
            <wp:extent cx="5727700" cy="82124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8212455"/>
                    </a:xfrm>
                    <a:prstGeom prst="rect">
                      <a:avLst/>
                    </a:prstGeom>
                  </pic:spPr>
                </pic:pic>
              </a:graphicData>
            </a:graphic>
          </wp:inline>
        </w:drawing>
      </w:r>
    </w:p>
    <w:p w14:paraId="2957C6A7" w14:textId="77777777" w:rsidR="00954108" w:rsidRPr="00167617" w:rsidRDefault="00954108" w:rsidP="00FD025E">
      <w:pPr>
        <w:pStyle w:val="Caption"/>
        <w:spacing w:line="240" w:lineRule="auto"/>
        <w:rPr>
          <w:rFonts w:cs="Arial"/>
          <w:sz w:val="22"/>
        </w:rPr>
      </w:pPr>
      <w:bookmarkStart w:id="22" w:name="_Ref509594106"/>
      <w:r w:rsidRPr="00BE6747">
        <w:rPr>
          <w:rFonts w:cs="Arial"/>
          <w:sz w:val="22"/>
        </w:rPr>
        <w:t xml:space="preserve">Figure </w:t>
      </w:r>
      <w:r w:rsidR="00F853F8">
        <w:rPr>
          <w:rFonts w:cs="Arial"/>
          <w:sz w:val="22"/>
        </w:rPr>
        <w:fldChar w:fldCharType="begin"/>
      </w:r>
      <w:r w:rsidR="00F853F8">
        <w:rPr>
          <w:rFonts w:cs="Arial"/>
          <w:sz w:val="22"/>
        </w:rPr>
        <w:instrText xml:space="preserve"> SEQ Figure \* ARABIC </w:instrText>
      </w:r>
      <w:r w:rsidR="00F853F8">
        <w:rPr>
          <w:rFonts w:cs="Arial"/>
          <w:sz w:val="22"/>
        </w:rPr>
        <w:fldChar w:fldCharType="separate"/>
      </w:r>
      <w:r w:rsidR="000709FF">
        <w:rPr>
          <w:rFonts w:cs="Arial"/>
          <w:noProof/>
          <w:sz w:val="22"/>
        </w:rPr>
        <w:t>2</w:t>
      </w:r>
      <w:r w:rsidR="00F853F8">
        <w:rPr>
          <w:rFonts w:cs="Arial"/>
          <w:sz w:val="22"/>
        </w:rPr>
        <w:fldChar w:fldCharType="end"/>
      </w:r>
      <w:bookmarkEnd w:id="22"/>
      <w:r w:rsidRPr="00BE6747">
        <w:rPr>
          <w:rFonts w:cs="Arial"/>
          <w:sz w:val="22"/>
        </w:rPr>
        <w:t xml:space="preserve"> Maximum likelihood tree of the 18S rDNA-based SSUF04-SSUR22 otus and reference sequences from NCBI. </w:t>
      </w:r>
    </w:p>
    <w:p w14:paraId="2957C6A8" w14:textId="77777777" w:rsidR="00954108" w:rsidRPr="00BE6747" w:rsidRDefault="00954108" w:rsidP="00954108">
      <w:pPr>
        <w:pStyle w:val="NoSpacing"/>
        <w:jc w:val="both"/>
      </w:pPr>
      <w:r w:rsidRPr="00BE6747">
        <w:rPr>
          <w:noProof/>
          <w:lang w:eastAsia="de-DE"/>
        </w:rPr>
        <w:lastRenderedPageBreak/>
        <w:drawing>
          <wp:inline distT="0" distB="0" distL="0" distR="0" wp14:anchorId="2957C84E" wp14:editId="2957C84F">
            <wp:extent cx="4793531" cy="7921128"/>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95998" cy="7925205"/>
                    </a:xfrm>
                    <a:prstGeom prst="rect">
                      <a:avLst/>
                    </a:prstGeom>
                  </pic:spPr>
                </pic:pic>
              </a:graphicData>
            </a:graphic>
          </wp:inline>
        </w:drawing>
      </w:r>
    </w:p>
    <w:p w14:paraId="2957C6A9" w14:textId="77777777" w:rsidR="00954108" w:rsidRPr="00BE6747" w:rsidRDefault="00954108" w:rsidP="00E1051B">
      <w:pPr>
        <w:pStyle w:val="Caption"/>
        <w:spacing w:line="240" w:lineRule="auto"/>
        <w:rPr>
          <w:rFonts w:cs="Arial"/>
          <w:sz w:val="22"/>
        </w:rPr>
      </w:pPr>
      <w:bookmarkStart w:id="23" w:name="_Ref509594452"/>
      <w:r w:rsidRPr="00BE6747">
        <w:rPr>
          <w:rFonts w:cs="Arial"/>
          <w:sz w:val="22"/>
        </w:rPr>
        <w:t xml:space="preserve">Figure </w:t>
      </w:r>
      <w:r w:rsidR="00F853F8">
        <w:rPr>
          <w:rFonts w:cs="Arial"/>
          <w:sz w:val="22"/>
        </w:rPr>
        <w:fldChar w:fldCharType="begin"/>
      </w:r>
      <w:r w:rsidR="00F853F8">
        <w:rPr>
          <w:rFonts w:cs="Arial"/>
          <w:sz w:val="22"/>
        </w:rPr>
        <w:instrText xml:space="preserve"> SEQ Figure \* ARABIC </w:instrText>
      </w:r>
      <w:r w:rsidR="00F853F8">
        <w:rPr>
          <w:rFonts w:cs="Arial"/>
          <w:sz w:val="22"/>
        </w:rPr>
        <w:fldChar w:fldCharType="separate"/>
      </w:r>
      <w:r w:rsidR="000709FF">
        <w:rPr>
          <w:rFonts w:cs="Arial"/>
          <w:noProof/>
          <w:sz w:val="22"/>
        </w:rPr>
        <w:t>3</w:t>
      </w:r>
      <w:r w:rsidR="00F853F8">
        <w:rPr>
          <w:rFonts w:cs="Arial"/>
          <w:sz w:val="22"/>
        </w:rPr>
        <w:fldChar w:fldCharType="end"/>
      </w:r>
      <w:bookmarkEnd w:id="23"/>
      <w:r w:rsidRPr="00BE6747">
        <w:rPr>
          <w:rFonts w:cs="Arial"/>
          <w:sz w:val="22"/>
        </w:rPr>
        <w:t xml:space="preserve">. Maximum likelihood tree of the 28S rDNA-based D3Af-D3Br marker otus and reference sequences from NCBI. </w:t>
      </w:r>
    </w:p>
    <w:p w14:paraId="2957C6AA" w14:textId="77777777" w:rsidR="00954108" w:rsidRPr="00BE6747" w:rsidRDefault="00954108" w:rsidP="00954108">
      <w:pPr>
        <w:pStyle w:val="NoSpacing"/>
        <w:jc w:val="both"/>
      </w:pPr>
      <w:r w:rsidRPr="00BE6747">
        <w:rPr>
          <w:noProof/>
          <w:lang w:eastAsia="de-DE"/>
        </w:rPr>
        <w:lastRenderedPageBreak/>
        <w:drawing>
          <wp:inline distT="0" distB="0" distL="0" distR="0" wp14:anchorId="2957C850" wp14:editId="2957C851">
            <wp:extent cx="3337613" cy="7744858"/>
            <wp:effectExtent l="0" t="0" r="254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39099" cy="7748307"/>
                    </a:xfrm>
                    <a:prstGeom prst="rect">
                      <a:avLst/>
                    </a:prstGeom>
                  </pic:spPr>
                </pic:pic>
              </a:graphicData>
            </a:graphic>
          </wp:inline>
        </w:drawing>
      </w:r>
    </w:p>
    <w:p w14:paraId="2957C6AB" w14:textId="77777777" w:rsidR="00954108" w:rsidRPr="00BE6747" w:rsidRDefault="00954108" w:rsidP="00E1051B">
      <w:pPr>
        <w:pStyle w:val="Caption"/>
        <w:spacing w:line="240" w:lineRule="auto"/>
        <w:rPr>
          <w:rFonts w:cs="Arial"/>
          <w:sz w:val="22"/>
        </w:rPr>
      </w:pPr>
      <w:bookmarkStart w:id="24" w:name="_Ref509594504"/>
      <w:r w:rsidRPr="00BE6747">
        <w:rPr>
          <w:rFonts w:cs="Arial"/>
          <w:sz w:val="22"/>
        </w:rPr>
        <w:t xml:space="preserve">Figure </w:t>
      </w:r>
      <w:r w:rsidR="00F853F8">
        <w:rPr>
          <w:rFonts w:cs="Arial"/>
          <w:sz w:val="22"/>
        </w:rPr>
        <w:fldChar w:fldCharType="begin"/>
      </w:r>
      <w:r w:rsidR="00F853F8">
        <w:rPr>
          <w:rFonts w:cs="Arial"/>
          <w:sz w:val="22"/>
        </w:rPr>
        <w:instrText xml:space="preserve"> SEQ Figure \* ARABIC </w:instrText>
      </w:r>
      <w:r w:rsidR="00F853F8">
        <w:rPr>
          <w:rFonts w:cs="Arial"/>
          <w:sz w:val="22"/>
        </w:rPr>
        <w:fldChar w:fldCharType="separate"/>
      </w:r>
      <w:r w:rsidR="000709FF">
        <w:rPr>
          <w:rFonts w:cs="Arial"/>
          <w:noProof/>
          <w:sz w:val="22"/>
        </w:rPr>
        <w:t>4</w:t>
      </w:r>
      <w:r w:rsidR="00F853F8">
        <w:rPr>
          <w:rFonts w:cs="Arial"/>
          <w:sz w:val="22"/>
        </w:rPr>
        <w:fldChar w:fldCharType="end"/>
      </w:r>
      <w:bookmarkEnd w:id="24"/>
      <w:r w:rsidRPr="00BE6747">
        <w:rPr>
          <w:rFonts w:cs="Arial"/>
          <w:sz w:val="22"/>
        </w:rPr>
        <w:t xml:space="preserve">. Maximum likelihood tree of the COI-based JB3-JB5ED marker otus and reference sequences from NCBI.  </w:t>
      </w:r>
    </w:p>
    <w:p w14:paraId="2957C6AC" w14:textId="77777777" w:rsidR="00954108" w:rsidRPr="00BE6747" w:rsidRDefault="00954108" w:rsidP="00954108">
      <w:pPr>
        <w:pStyle w:val="NoSpacing"/>
        <w:jc w:val="both"/>
      </w:pPr>
    </w:p>
    <w:p w14:paraId="2957C6AD" w14:textId="77777777" w:rsidR="00954108" w:rsidRPr="00BE6747" w:rsidRDefault="00954108" w:rsidP="00954108">
      <w:pPr>
        <w:pStyle w:val="NoSpacing"/>
        <w:jc w:val="both"/>
      </w:pPr>
    </w:p>
    <w:p w14:paraId="2957C6AE" w14:textId="77777777" w:rsidR="00954108" w:rsidRPr="00BE6747" w:rsidRDefault="00954108" w:rsidP="00954108">
      <w:pPr>
        <w:pStyle w:val="Caption"/>
        <w:keepNext/>
        <w:rPr>
          <w:rFonts w:cs="Arial"/>
          <w:sz w:val="22"/>
        </w:rPr>
      </w:pPr>
      <w:bookmarkStart w:id="25" w:name="_Ref509598885"/>
      <w:r w:rsidRPr="00BE6747">
        <w:rPr>
          <w:rFonts w:cs="Arial"/>
          <w:sz w:val="22"/>
        </w:rPr>
        <w:lastRenderedPageBreak/>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9</w:t>
      </w:r>
      <w:r w:rsidR="000709FF">
        <w:rPr>
          <w:rFonts w:cs="Arial"/>
          <w:sz w:val="22"/>
        </w:rPr>
        <w:fldChar w:fldCharType="end"/>
      </w:r>
      <w:bookmarkEnd w:id="25"/>
      <w:r w:rsidRPr="00BE6747">
        <w:rPr>
          <w:rFonts w:cs="Arial"/>
          <w:sz w:val="22"/>
        </w:rPr>
        <w:t xml:space="preserve">. Taxa recovered by the barcode markers in at least one of the replicate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5"/>
        <w:gridCol w:w="1422"/>
        <w:gridCol w:w="1849"/>
        <w:gridCol w:w="1422"/>
        <w:gridCol w:w="1422"/>
      </w:tblGrid>
      <w:tr w:rsidR="00954108" w:rsidRPr="00BE6747" w14:paraId="2957C6B4" w14:textId="77777777" w:rsidTr="00EF5404">
        <w:tc>
          <w:tcPr>
            <w:tcW w:w="1610" w:type="pct"/>
            <w:tcBorders>
              <w:top w:val="single" w:sz="4" w:space="0" w:color="auto"/>
              <w:bottom w:val="single" w:sz="4" w:space="0" w:color="auto"/>
            </w:tcBorders>
          </w:tcPr>
          <w:p w14:paraId="2957C6AF" w14:textId="77777777" w:rsidR="00954108" w:rsidRPr="00BE6747" w:rsidRDefault="00954108" w:rsidP="00167617">
            <w:pPr>
              <w:spacing w:line="240" w:lineRule="auto"/>
              <w:rPr>
                <w:rFonts w:eastAsia="Times New Roman" w:cs="Arial"/>
                <w:b/>
                <w:color w:val="000000"/>
                <w:sz w:val="21"/>
                <w:szCs w:val="21"/>
                <w:lang w:val="en-GB" w:eastAsia="en-GB"/>
              </w:rPr>
            </w:pPr>
            <w:r w:rsidRPr="00BE6747">
              <w:rPr>
                <w:rFonts w:eastAsia="Times New Roman" w:cs="Arial"/>
                <w:b/>
                <w:color w:val="000000"/>
                <w:sz w:val="21"/>
                <w:szCs w:val="21"/>
                <w:lang w:val="en-GB" w:eastAsia="en-GB"/>
              </w:rPr>
              <w:t>Taxa</w:t>
            </w:r>
          </w:p>
        </w:tc>
        <w:tc>
          <w:tcPr>
            <w:tcW w:w="788" w:type="pct"/>
            <w:tcBorders>
              <w:top w:val="single" w:sz="4" w:space="0" w:color="auto"/>
              <w:bottom w:val="single" w:sz="4" w:space="0" w:color="auto"/>
            </w:tcBorders>
          </w:tcPr>
          <w:p w14:paraId="2957C6B0" w14:textId="77777777" w:rsidR="00954108" w:rsidRPr="00BE6747" w:rsidRDefault="00954108" w:rsidP="00167617">
            <w:pPr>
              <w:spacing w:line="240" w:lineRule="auto"/>
              <w:rPr>
                <w:rFonts w:cs="Arial"/>
                <w:b/>
                <w:sz w:val="20"/>
                <w:lang w:val="en-GB"/>
              </w:rPr>
            </w:pPr>
            <w:r w:rsidRPr="00BE6747">
              <w:rPr>
                <w:rFonts w:eastAsia="Times New Roman" w:cs="Arial"/>
                <w:b/>
                <w:color w:val="000000"/>
                <w:sz w:val="20"/>
                <w:szCs w:val="21"/>
                <w:lang w:val="en-GB" w:eastAsia="en-GB"/>
              </w:rPr>
              <w:t xml:space="preserve">NF1-18Sr2b </w:t>
            </w:r>
          </w:p>
        </w:tc>
        <w:tc>
          <w:tcPr>
            <w:tcW w:w="1025" w:type="pct"/>
            <w:tcBorders>
              <w:top w:val="single" w:sz="4" w:space="0" w:color="auto"/>
              <w:bottom w:val="single" w:sz="4" w:space="0" w:color="auto"/>
            </w:tcBorders>
          </w:tcPr>
          <w:p w14:paraId="2957C6B1" w14:textId="77777777" w:rsidR="00954108" w:rsidRPr="00BE6747" w:rsidRDefault="00954108" w:rsidP="00167617">
            <w:pPr>
              <w:spacing w:line="240" w:lineRule="auto"/>
              <w:rPr>
                <w:rFonts w:cs="Arial"/>
                <w:b/>
                <w:sz w:val="20"/>
                <w:lang w:val="en-GB"/>
              </w:rPr>
            </w:pPr>
            <w:r w:rsidRPr="00BE6747">
              <w:rPr>
                <w:rFonts w:eastAsia="Times New Roman" w:cs="Arial"/>
                <w:b/>
                <w:color w:val="000000"/>
                <w:sz w:val="20"/>
                <w:szCs w:val="21"/>
                <w:lang w:val="en-GB" w:eastAsia="en-GB"/>
              </w:rPr>
              <w:t xml:space="preserve">SSUF04-SSUR22 </w:t>
            </w:r>
          </w:p>
        </w:tc>
        <w:tc>
          <w:tcPr>
            <w:tcW w:w="788" w:type="pct"/>
            <w:tcBorders>
              <w:top w:val="single" w:sz="4" w:space="0" w:color="auto"/>
              <w:bottom w:val="single" w:sz="4" w:space="0" w:color="auto"/>
            </w:tcBorders>
          </w:tcPr>
          <w:p w14:paraId="2957C6B2" w14:textId="77777777" w:rsidR="00954108" w:rsidRPr="00BE6747" w:rsidRDefault="00954108" w:rsidP="00167617">
            <w:pPr>
              <w:spacing w:line="240" w:lineRule="auto"/>
              <w:rPr>
                <w:rFonts w:cs="Arial"/>
                <w:b/>
                <w:sz w:val="20"/>
                <w:lang w:val="en-GB"/>
              </w:rPr>
            </w:pPr>
            <w:r w:rsidRPr="00BE6747">
              <w:rPr>
                <w:rFonts w:eastAsia="Times New Roman" w:cs="Arial"/>
                <w:b/>
                <w:color w:val="000000"/>
                <w:sz w:val="20"/>
                <w:szCs w:val="21"/>
                <w:lang w:val="en-GB" w:eastAsia="en-GB"/>
              </w:rPr>
              <w:t>D3Af-D3Br</w:t>
            </w:r>
          </w:p>
        </w:tc>
        <w:tc>
          <w:tcPr>
            <w:tcW w:w="788" w:type="pct"/>
            <w:tcBorders>
              <w:top w:val="single" w:sz="4" w:space="0" w:color="auto"/>
              <w:bottom w:val="single" w:sz="4" w:space="0" w:color="auto"/>
            </w:tcBorders>
          </w:tcPr>
          <w:p w14:paraId="2957C6B3" w14:textId="77777777" w:rsidR="00954108" w:rsidRPr="00BE6747" w:rsidRDefault="00954108" w:rsidP="00167617">
            <w:pPr>
              <w:spacing w:line="240" w:lineRule="auto"/>
              <w:rPr>
                <w:rFonts w:cs="Arial"/>
                <w:b/>
                <w:sz w:val="20"/>
                <w:szCs w:val="21"/>
                <w:lang w:val="en-GB"/>
              </w:rPr>
            </w:pPr>
            <w:r w:rsidRPr="00BE6747">
              <w:rPr>
                <w:rFonts w:cs="Arial"/>
                <w:b/>
                <w:sz w:val="20"/>
                <w:szCs w:val="21"/>
                <w:lang w:val="en-GB"/>
              </w:rPr>
              <w:t>JB3-JB5ED</w:t>
            </w:r>
          </w:p>
        </w:tc>
      </w:tr>
      <w:tr w:rsidR="00954108" w:rsidRPr="00BE6747" w14:paraId="2957C6BA" w14:textId="77777777" w:rsidTr="00EF5404">
        <w:tc>
          <w:tcPr>
            <w:tcW w:w="1610" w:type="pct"/>
            <w:tcBorders>
              <w:top w:val="single" w:sz="4" w:space="0" w:color="auto"/>
            </w:tcBorders>
          </w:tcPr>
          <w:p w14:paraId="2957C6B5" w14:textId="77777777" w:rsidR="00954108" w:rsidRPr="00BE6747" w:rsidRDefault="00954108" w:rsidP="00167617">
            <w:pPr>
              <w:spacing w:line="240" w:lineRule="auto"/>
              <w:rPr>
                <w:rFonts w:cs="Arial"/>
                <w:lang w:val="en-GB"/>
              </w:rPr>
            </w:pPr>
            <w:r w:rsidRPr="00BE6747">
              <w:rPr>
                <w:rFonts w:cs="Arial"/>
                <w:i/>
                <w:iCs/>
                <w:color w:val="00000A"/>
                <w:sz w:val="22"/>
                <w:szCs w:val="22"/>
                <w:lang w:val="en-GB"/>
              </w:rPr>
              <w:t>Alaimus</w:t>
            </w:r>
            <w:r w:rsidRPr="00BE6747">
              <w:rPr>
                <w:rFonts w:cs="Arial"/>
                <w:color w:val="00000A"/>
                <w:sz w:val="22"/>
                <w:szCs w:val="22"/>
                <w:lang w:val="en-GB"/>
              </w:rPr>
              <w:t xml:space="preserve"> sp.</w:t>
            </w:r>
          </w:p>
        </w:tc>
        <w:tc>
          <w:tcPr>
            <w:tcW w:w="788" w:type="pct"/>
            <w:tcBorders>
              <w:top w:val="single" w:sz="4" w:space="0" w:color="auto"/>
            </w:tcBorders>
          </w:tcPr>
          <w:p w14:paraId="2957C6B6" w14:textId="77777777" w:rsidR="00954108" w:rsidRPr="00BE6747" w:rsidRDefault="00954108" w:rsidP="00167617">
            <w:pPr>
              <w:spacing w:line="240" w:lineRule="auto"/>
              <w:rPr>
                <w:rFonts w:cs="Times New Roman"/>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Borders>
              <w:top w:val="single" w:sz="4" w:space="0" w:color="auto"/>
            </w:tcBorders>
          </w:tcPr>
          <w:p w14:paraId="2957C6B7"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Borders>
              <w:top w:val="single" w:sz="4" w:space="0" w:color="auto"/>
            </w:tcBorders>
          </w:tcPr>
          <w:p w14:paraId="2957C6B8"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Borders>
              <w:top w:val="single" w:sz="4" w:space="0" w:color="auto"/>
            </w:tcBorders>
          </w:tcPr>
          <w:p w14:paraId="2957C6B9" w14:textId="77777777" w:rsidR="00954108" w:rsidRPr="00BE6747" w:rsidRDefault="00954108" w:rsidP="00167617">
            <w:pPr>
              <w:spacing w:line="240" w:lineRule="auto"/>
              <w:rPr>
                <w:rFonts w:ascii="Book Antiqua" w:hAnsi="Book Antiqua"/>
                <w:lang w:val="en-GB"/>
              </w:rPr>
            </w:pPr>
          </w:p>
        </w:tc>
      </w:tr>
      <w:tr w:rsidR="00954108" w:rsidRPr="00BE6747" w14:paraId="2957C6C0" w14:textId="77777777" w:rsidTr="00EF5404">
        <w:tc>
          <w:tcPr>
            <w:tcW w:w="1610" w:type="pct"/>
          </w:tcPr>
          <w:p w14:paraId="2957C6BB" w14:textId="77777777" w:rsidR="00954108" w:rsidRPr="00BE6747" w:rsidRDefault="00954108" w:rsidP="00167617">
            <w:pPr>
              <w:spacing w:line="240" w:lineRule="auto"/>
              <w:rPr>
                <w:rFonts w:cs="Arial"/>
                <w:lang w:val="en-GB"/>
              </w:rPr>
            </w:pPr>
            <w:r w:rsidRPr="00BE6747">
              <w:rPr>
                <w:rFonts w:cs="Arial"/>
                <w:i/>
                <w:iCs/>
                <w:color w:val="00000A"/>
                <w:sz w:val="22"/>
                <w:szCs w:val="22"/>
                <w:lang w:val="en-GB"/>
              </w:rPr>
              <w:t>Trichodorus primitivus</w:t>
            </w:r>
          </w:p>
        </w:tc>
        <w:tc>
          <w:tcPr>
            <w:tcW w:w="788" w:type="pct"/>
          </w:tcPr>
          <w:p w14:paraId="2957C6BC"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BD"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BE"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BF" w14:textId="77777777" w:rsidR="00954108" w:rsidRPr="00BE6747" w:rsidRDefault="00954108" w:rsidP="00167617">
            <w:pPr>
              <w:spacing w:line="240" w:lineRule="auto"/>
              <w:rPr>
                <w:rFonts w:ascii="Book Antiqua" w:hAnsi="Book Antiqua"/>
                <w:lang w:val="en-GB"/>
              </w:rPr>
            </w:pPr>
          </w:p>
        </w:tc>
      </w:tr>
      <w:tr w:rsidR="00954108" w:rsidRPr="00BE6747" w14:paraId="2957C6C6" w14:textId="77777777" w:rsidTr="00EF5404">
        <w:tc>
          <w:tcPr>
            <w:tcW w:w="1610" w:type="pct"/>
          </w:tcPr>
          <w:p w14:paraId="2957C6C1" w14:textId="77777777" w:rsidR="00954108" w:rsidRPr="00BE6747" w:rsidRDefault="00954108" w:rsidP="00167617">
            <w:pPr>
              <w:spacing w:line="240" w:lineRule="auto"/>
              <w:rPr>
                <w:rFonts w:cs="Arial"/>
                <w:lang w:val="en-GB"/>
              </w:rPr>
            </w:pPr>
            <w:r w:rsidRPr="00BE6747">
              <w:rPr>
                <w:rFonts w:cs="Arial"/>
                <w:i/>
                <w:iCs/>
                <w:color w:val="00000A"/>
                <w:sz w:val="22"/>
                <w:szCs w:val="22"/>
                <w:lang w:val="en-GB"/>
              </w:rPr>
              <w:t>Tripyla glomerans</w:t>
            </w:r>
          </w:p>
        </w:tc>
        <w:tc>
          <w:tcPr>
            <w:tcW w:w="788" w:type="pct"/>
          </w:tcPr>
          <w:p w14:paraId="2957C6C2"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C3"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C4"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C5" w14:textId="77777777" w:rsidR="00954108" w:rsidRPr="00BE6747" w:rsidRDefault="00954108" w:rsidP="00167617">
            <w:pPr>
              <w:spacing w:line="240" w:lineRule="auto"/>
              <w:rPr>
                <w:rFonts w:ascii="Book Antiqua" w:hAnsi="Book Antiqua"/>
                <w:lang w:val="en-GB"/>
              </w:rPr>
            </w:pPr>
          </w:p>
        </w:tc>
      </w:tr>
      <w:tr w:rsidR="00954108" w:rsidRPr="00BE6747" w14:paraId="2957C6CC" w14:textId="77777777" w:rsidTr="00EF5404">
        <w:tc>
          <w:tcPr>
            <w:tcW w:w="1610" w:type="pct"/>
          </w:tcPr>
          <w:p w14:paraId="2957C6C7" w14:textId="77777777" w:rsidR="00954108" w:rsidRPr="00BE6747" w:rsidRDefault="00954108" w:rsidP="00167617">
            <w:pPr>
              <w:spacing w:line="240" w:lineRule="auto"/>
              <w:rPr>
                <w:rFonts w:cs="Arial"/>
                <w:lang w:val="en-GB"/>
              </w:rPr>
            </w:pPr>
            <w:r w:rsidRPr="00BE6747">
              <w:rPr>
                <w:rFonts w:cs="Arial"/>
                <w:i/>
                <w:iCs/>
                <w:color w:val="00000A"/>
                <w:sz w:val="22"/>
                <w:szCs w:val="22"/>
                <w:lang w:val="en-GB"/>
              </w:rPr>
              <w:t>Longidorus caespiticola</w:t>
            </w:r>
          </w:p>
        </w:tc>
        <w:tc>
          <w:tcPr>
            <w:tcW w:w="788" w:type="pct"/>
          </w:tcPr>
          <w:p w14:paraId="2957C6C8"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C9"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CA"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CB" w14:textId="77777777" w:rsidR="00954108" w:rsidRPr="00BE6747" w:rsidRDefault="00954108" w:rsidP="00167617">
            <w:pPr>
              <w:spacing w:line="240" w:lineRule="auto"/>
              <w:rPr>
                <w:rFonts w:ascii="Book Antiqua" w:hAnsi="Book Antiqua"/>
                <w:lang w:val="en-GB"/>
              </w:rPr>
            </w:pPr>
          </w:p>
        </w:tc>
      </w:tr>
      <w:tr w:rsidR="00954108" w:rsidRPr="00BE6747" w14:paraId="2957C6D2" w14:textId="77777777" w:rsidTr="00EF5404">
        <w:tc>
          <w:tcPr>
            <w:tcW w:w="1610" w:type="pct"/>
          </w:tcPr>
          <w:p w14:paraId="2957C6CD" w14:textId="77777777" w:rsidR="00954108" w:rsidRPr="00BE6747" w:rsidRDefault="00954108" w:rsidP="00167617">
            <w:pPr>
              <w:spacing w:line="240" w:lineRule="auto"/>
              <w:rPr>
                <w:rFonts w:cs="Arial"/>
                <w:lang w:val="en-GB"/>
              </w:rPr>
            </w:pPr>
            <w:r w:rsidRPr="00BE6747">
              <w:rPr>
                <w:rFonts w:cs="Arial"/>
                <w:i/>
                <w:iCs/>
                <w:color w:val="00000A"/>
                <w:sz w:val="22"/>
                <w:szCs w:val="22"/>
                <w:lang w:val="en-GB"/>
              </w:rPr>
              <w:t>Xiphinema diversicaudatum</w:t>
            </w:r>
          </w:p>
        </w:tc>
        <w:tc>
          <w:tcPr>
            <w:tcW w:w="788" w:type="pct"/>
          </w:tcPr>
          <w:p w14:paraId="2957C6CE"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CF"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D0"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D1" w14:textId="77777777" w:rsidR="00954108" w:rsidRPr="00BE6747" w:rsidRDefault="00954108" w:rsidP="00167617">
            <w:pPr>
              <w:spacing w:line="240" w:lineRule="auto"/>
              <w:rPr>
                <w:rFonts w:ascii="Book Antiqua" w:hAnsi="Book Antiqua"/>
                <w:lang w:val="en-GB"/>
              </w:rPr>
            </w:pPr>
          </w:p>
        </w:tc>
      </w:tr>
      <w:tr w:rsidR="00954108" w:rsidRPr="00BE6747" w14:paraId="2957C6D8" w14:textId="77777777" w:rsidTr="00EF5404">
        <w:tc>
          <w:tcPr>
            <w:tcW w:w="1610" w:type="pct"/>
          </w:tcPr>
          <w:p w14:paraId="2957C6D3" w14:textId="77777777" w:rsidR="00954108" w:rsidRPr="00BE6747" w:rsidRDefault="00954108" w:rsidP="00167617">
            <w:pPr>
              <w:spacing w:line="240" w:lineRule="auto"/>
              <w:rPr>
                <w:rFonts w:cs="Arial"/>
                <w:lang w:val="en-GB"/>
              </w:rPr>
            </w:pPr>
            <w:r w:rsidRPr="00BE6747">
              <w:rPr>
                <w:rFonts w:cs="Arial"/>
                <w:i/>
                <w:iCs/>
                <w:color w:val="00000A"/>
                <w:sz w:val="22"/>
                <w:szCs w:val="22"/>
                <w:lang w:val="en-GB"/>
              </w:rPr>
              <w:t>Aporcelaimellus</w:t>
            </w:r>
            <w:r w:rsidRPr="00BE6747">
              <w:rPr>
                <w:rFonts w:cs="Arial"/>
                <w:color w:val="00000A"/>
                <w:sz w:val="22"/>
                <w:szCs w:val="22"/>
                <w:lang w:val="en-GB"/>
              </w:rPr>
              <w:t xml:space="preserve"> sp.</w:t>
            </w:r>
          </w:p>
        </w:tc>
        <w:tc>
          <w:tcPr>
            <w:tcW w:w="788" w:type="pct"/>
          </w:tcPr>
          <w:p w14:paraId="2957C6D4"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D5" w14:textId="77777777" w:rsidR="00954108" w:rsidRPr="00BE6747" w:rsidRDefault="00954108" w:rsidP="00167617">
            <w:pPr>
              <w:spacing w:line="240" w:lineRule="auto"/>
              <w:rPr>
                <w:rFonts w:ascii="Book Antiqua" w:hAnsi="Book Antiqua"/>
                <w:lang w:val="en-GB"/>
              </w:rPr>
            </w:pPr>
          </w:p>
        </w:tc>
        <w:tc>
          <w:tcPr>
            <w:tcW w:w="788" w:type="pct"/>
          </w:tcPr>
          <w:p w14:paraId="2957C6D6"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D7" w14:textId="77777777" w:rsidR="00954108" w:rsidRPr="00BE6747" w:rsidRDefault="00954108" w:rsidP="00167617">
            <w:pPr>
              <w:spacing w:line="240" w:lineRule="auto"/>
              <w:rPr>
                <w:rFonts w:ascii="Book Antiqua" w:hAnsi="Book Antiqua"/>
                <w:lang w:val="en-GB"/>
              </w:rPr>
            </w:pPr>
          </w:p>
        </w:tc>
      </w:tr>
      <w:tr w:rsidR="00954108" w:rsidRPr="00BE6747" w14:paraId="2957C6DE" w14:textId="77777777" w:rsidTr="00EF5404">
        <w:tc>
          <w:tcPr>
            <w:tcW w:w="1610" w:type="pct"/>
          </w:tcPr>
          <w:p w14:paraId="2957C6D9" w14:textId="77777777" w:rsidR="00954108" w:rsidRPr="00BE6747" w:rsidRDefault="00954108" w:rsidP="00167617">
            <w:pPr>
              <w:spacing w:line="240" w:lineRule="auto"/>
              <w:rPr>
                <w:rFonts w:cs="Arial"/>
                <w:lang w:val="en-GB"/>
              </w:rPr>
            </w:pPr>
            <w:r w:rsidRPr="00BE6747">
              <w:rPr>
                <w:rFonts w:cs="Arial"/>
                <w:i/>
                <w:iCs/>
                <w:color w:val="00000A"/>
                <w:sz w:val="22"/>
                <w:szCs w:val="22"/>
                <w:lang w:val="en-GB"/>
              </w:rPr>
              <w:t>Prionchulus punctatus</w:t>
            </w:r>
          </w:p>
        </w:tc>
        <w:tc>
          <w:tcPr>
            <w:tcW w:w="788" w:type="pct"/>
          </w:tcPr>
          <w:p w14:paraId="2957C6DA"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DB"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DC"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DD" w14:textId="77777777" w:rsidR="00954108" w:rsidRPr="00BE6747" w:rsidRDefault="00954108" w:rsidP="00167617">
            <w:pPr>
              <w:spacing w:line="240" w:lineRule="auto"/>
              <w:rPr>
                <w:rFonts w:ascii="Book Antiqua" w:hAnsi="Book Antiqua"/>
                <w:lang w:val="en-GB"/>
              </w:rPr>
            </w:pPr>
          </w:p>
        </w:tc>
      </w:tr>
      <w:tr w:rsidR="00954108" w:rsidRPr="00BE6747" w14:paraId="2957C6E4" w14:textId="77777777" w:rsidTr="00EF5404">
        <w:tc>
          <w:tcPr>
            <w:tcW w:w="1610" w:type="pct"/>
          </w:tcPr>
          <w:p w14:paraId="2957C6DF"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Anatonchus tridentatus</w:t>
            </w:r>
          </w:p>
        </w:tc>
        <w:tc>
          <w:tcPr>
            <w:tcW w:w="788" w:type="pct"/>
          </w:tcPr>
          <w:p w14:paraId="2957C6E0"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E1"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E2"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E3" w14:textId="77777777" w:rsidR="00954108" w:rsidRPr="00BE6747" w:rsidRDefault="00954108" w:rsidP="00167617">
            <w:pPr>
              <w:spacing w:line="240" w:lineRule="auto"/>
              <w:rPr>
                <w:rFonts w:ascii="Book Antiqua" w:hAnsi="Book Antiqua"/>
                <w:lang w:val="en-GB"/>
              </w:rPr>
            </w:pPr>
          </w:p>
        </w:tc>
      </w:tr>
      <w:tr w:rsidR="00954108" w:rsidRPr="00BE6747" w14:paraId="2957C6EA" w14:textId="77777777" w:rsidTr="00EF5404">
        <w:tc>
          <w:tcPr>
            <w:tcW w:w="1610" w:type="pct"/>
          </w:tcPr>
          <w:p w14:paraId="2957C6E5"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Anaplectus</w:t>
            </w:r>
            <w:r w:rsidRPr="00BE6747">
              <w:rPr>
                <w:rFonts w:cs="Arial"/>
                <w:color w:val="00000A"/>
                <w:sz w:val="22"/>
                <w:szCs w:val="22"/>
                <w:lang w:val="en-GB"/>
              </w:rPr>
              <w:t xml:space="preserve"> sp.</w:t>
            </w:r>
          </w:p>
        </w:tc>
        <w:tc>
          <w:tcPr>
            <w:tcW w:w="788" w:type="pct"/>
          </w:tcPr>
          <w:p w14:paraId="2957C6E6"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E7"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E8"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E9" w14:textId="77777777" w:rsidR="00954108" w:rsidRPr="00BE6747" w:rsidRDefault="00954108" w:rsidP="00167617">
            <w:pPr>
              <w:spacing w:line="240" w:lineRule="auto"/>
              <w:rPr>
                <w:rFonts w:ascii="Book Antiqua" w:hAnsi="Book Antiqua"/>
                <w:lang w:val="en-GB"/>
              </w:rPr>
            </w:pPr>
          </w:p>
        </w:tc>
      </w:tr>
      <w:tr w:rsidR="00954108" w:rsidRPr="00BE6747" w14:paraId="2957C6F0" w14:textId="77777777" w:rsidTr="00EF5404">
        <w:tc>
          <w:tcPr>
            <w:tcW w:w="1610" w:type="pct"/>
          </w:tcPr>
          <w:p w14:paraId="2957C6EB"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Plectus</w:t>
            </w:r>
            <w:r w:rsidRPr="00BE6747">
              <w:rPr>
                <w:rFonts w:cs="Arial"/>
                <w:color w:val="00000A"/>
                <w:sz w:val="22"/>
                <w:szCs w:val="22"/>
                <w:lang w:val="en-GB"/>
              </w:rPr>
              <w:t xml:space="preserve"> sp.</w:t>
            </w:r>
          </w:p>
        </w:tc>
        <w:tc>
          <w:tcPr>
            <w:tcW w:w="788" w:type="pct"/>
          </w:tcPr>
          <w:p w14:paraId="2957C6EC"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ED" w14:textId="77777777" w:rsidR="00954108" w:rsidRPr="00BE6747" w:rsidRDefault="00954108" w:rsidP="00167617">
            <w:pPr>
              <w:spacing w:line="240" w:lineRule="auto"/>
              <w:rPr>
                <w:rFonts w:ascii="Book Antiqua" w:hAnsi="Book Antiqua"/>
                <w:lang w:val="en-GB"/>
              </w:rPr>
            </w:pPr>
          </w:p>
        </w:tc>
        <w:tc>
          <w:tcPr>
            <w:tcW w:w="788" w:type="pct"/>
          </w:tcPr>
          <w:p w14:paraId="2957C6EE"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EF" w14:textId="77777777" w:rsidR="00954108" w:rsidRPr="00BE6747" w:rsidRDefault="00954108" w:rsidP="00167617">
            <w:pPr>
              <w:spacing w:line="240" w:lineRule="auto"/>
              <w:rPr>
                <w:rFonts w:ascii="Book Antiqua" w:hAnsi="Book Antiqua"/>
                <w:lang w:val="en-GB"/>
              </w:rPr>
            </w:pPr>
          </w:p>
        </w:tc>
      </w:tr>
      <w:tr w:rsidR="00954108" w:rsidRPr="00BE6747" w14:paraId="2957C6F6" w14:textId="77777777" w:rsidTr="00EF5404">
        <w:tc>
          <w:tcPr>
            <w:tcW w:w="1610" w:type="pct"/>
          </w:tcPr>
          <w:p w14:paraId="2957C6F1"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Pristionchus</w:t>
            </w:r>
            <w:r w:rsidRPr="00BE6747">
              <w:rPr>
                <w:rFonts w:cs="Arial"/>
                <w:color w:val="00000A"/>
                <w:sz w:val="22"/>
                <w:szCs w:val="22"/>
                <w:lang w:val="en-GB"/>
              </w:rPr>
              <w:t xml:space="preserve"> sp.</w:t>
            </w:r>
          </w:p>
        </w:tc>
        <w:tc>
          <w:tcPr>
            <w:tcW w:w="788" w:type="pct"/>
          </w:tcPr>
          <w:p w14:paraId="2957C6F2"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F3"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F4"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F5" w14:textId="77777777" w:rsidR="00954108" w:rsidRPr="00BE6747" w:rsidRDefault="00954108" w:rsidP="00167617">
            <w:pPr>
              <w:spacing w:line="240" w:lineRule="auto"/>
              <w:rPr>
                <w:rFonts w:ascii="Book Antiqua" w:hAnsi="Book Antiqua"/>
                <w:lang w:val="en-GB"/>
              </w:rPr>
            </w:pPr>
          </w:p>
        </w:tc>
      </w:tr>
      <w:tr w:rsidR="00954108" w:rsidRPr="00BE6747" w14:paraId="2957C6FC" w14:textId="77777777" w:rsidTr="00EF5404">
        <w:tc>
          <w:tcPr>
            <w:tcW w:w="1610" w:type="pct"/>
          </w:tcPr>
          <w:p w14:paraId="2957C6F7"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Ditylenchus dipsaci</w:t>
            </w:r>
          </w:p>
        </w:tc>
        <w:tc>
          <w:tcPr>
            <w:tcW w:w="788" w:type="pct"/>
          </w:tcPr>
          <w:p w14:paraId="2957C6F8"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F9"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FA"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6FB" w14:textId="77777777" w:rsidR="00954108" w:rsidRPr="00BE6747" w:rsidRDefault="00954108" w:rsidP="00167617">
            <w:pPr>
              <w:spacing w:line="240" w:lineRule="auto"/>
              <w:rPr>
                <w:rFonts w:ascii="Book Antiqua" w:hAnsi="Book Antiqua"/>
                <w:lang w:val="en-GB"/>
              </w:rPr>
            </w:pPr>
          </w:p>
        </w:tc>
      </w:tr>
      <w:tr w:rsidR="00954108" w:rsidRPr="00BE6747" w14:paraId="2957C702" w14:textId="77777777" w:rsidTr="00EF5404">
        <w:tc>
          <w:tcPr>
            <w:tcW w:w="1610" w:type="pct"/>
          </w:tcPr>
          <w:p w14:paraId="2957C6FD"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Rhabditis</w:t>
            </w:r>
            <w:r w:rsidRPr="00BE6747">
              <w:rPr>
                <w:rFonts w:cs="Arial"/>
                <w:color w:val="00000A"/>
                <w:sz w:val="22"/>
                <w:szCs w:val="22"/>
                <w:lang w:val="en-GB"/>
              </w:rPr>
              <w:t xml:space="preserve"> sp.</w:t>
            </w:r>
          </w:p>
        </w:tc>
        <w:tc>
          <w:tcPr>
            <w:tcW w:w="788" w:type="pct"/>
          </w:tcPr>
          <w:p w14:paraId="2957C6FE"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6FF"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00"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01" w14:textId="77777777" w:rsidR="00954108" w:rsidRPr="00BE6747" w:rsidRDefault="00954108" w:rsidP="00167617">
            <w:pPr>
              <w:spacing w:line="240" w:lineRule="auto"/>
              <w:rPr>
                <w:rFonts w:ascii="Book Antiqua" w:hAnsi="Book Antiqua"/>
                <w:lang w:val="en-GB"/>
              </w:rPr>
            </w:pPr>
          </w:p>
        </w:tc>
      </w:tr>
      <w:tr w:rsidR="00954108" w:rsidRPr="00BE6747" w14:paraId="2957C708" w14:textId="77777777" w:rsidTr="00EF5404">
        <w:tc>
          <w:tcPr>
            <w:tcW w:w="1610" w:type="pct"/>
          </w:tcPr>
          <w:p w14:paraId="2957C703"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Steinernema carpocapsae</w:t>
            </w:r>
          </w:p>
        </w:tc>
        <w:tc>
          <w:tcPr>
            <w:tcW w:w="788" w:type="pct"/>
          </w:tcPr>
          <w:p w14:paraId="2957C704"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05"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06"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07"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r>
      <w:tr w:rsidR="00954108" w:rsidRPr="00BE6747" w14:paraId="2957C70E" w14:textId="77777777" w:rsidTr="00EF5404">
        <w:tc>
          <w:tcPr>
            <w:tcW w:w="1610" w:type="pct"/>
          </w:tcPr>
          <w:p w14:paraId="2957C709"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Acrobeles</w:t>
            </w:r>
            <w:r w:rsidRPr="00BE6747">
              <w:rPr>
                <w:rFonts w:cs="Arial"/>
                <w:color w:val="00000A"/>
                <w:sz w:val="22"/>
                <w:szCs w:val="22"/>
                <w:lang w:val="en-GB"/>
              </w:rPr>
              <w:t xml:space="preserve"> sp.</w:t>
            </w:r>
          </w:p>
        </w:tc>
        <w:tc>
          <w:tcPr>
            <w:tcW w:w="788" w:type="pct"/>
          </w:tcPr>
          <w:p w14:paraId="2957C70A"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0B" w14:textId="77777777" w:rsidR="00954108" w:rsidRPr="00BE6747" w:rsidRDefault="00954108" w:rsidP="00167617">
            <w:pPr>
              <w:spacing w:line="240" w:lineRule="auto"/>
              <w:rPr>
                <w:rFonts w:ascii="Book Antiqua" w:hAnsi="Book Antiqua"/>
                <w:lang w:val="en-GB"/>
              </w:rPr>
            </w:pPr>
          </w:p>
        </w:tc>
        <w:tc>
          <w:tcPr>
            <w:tcW w:w="788" w:type="pct"/>
          </w:tcPr>
          <w:p w14:paraId="2957C70C"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0D" w14:textId="77777777" w:rsidR="00954108" w:rsidRPr="00BE6747" w:rsidRDefault="00954108" w:rsidP="00167617">
            <w:pPr>
              <w:spacing w:line="240" w:lineRule="auto"/>
              <w:rPr>
                <w:rFonts w:ascii="Book Antiqua" w:hAnsi="Book Antiqua"/>
                <w:lang w:val="en-GB"/>
              </w:rPr>
            </w:pPr>
          </w:p>
        </w:tc>
      </w:tr>
      <w:tr w:rsidR="00954108" w:rsidRPr="00BE6747" w14:paraId="2957C714" w14:textId="77777777" w:rsidTr="00EF5404">
        <w:tc>
          <w:tcPr>
            <w:tcW w:w="1610" w:type="pct"/>
          </w:tcPr>
          <w:p w14:paraId="2957C70F"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Acrobeloides</w:t>
            </w:r>
            <w:r w:rsidRPr="00BE6747">
              <w:rPr>
                <w:rFonts w:cs="Arial"/>
                <w:color w:val="00000A"/>
                <w:sz w:val="22"/>
                <w:szCs w:val="22"/>
                <w:lang w:val="en-GB"/>
              </w:rPr>
              <w:t xml:space="preserve"> sp.</w:t>
            </w:r>
          </w:p>
        </w:tc>
        <w:tc>
          <w:tcPr>
            <w:tcW w:w="788" w:type="pct"/>
          </w:tcPr>
          <w:p w14:paraId="2957C710"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11"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12"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13" w14:textId="77777777" w:rsidR="00954108" w:rsidRPr="00BE6747" w:rsidRDefault="00954108" w:rsidP="00167617">
            <w:pPr>
              <w:spacing w:line="240" w:lineRule="auto"/>
              <w:rPr>
                <w:rFonts w:ascii="Book Antiqua" w:hAnsi="Book Antiqua"/>
                <w:lang w:val="en-GB"/>
              </w:rPr>
            </w:pPr>
          </w:p>
        </w:tc>
      </w:tr>
      <w:tr w:rsidR="00954108" w:rsidRPr="00BE6747" w14:paraId="2957C71A" w14:textId="77777777" w:rsidTr="00EF5404">
        <w:tc>
          <w:tcPr>
            <w:tcW w:w="1610" w:type="pct"/>
          </w:tcPr>
          <w:p w14:paraId="2957C715"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Tylenchus</w:t>
            </w:r>
            <w:r w:rsidRPr="00BE6747">
              <w:rPr>
                <w:rFonts w:cs="Arial"/>
                <w:color w:val="00000A"/>
                <w:sz w:val="22"/>
                <w:szCs w:val="22"/>
                <w:lang w:val="en-GB"/>
              </w:rPr>
              <w:t xml:space="preserve"> sp.</w:t>
            </w:r>
          </w:p>
        </w:tc>
        <w:tc>
          <w:tcPr>
            <w:tcW w:w="788" w:type="pct"/>
          </w:tcPr>
          <w:p w14:paraId="2957C716"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17" w14:textId="77777777" w:rsidR="00954108" w:rsidRPr="00BE6747" w:rsidRDefault="00954108" w:rsidP="00167617">
            <w:pPr>
              <w:spacing w:line="240" w:lineRule="auto"/>
              <w:rPr>
                <w:rFonts w:ascii="Book Antiqua" w:hAnsi="Book Antiqua"/>
                <w:lang w:val="en-GB"/>
              </w:rPr>
            </w:pPr>
          </w:p>
        </w:tc>
        <w:tc>
          <w:tcPr>
            <w:tcW w:w="788" w:type="pct"/>
          </w:tcPr>
          <w:p w14:paraId="2957C718"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19" w14:textId="77777777" w:rsidR="00954108" w:rsidRPr="00BE6747" w:rsidRDefault="00954108" w:rsidP="00167617">
            <w:pPr>
              <w:spacing w:line="240" w:lineRule="auto"/>
              <w:rPr>
                <w:rFonts w:ascii="Book Antiqua" w:hAnsi="Book Antiqua"/>
                <w:lang w:val="en-GB"/>
              </w:rPr>
            </w:pPr>
          </w:p>
        </w:tc>
      </w:tr>
      <w:tr w:rsidR="00954108" w:rsidRPr="00BE6747" w14:paraId="2957C720" w14:textId="77777777" w:rsidTr="00EF5404">
        <w:tc>
          <w:tcPr>
            <w:tcW w:w="1610" w:type="pct"/>
          </w:tcPr>
          <w:p w14:paraId="2957C71B"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Laimaphelenchus penardi</w:t>
            </w:r>
          </w:p>
        </w:tc>
        <w:tc>
          <w:tcPr>
            <w:tcW w:w="788" w:type="pct"/>
          </w:tcPr>
          <w:p w14:paraId="2957C71C"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1D" w14:textId="77777777" w:rsidR="00954108" w:rsidRPr="00BE6747" w:rsidRDefault="00954108" w:rsidP="00167617">
            <w:pPr>
              <w:spacing w:line="240" w:lineRule="auto"/>
              <w:rPr>
                <w:rFonts w:ascii="Book Antiqua" w:hAnsi="Book Antiqua"/>
                <w:lang w:val="en-GB"/>
              </w:rPr>
            </w:pPr>
          </w:p>
        </w:tc>
        <w:tc>
          <w:tcPr>
            <w:tcW w:w="788" w:type="pct"/>
          </w:tcPr>
          <w:p w14:paraId="2957C71E"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1F" w14:textId="77777777" w:rsidR="00954108" w:rsidRPr="00BE6747" w:rsidRDefault="00954108" w:rsidP="00167617">
            <w:pPr>
              <w:spacing w:line="240" w:lineRule="auto"/>
              <w:rPr>
                <w:rFonts w:ascii="Book Antiqua" w:hAnsi="Book Antiqua"/>
                <w:lang w:val="en-GB"/>
              </w:rPr>
            </w:pPr>
          </w:p>
        </w:tc>
      </w:tr>
      <w:tr w:rsidR="00954108" w:rsidRPr="00BE6747" w14:paraId="2957C726" w14:textId="77777777" w:rsidTr="00EF5404">
        <w:tc>
          <w:tcPr>
            <w:tcW w:w="1610" w:type="pct"/>
          </w:tcPr>
          <w:p w14:paraId="2957C721"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Aphelenchoides</w:t>
            </w:r>
            <w:r w:rsidRPr="00BE6747">
              <w:rPr>
                <w:rFonts w:cs="Arial"/>
                <w:color w:val="00000A"/>
                <w:sz w:val="22"/>
                <w:szCs w:val="22"/>
                <w:lang w:val="en-GB"/>
              </w:rPr>
              <w:t xml:space="preserve"> sp.</w:t>
            </w:r>
          </w:p>
        </w:tc>
        <w:tc>
          <w:tcPr>
            <w:tcW w:w="788" w:type="pct"/>
          </w:tcPr>
          <w:p w14:paraId="2957C722"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23" w14:textId="77777777" w:rsidR="00954108" w:rsidRPr="00BE6747" w:rsidRDefault="00954108" w:rsidP="00167617">
            <w:pPr>
              <w:spacing w:line="240" w:lineRule="auto"/>
              <w:rPr>
                <w:rFonts w:ascii="Book Antiqua" w:hAnsi="Book Antiqua"/>
                <w:lang w:val="en-GB"/>
              </w:rPr>
            </w:pPr>
          </w:p>
        </w:tc>
        <w:tc>
          <w:tcPr>
            <w:tcW w:w="788" w:type="pct"/>
          </w:tcPr>
          <w:p w14:paraId="2957C724"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25" w14:textId="77777777" w:rsidR="00954108" w:rsidRPr="00BE6747" w:rsidRDefault="00954108" w:rsidP="00167617">
            <w:pPr>
              <w:spacing w:line="240" w:lineRule="auto"/>
              <w:rPr>
                <w:rFonts w:ascii="Book Antiqua" w:hAnsi="Book Antiqua"/>
                <w:lang w:val="en-GB"/>
              </w:rPr>
            </w:pPr>
          </w:p>
        </w:tc>
      </w:tr>
      <w:tr w:rsidR="00954108" w:rsidRPr="00BE6747" w14:paraId="2957C72C" w14:textId="77777777" w:rsidTr="00EF5404">
        <w:tc>
          <w:tcPr>
            <w:tcW w:w="1610" w:type="pct"/>
          </w:tcPr>
          <w:p w14:paraId="2957C727"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Hemicycliophora</w:t>
            </w:r>
            <w:r w:rsidRPr="00BE6747">
              <w:rPr>
                <w:rFonts w:cs="Arial"/>
                <w:color w:val="00000A"/>
                <w:sz w:val="22"/>
                <w:szCs w:val="22"/>
                <w:lang w:val="en-GB"/>
              </w:rPr>
              <w:t xml:space="preserve"> sp.</w:t>
            </w:r>
          </w:p>
        </w:tc>
        <w:tc>
          <w:tcPr>
            <w:tcW w:w="788" w:type="pct"/>
          </w:tcPr>
          <w:p w14:paraId="2957C728"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29" w14:textId="77777777" w:rsidR="00954108" w:rsidRPr="00BE6747" w:rsidRDefault="00954108" w:rsidP="00167617">
            <w:pPr>
              <w:spacing w:line="240" w:lineRule="auto"/>
              <w:rPr>
                <w:rFonts w:ascii="Book Antiqua" w:hAnsi="Book Antiqua"/>
                <w:lang w:val="en-GB"/>
              </w:rPr>
            </w:pPr>
          </w:p>
        </w:tc>
        <w:tc>
          <w:tcPr>
            <w:tcW w:w="788" w:type="pct"/>
          </w:tcPr>
          <w:p w14:paraId="2957C72A"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p>
        </w:tc>
        <w:tc>
          <w:tcPr>
            <w:tcW w:w="788" w:type="pct"/>
          </w:tcPr>
          <w:p w14:paraId="2957C72B" w14:textId="77777777" w:rsidR="00954108" w:rsidRPr="00BE6747" w:rsidRDefault="00954108" w:rsidP="00167617">
            <w:pPr>
              <w:spacing w:line="240" w:lineRule="auto"/>
              <w:rPr>
                <w:rFonts w:ascii="Book Antiqua" w:hAnsi="Book Antiqua"/>
                <w:lang w:val="en-GB"/>
              </w:rPr>
            </w:pPr>
          </w:p>
        </w:tc>
      </w:tr>
      <w:tr w:rsidR="00954108" w:rsidRPr="00BE6747" w14:paraId="2957C732" w14:textId="77777777" w:rsidTr="00EF5404">
        <w:tc>
          <w:tcPr>
            <w:tcW w:w="1610" w:type="pct"/>
          </w:tcPr>
          <w:p w14:paraId="2957C72D"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Criconema</w:t>
            </w:r>
            <w:r w:rsidRPr="00BE6747">
              <w:rPr>
                <w:rFonts w:cs="Arial"/>
                <w:color w:val="00000A"/>
                <w:sz w:val="22"/>
                <w:szCs w:val="22"/>
                <w:lang w:val="en-GB"/>
              </w:rPr>
              <w:t xml:space="preserve"> sp.</w:t>
            </w:r>
          </w:p>
        </w:tc>
        <w:tc>
          <w:tcPr>
            <w:tcW w:w="788" w:type="pct"/>
          </w:tcPr>
          <w:p w14:paraId="2957C72E"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2F" w14:textId="77777777" w:rsidR="00954108" w:rsidRPr="00BE6747" w:rsidRDefault="00954108" w:rsidP="00167617">
            <w:pPr>
              <w:spacing w:line="240" w:lineRule="auto"/>
              <w:rPr>
                <w:rFonts w:ascii="Book Antiqua" w:hAnsi="Book Antiqua"/>
                <w:lang w:val="en-GB"/>
              </w:rPr>
            </w:pPr>
          </w:p>
        </w:tc>
        <w:tc>
          <w:tcPr>
            <w:tcW w:w="788" w:type="pct"/>
          </w:tcPr>
          <w:p w14:paraId="2957C730" w14:textId="77777777" w:rsidR="00954108" w:rsidRPr="00BE6747" w:rsidRDefault="00954108" w:rsidP="00167617">
            <w:pPr>
              <w:spacing w:line="240" w:lineRule="auto"/>
              <w:rPr>
                <w:rFonts w:ascii="Book Antiqua" w:hAnsi="Book Antiqua"/>
                <w:lang w:val="en-GB"/>
              </w:rPr>
            </w:pPr>
          </w:p>
        </w:tc>
        <w:tc>
          <w:tcPr>
            <w:tcW w:w="788" w:type="pct"/>
          </w:tcPr>
          <w:p w14:paraId="2957C731" w14:textId="77777777" w:rsidR="00954108" w:rsidRPr="00BE6747" w:rsidRDefault="00954108" w:rsidP="00167617">
            <w:pPr>
              <w:spacing w:line="240" w:lineRule="auto"/>
              <w:rPr>
                <w:rFonts w:ascii="Book Antiqua" w:hAnsi="Book Antiqua"/>
                <w:lang w:val="en-GB"/>
              </w:rPr>
            </w:pPr>
          </w:p>
        </w:tc>
      </w:tr>
      <w:tr w:rsidR="00954108" w:rsidRPr="00BE6747" w14:paraId="2957C738" w14:textId="77777777" w:rsidTr="00EF5404">
        <w:tc>
          <w:tcPr>
            <w:tcW w:w="1610" w:type="pct"/>
          </w:tcPr>
          <w:p w14:paraId="2957C733"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Globodera rostochiensis</w:t>
            </w:r>
          </w:p>
        </w:tc>
        <w:tc>
          <w:tcPr>
            <w:tcW w:w="788" w:type="pct"/>
          </w:tcPr>
          <w:p w14:paraId="2957C734"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35"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36"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37" w14:textId="77777777" w:rsidR="00954108" w:rsidRPr="00BE6747" w:rsidRDefault="00954108" w:rsidP="00167617">
            <w:pPr>
              <w:spacing w:line="240" w:lineRule="auto"/>
              <w:rPr>
                <w:rFonts w:ascii="Book Antiqua" w:hAnsi="Book Antiqua"/>
                <w:lang w:val="en-GB"/>
              </w:rPr>
            </w:pPr>
          </w:p>
        </w:tc>
      </w:tr>
      <w:tr w:rsidR="00954108" w:rsidRPr="00BE6747" w14:paraId="2957C73E" w14:textId="77777777" w:rsidTr="00EF5404">
        <w:tc>
          <w:tcPr>
            <w:tcW w:w="1610" w:type="pct"/>
          </w:tcPr>
          <w:p w14:paraId="2957C739" w14:textId="77777777" w:rsidR="00954108" w:rsidRPr="00BE6747" w:rsidRDefault="00954108" w:rsidP="00167617">
            <w:pPr>
              <w:spacing w:line="240" w:lineRule="auto"/>
              <w:rPr>
                <w:rFonts w:cs="Arial"/>
                <w:i/>
                <w:iCs/>
                <w:color w:val="00000A"/>
                <w:sz w:val="22"/>
                <w:szCs w:val="22"/>
                <w:lang w:val="en-GB"/>
              </w:rPr>
            </w:pPr>
            <w:r w:rsidRPr="00BE6747">
              <w:rPr>
                <w:rFonts w:cs="Arial"/>
                <w:i/>
                <w:iCs/>
                <w:color w:val="00000A"/>
                <w:sz w:val="22"/>
                <w:szCs w:val="22"/>
                <w:lang w:val="en-GB"/>
              </w:rPr>
              <w:t>Meloidogyne hapla</w:t>
            </w:r>
          </w:p>
        </w:tc>
        <w:tc>
          <w:tcPr>
            <w:tcW w:w="788" w:type="pct"/>
          </w:tcPr>
          <w:p w14:paraId="2957C73A"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1025" w:type="pct"/>
          </w:tcPr>
          <w:p w14:paraId="2957C73B"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3C"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c>
          <w:tcPr>
            <w:tcW w:w="788" w:type="pct"/>
          </w:tcPr>
          <w:p w14:paraId="2957C73D" w14:textId="77777777" w:rsidR="00954108" w:rsidRPr="00BE6747" w:rsidRDefault="00954108" w:rsidP="00167617">
            <w:pPr>
              <w:spacing w:line="240" w:lineRule="auto"/>
              <w:rPr>
                <w:rFonts w:ascii="Book Antiqua" w:hAnsi="Book Antiqua"/>
                <w:lang w:val="en-GB"/>
              </w:rPr>
            </w:pP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r w:rsidRPr="00BE6747">
              <w:rPr>
                <w:rFonts w:ascii="Wingdings 2" w:hAnsi="Wingdings 2"/>
                <w:lang w:val="en-GB"/>
              </w:rPr>
              <w:t></w:t>
            </w:r>
          </w:p>
        </w:tc>
      </w:tr>
    </w:tbl>
    <w:p w14:paraId="2957C73F" w14:textId="77777777" w:rsidR="00954108" w:rsidRPr="00BE6747" w:rsidRDefault="00954108" w:rsidP="00954108">
      <w:pPr>
        <w:pStyle w:val="NoSpacing"/>
        <w:jc w:val="both"/>
      </w:pPr>
    </w:p>
    <w:p w14:paraId="2957C740" w14:textId="77777777" w:rsidR="00954108" w:rsidRPr="00BE6747" w:rsidRDefault="00954108" w:rsidP="00954108">
      <w:pPr>
        <w:pStyle w:val="NoSpacing"/>
        <w:jc w:val="both"/>
      </w:pPr>
    </w:p>
    <w:p w14:paraId="2957C741" w14:textId="77777777" w:rsidR="00954108" w:rsidRPr="00BE6747" w:rsidRDefault="00954108" w:rsidP="00167617">
      <w:pPr>
        <w:pStyle w:val="Heading2"/>
      </w:pPr>
      <w:r w:rsidRPr="00BE6747">
        <w:t>Read frequencies and abundance</w:t>
      </w:r>
    </w:p>
    <w:p w14:paraId="2957C742" w14:textId="77777777" w:rsidR="00954108" w:rsidRPr="00A57FBB" w:rsidRDefault="00954108" w:rsidP="00E1051B">
      <w:pPr>
        <w:spacing w:line="480" w:lineRule="auto"/>
      </w:pPr>
      <w:r w:rsidRPr="00A57FBB">
        <w:t xml:space="preserve">The relative number of sequence reads associated with some of the sampled taxa </w:t>
      </w:r>
      <w:r w:rsidR="005C5AF8">
        <w:t xml:space="preserve">mostly </w:t>
      </w:r>
      <w:r w:rsidRPr="00A57FBB">
        <w:t>deviated from their relative abundance in the mock community. This was true for all four markers (</w:t>
      </w:r>
      <w:r w:rsidRPr="00A57FBB">
        <w:fldChar w:fldCharType="begin"/>
      </w:r>
      <w:r w:rsidRPr="00A57FBB">
        <w:instrText xml:space="preserve"> REF _Ref509599264 \h  \* MERGEFORMAT </w:instrText>
      </w:r>
      <w:r w:rsidRPr="00A57FBB">
        <w:fldChar w:fldCharType="separate"/>
      </w:r>
      <w:r w:rsidR="005C5AF8" w:rsidRPr="00146275">
        <w:t xml:space="preserve">Figure </w:t>
      </w:r>
      <w:r w:rsidR="005C5AF8">
        <w:rPr>
          <w:noProof/>
        </w:rPr>
        <w:t>5</w:t>
      </w:r>
      <w:r w:rsidRPr="00A57FBB">
        <w:fldChar w:fldCharType="end"/>
      </w:r>
      <w:r w:rsidRPr="00A57FBB">
        <w:t xml:space="preserve">). The relative read frequencies between the replicates, however, revealed a certain degree of correlation, indicating some level of reproducibility. For the NF1-18Sr2b marker, the relative number of reads associated with </w:t>
      </w:r>
      <w:r w:rsidRPr="00A57FBB">
        <w:rPr>
          <w:i/>
        </w:rPr>
        <w:t>Xiphinema</w:t>
      </w:r>
      <w:r w:rsidRPr="00A57FBB">
        <w:t xml:space="preserve">, </w:t>
      </w:r>
      <w:r w:rsidRPr="00A57FBB">
        <w:rPr>
          <w:i/>
        </w:rPr>
        <w:t>Trichodorus</w:t>
      </w:r>
      <w:r w:rsidRPr="00A57FBB">
        <w:t xml:space="preserve"> and </w:t>
      </w:r>
      <w:r w:rsidRPr="00A57FBB">
        <w:rPr>
          <w:i/>
        </w:rPr>
        <w:t>Aporcelaimellus</w:t>
      </w:r>
      <w:r w:rsidRPr="00A57FBB">
        <w:t xml:space="preserve"> were similar to their relative abundances in the mock community. The most extreme deviation between relative read frequencies and relative abundance was observed in </w:t>
      </w:r>
      <w:r w:rsidRPr="00A57FBB">
        <w:rPr>
          <w:i/>
        </w:rPr>
        <w:t>Prionchulus</w:t>
      </w:r>
      <w:r w:rsidRPr="00A57FBB">
        <w:t xml:space="preserve">. In the case of the SSUF04-SSUR33 marker, </w:t>
      </w:r>
      <w:r w:rsidRPr="00A57FBB">
        <w:rPr>
          <w:i/>
        </w:rPr>
        <w:t>Prionchulus</w:t>
      </w:r>
      <w:r w:rsidRPr="00A57FBB">
        <w:t xml:space="preserve"> and </w:t>
      </w:r>
      <w:r w:rsidRPr="00A57FBB">
        <w:rPr>
          <w:i/>
        </w:rPr>
        <w:t>Anatonchus</w:t>
      </w:r>
      <w:r w:rsidRPr="00A57FBB">
        <w:t xml:space="preserve"> were the taxa for which relative read frequencies </w:t>
      </w:r>
      <w:r w:rsidR="005C5AF8">
        <w:t xml:space="preserve">that </w:t>
      </w:r>
      <w:r w:rsidRPr="00A57FBB">
        <w:t xml:space="preserve">deviated the most from the relative abundance. With this marker, the relative read frequencies of </w:t>
      </w:r>
      <w:r w:rsidRPr="00A57FBB">
        <w:rPr>
          <w:i/>
        </w:rPr>
        <w:t>Acrobeles</w:t>
      </w:r>
      <w:r w:rsidRPr="00A57FBB">
        <w:t xml:space="preserve">, </w:t>
      </w:r>
      <w:r w:rsidRPr="00A57FBB">
        <w:rPr>
          <w:i/>
        </w:rPr>
        <w:t>Alaimus</w:t>
      </w:r>
      <w:r w:rsidRPr="00A57FBB">
        <w:t xml:space="preserve"> and </w:t>
      </w:r>
      <w:r w:rsidRPr="00A57FBB">
        <w:rPr>
          <w:i/>
        </w:rPr>
        <w:t>Tripyla</w:t>
      </w:r>
      <w:r w:rsidRPr="00A57FBB">
        <w:t xml:space="preserve"> were quite </w:t>
      </w:r>
      <w:r w:rsidRPr="00A57FBB">
        <w:lastRenderedPageBreak/>
        <w:t xml:space="preserve">similar to their relative abundances. Relative frequencies of the D3Af-D3Br reads generated for </w:t>
      </w:r>
      <w:r w:rsidRPr="00A57FBB">
        <w:rPr>
          <w:i/>
        </w:rPr>
        <w:t>Tripyla</w:t>
      </w:r>
      <w:r w:rsidRPr="00A57FBB">
        <w:t xml:space="preserve">, </w:t>
      </w:r>
      <w:r w:rsidRPr="00A57FBB">
        <w:rPr>
          <w:i/>
        </w:rPr>
        <w:t>Rhabditis</w:t>
      </w:r>
      <w:r w:rsidRPr="00A57FBB">
        <w:t xml:space="preserve"> and </w:t>
      </w:r>
      <w:r w:rsidRPr="00A57FBB">
        <w:rPr>
          <w:i/>
        </w:rPr>
        <w:t>Prionchulus</w:t>
      </w:r>
      <w:r w:rsidRPr="00A57FBB">
        <w:t xml:space="preserve"> also deviated significantly from their respective relative abundances. The relative read frequencies</w:t>
      </w:r>
      <w:r w:rsidRPr="00A57FBB">
        <w:rPr>
          <w:i/>
        </w:rPr>
        <w:t xml:space="preserve"> </w:t>
      </w:r>
      <w:r w:rsidRPr="00A57FBB">
        <w:t xml:space="preserve">of </w:t>
      </w:r>
      <w:r w:rsidRPr="00A57FBB">
        <w:rPr>
          <w:i/>
        </w:rPr>
        <w:t>Xiphinema</w:t>
      </w:r>
      <w:r w:rsidRPr="00A57FBB">
        <w:t xml:space="preserve"> and </w:t>
      </w:r>
      <w:r w:rsidRPr="00A57FBB">
        <w:rPr>
          <w:i/>
        </w:rPr>
        <w:t>Acrobeloides</w:t>
      </w:r>
      <w:r w:rsidRPr="00A57FBB">
        <w:t xml:space="preserve"> were similar to their respective relative abundances. And finally, of the two taxa that were successfully assigned with the JB3-JB5ED marker, </w:t>
      </w:r>
      <w:r w:rsidRPr="00A57FBB">
        <w:rPr>
          <w:i/>
        </w:rPr>
        <w:t>Steinernema</w:t>
      </w:r>
      <w:r w:rsidRPr="00A57FBB">
        <w:t xml:space="preserve"> was the one with the closest match between relative read frequencies and relative abundance. The reads of </w:t>
      </w:r>
      <w:r w:rsidRPr="00A57FBB">
        <w:rPr>
          <w:i/>
        </w:rPr>
        <w:t>Meloidogyne</w:t>
      </w:r>
      <w:r w:rsidRPr="00A57FBB">
        <w:t xml:space="preserve">, the other identified taxon deviated significantly from the relative abundance. </w:t>
      </w:r>
    </w:p>
    <w:p w14:paraId="2957C743" w14:textId="77777777" w:rsidR="00954108" w:rsidRPr="00BE6747" w:rsidRDefault="00954108" w:rsidP="00954108">
      <w:pPr>
        <w:spacing w:line="276" w:lineRule="auto"/>
        <w:rPr>
          <w:rFonts w:cs="Arial"/>
        </w:rPr>
      </w:pPr>
    </w:p>
    <w:p w14:paraId="2957C744" w14:textId="77777777" w:rsidR="00954108" w:rsidRPr="00BE6747" w:rsidRDefault="00954108" w:rsidP="00954108">
      <w:pPr>
        <w:spacing w:line="276" w:lineRule="auto"/>
        <w:rPr>
          <w:rFonts w:cs="Arial"/>
        </w:rPr>
      </w:pPr>
    </w:p>
    <w:p w14:paraId="2957C745" w14:textId="77777777" w:rsidR="00954108" w:rsidRPr="00BE6747" w:rsidRDefault="00954108" w:rsidP="00954108">
      <w:pPr>
        <w:keepNext/>
        <w:spacing w:line="276" w:lineRule="auto"/>
        <w:rPr>
          <w:rFonts w:cs="Arial"/>
        </w:rPr>
      </w:pPr>
      <w:r w:rsidRPr="00BE6747">
        <w:rPr>
          <w:rFonts w:cs="Arial"/>
          <w:noProof/>
          <w:lang w:eastAsia="de-DE"/>
        </w:rPr>
        <w:drawing>
          <wp:inline distT="0" distB="0" distL="0" distR="0" wp14:anchorId="2957C852" wp14:editId="2957C853">
            <wp:extent cx="5727700" cy="33356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3335655"/>
                    </a:xfrm>
                    <a:prstGeom prst="rect">
                      <a:avLst/>
                    </a:prstGeom>
                  </pic:spPr>
                </pic:pic>
              </a:graphicData>
            </a:graphic>
          </wp:inline>
        </w:drawing>
      </w:r>
    </w:p>
    <w:p w14:paraId="2957C746" w14:textId="77777777" w:rsidR="00954108" w:rsidRPr="00BE6747" w:rsidRDefault="00954108" w:rsidP="00954108">
      <w:pPr>
        <w:keepNext/>
        <w:spacing w:line="276" w:lineRule="auto"/>
        <w:rPr>
          <w:rFonts w:cs="Arial"/>
        </w:rPr>
      </w:pPr>
      <w:r w:rsidRPr="00BE6747">
        <w:rPr>
          <w:rFonts w:cs="Arial"/>
          <w:noProof/>
          <w:lang w:eastAsia="de-DE"/>
        </w:rPr>
        <w:drawing>
          <wp:inline distT="0" distB="0" distL="0" distR="0" wp14:anchorId="2957C854" wp14:editId="2957C855">
            <wp:extent cx="2372320" cy="210312"/>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21160" cy="232372"/>
                    </a:xfrm>
                    <a:prstGeom prst="rect">
                      <a:avLst/>
                    </a:prstGeom>
                  </pic:spPr>
                </pic:pic>
              </a:graphicData>
            </a:graphic>
          </wp:inline>
        </w:drawing>
      </w:r>
    </w:p>
    <w:p w14:paraId="2957C747" w14:textId="77777777" w:rsidR="00954108" w:rsidRDefault="00954108" w:rsidP="008B6B4A">
      <w:pPr>
        <w:pStyle w:val="Caption"/>
        <w:spacing w:line="240" w:lineRule="auto"/>
        <w:rPr>
          <w:rFonts w:cs="Arial"/>
          <w:sz w:val="22"/>
        </w:rPr>
      </w:pPr>
      <w:bookmarkStart w:id="26" w:name="_Ref509599264"/>
      <w:r w:rsidRPr="00146275">
        <w:rPr>
          <w:rFonts w:cs="Arial"/>
          <w:sz w:val="22"/>
        </w:rPr>
        <w:t xml:space="preserve">Figure </w:t>
      </w:r>
      <w:r w:rsidR="00F853F8">
        <w:rPr>
          <w:rFonts w:cs="Arial"/>
          <w:sz w:val="22"/>
        </w:rPr>
        <w:fldChar w:fldCharType="begin"/>
      </w:r>
      <w:r w:rsidR="00F853F8">
        <w:rPr>
          <w:rFonts w:cs="Arial"/>
          <w:sz w:val="22"/>
        </w:rPr>
        <w:instrText xml:space="preserve"> SEQ Figure \* ARABIC </w:instrText>
      </w:r>
      <w:r w:rsidR="00F853F8">
        <w:rPr>
          <w:rFonts w:cs="Arial"/>
          <w:sz w:val="22"/>
        </w:rPr>
        <w:fldChar w:fldCharType="separate"/>
      </w:r>
      <w:r w:rsidR="000709FF">
        <w:rPr>
          <w:rFonts w:cs="Arial"/>
          <w:noProof/>
          <w:sz w:val="22"/>
        </w:rPr>
        <w:t>5</w:t>
      </w:r>
      <w:r w:rsidR="00F853F8">
        <w:rPr>
          <w:rFonts w:cs="Arial"/>
          <w:sz w:val="22"/>
        </w:rPr>
        <w:fldChar w:fldCharType="end"/>
      </w:r>
      <w:bookmarkEnd w:id="26"/>
      <w:r w:rsidRPr="00146275">
        <w:rPr>
          <w:rFonts w:cs="Arial"/>
          <w:sz w:val="22"/>
        </w:rPr>
        <w:t>. Comparison of the relative read frequencies and relative abundances of sampled taxa for each of the four markers. Relative read frequency values are averages of the three replicates.</w:t>
      </w:r>
    </w:p>
    <w:p w14:paraId="2957C748" w14:textId="77777777" w:rsidR="00954108" w:rsidRPr="00797F96" w:rsidRDefault="00954108" w:rsidP="00954108"/>
    <w:p w14:paraId="2957C749" w14:textId="77777777" w:rsidR="00954108" w:rsidRPr="00BE6747" w:rsidRDefault="00954108" w:rsidP="00167617">
      <w:pPr>
        <w:pStyle w:val="Heading2"/>
      </w:pPr>
      <w:r w:rsidRPr="00BE6747">
        <w:t>Cross-talk</w:t>
      </w:r>
    </w:p>
    <w:p w14:paraId="2957C74A" w14:textId="12A06A99" w:rsidR="00954108" w:rsidRDefault="00954108" w:rsidP="008B6B4A">
      <w:pPr>
        <w:spacing w:line="480" w:lineRule="auto"/>
      </w:pPr>
      <w:r w:rsidRPr="00797F96">
        <w:t xml:space="preserve">This phenomenon occurs when a sequence read is assigned to the wrong sample during demultiplexing </w:t>
      </w:r>
      <w:r w:rsidRPr="00797F96">
        <w:fldChar w:fldCharType="begin" w:fldLock="1"/>
      </w:r>
      <w:r w:rsidR="00A63111">
        <w:instrText>ADDIN CSL_CITATION {"citationItems":[{"id":"ITEM-1","itemData":{"author":[{"dropping-particle":"","family":"Edgar","given":"Robert C","non-dropping-particle":"","parse-names":false,"suffix":""}],"container-title":"bioRxiv","id":"ITEM-1","issued":{"date-parts":[["2016"]]},"page":"88666","publisher":"Cold Spring Harbor Labs Journals","title":"UNCROSS: Filtering of high-frequency cross-talk in 16S amplicon reads","type":"article-journal"},"uris":["http://www.mendeley.com/documents/?uuid=d28f97d8-5eba-480c-a320-62b9c9ecc7a3"]}],"mendeley":{"formattedCitation":"(Robert C Edgar 2016)","plainTextFormattedCitation":"(Robert C Edgar 2016)","previouslyFormattedCitation":"(Robert C Edgar, 2016)"},"properties":{"noteIndex":0},"schema":"https://github.com/citation-style-language/schema/raw/master/csl-citation.json"}</w:instrText>
      </w:r>
      <w:r w:rsidRPr="00797F96">
        <w:fldChar w:fldCharType="separate"/>
      </w:r>
      <w:r w:rsidR="00A63111" w:rsidRPr="00A63111">
        <w:rPr>
          <w:noProof/>
        </w:rPr>
        <w:t>(Robert C Edgar 2016)</w:t>
      </w:r>
      <w:r w:rsidRPr="00797F96">
        <w:fldChar w:fldCharType="end"/>
      </w:r>
      <w:r w:rsidRPr="00797F96">
        <w:t>. It was observed through close examination of the blast results and the otu table with taxonomy that there were a number of wrongly placed otus (</w:t>
      </w:r>
      <w:r w:rsidRPr="00797F96">
        <w:fldChar w:fldCharType="begin"/>
      </w:r>
      <w:r w:rsidRPr="00797F96">
        <w:instrText xml:space="preserve"> REF _Ref509599494 \h  \* MERGEFORMAT </w:instrText>
      </w:r>
      <w:r w:rsidRPr="00797F96">
        <w:fldChar w:fldCharType="separate"/>
      </w:r>
      <w:r w:rsidR="001E6B0A" w:rsidRPr="001E6B0A">
        <w:t xml:space="preserve">Table </w:t>
      </w:r>
      <w:r w:rsidR="001E6B0A" w:rsidRPr="001E6B0A">
        <w:rPr>
          <w:noProof/>
        </w:rPr>
        <w:t>10</w:t>
      </w:r>
      <w:r w:rsidRPr="00797F96">
        <w:fldChar w:fldCharType="end"/>
      </w:r>
      <w:r w:rsidRPr="00797F96">
        <w:t xml:space="preserve">). The NF1-18Sr2b, SSUF04-SSUR22 and JB3-JB5 samples were all sequenced in a single </w:t>
      </w:r>
      <w:r w:rsidRPr="00797F96">
        <w:lastRenderedPageBreak/>
        <w:t xml:space="preserve">run. Between the two 18S rDNA markers, the detection of these spurious otus was made possible by the differences in where they aligned with the full-length 18S reference sequences in NCBI. The SSUF04-SSUR22 marker is situated </w:t>
      </w:r>
      <w:proofErr w:type="spellStart"/>
      <w:r w:rsidR="000709FF">
        <w:t>wihin</w:t>
      </w:r>
      <w:proofErr w:type="spellEnd"/>
      <w:r w:rsidRPr="00797F96">
        <w:t xml:space="preserve"> the first 500bp of most of the full-length 18S sequences while the NF1-18Sr2b marker is located much further downstream, around the 1200</w:t>
      </w:r>
      <w:r w:rsidRPr="00797F96">
        <w:rPr>
          <w:vertAlign w:val="superscript"/>
        </w:rPr>
        <w:t>th</w:t>
      </w:r>
      <w:r w:rsidRPr="00797F96">
        <w:t xml:space="preserve"> to 1600</w:t>
      </w:r>
      <w:r w:rsidRPr="00797F96">
        <w:rPr>
          <w:vertAlign w:val="superscript"/>
        </w:rPr>
        <w:t>th</w:t>
      </w:r>
      <w:r w:rsidRPr="00797F96">
        <w:t xml:space="preserve"> base positions. By observing how the otus aligned to the reference sequences, these products of cross-talk could be detected. For cross-talk between JB3-JB5ED and SSUF04-SSUR22, the detection was easier because a simple search of the keyword, 18S in the output file of the blast search against the NCBI database with the JB3-JB5ED otus revealed all the otus that were not COI-based and vice versa. There was zero incidence of NF1-18Sr2b otus in the JB3-JB5ED marker. The 28S-based marker, D3Af-D3Br was not involved in the cross-talk because it was set on a separate run of its own. </w:t>
      </w:r>
    </w:p>
    <w:p w14:paraId="2957C74B" w14:textId="77777777" w:rsidR="00954108" w:rsidRDefault="00954108" w:rsidP="00954108">
      <w:pPr>
        <w:spacing w:after="120"/>
        <w:rPr>
          <w:rFonts w:cs="Arial"/>
        </w:rPr>
      </w:pPr>
    </w:p>
    <w:p w14:paraId="2957C74C" w14:textId="77777777" w:rsidR="00954108" w:rsidRPr="00BE6747" w:rsidRDefault="00954108" w:rsidP="008B6B4A">
      <w:pPr>
        <w:pStyle w:val="Caption"/>
        <w:keepNext/>
        <w:spacing w:line="240" w:lineRule="auto"/>
        <w:rPr>
          <w:rFonts w:cs="Arial"/>
          <w:sz w:val="22"/>
        </w:rPr>
      </w:pPr>
      <w:bookmarkStart w:id="27" w:name="_Ref509599494"/>
      <w:r w:rsidRPr="00BE6747">
        <w:rPr>
          <w:rFonts w:cs="Arial"/>
          <w:sz w:val="22"/>
        </w:rPr>
        <w:t xml:space="preserve">Table </w:t>
      </w:r>
      <w:r w:rsidR="000709FF">
        <w:rPr>
          <w:rFonts w:cs="Arial"/>
          <w:sz w:val="22"/>
        </w:rPr>
        <w:fldChar w:fldCharType="begin"/>
      </w:r>
      <w:r w:rsidR="000709FF">
        <w:rPr>
          <w:rFonts w:cs="Arial"/>
          <w:sz w:val="22"/>
        </w:rPr>
        <w:instrText xml:space="preserve"> SEQ Table \* ARABIC </w:instrText>
      </w:r>
      <w:r w:rsidR="000709FF">
        <w:rPr>
          <w:rFonts w:cs="Arial"/>
          <w:sz w:val="22"/>
        </w:rPr>
        <w:fldChar w:fldCharType="separate"/>
      </w:r>
      <w:r w:rsidR="000709FF">
        <w:rPr>
          <w:rFonts w:cs="Arial"/>
          <w:noProof/>
          <w:sz w:val="22"/>
        </w:rPr>
        <w:t>10</w:t>
      </w:r>
      <w:r w:rsidR="000709FF">
        <w:rPr>
          <w:rFonts w:cs="Arial"/>
          <w:sz w:val="22"/>
        </w:rPr>
        <w:fldChar w:fldCharType="end"/>
      </w:r>
      <w:bookmarkEnd w:id="27"/>
      <w:r w:rsidRPr="00BE6747">
        <w:rPr>
          <w:rFonts w:cs="Arial"/>
          <w:sz w:val="22"/>
        </w:rPr>
        <w:t xml:space="preserve">. Locations and sources of otus identified as products of cross-talk, their read frequencies in the replicates and their taxonomic identities. Number after ‘Otu' are </w:t>
      </w:r>
      <w:proofErr w:type="spellStart"/>
      <w:r w:rsidRPr="00BE6747">
        <w:rPr>
          <w:rFonts w:cs="Arial"/>
          <w:sz w:val="22"/>
        </w:rPr>
        <w:t>otuIDs</w:t>
      </w:r>
      <w:proofErr w:type="spellEnd"/>
      <w:r w:rsidRPr="00BE6747">
        <w:rPr>
          <w:rFonts w:cs="Arial"/>
          <w:sz w:val="22"/>
        </w:rPr>
        <w:t xml:space="preserve"> after clustering.</w:t>
      </w:r>
    </w:p>
    <w:tbl>
      <w:tblPr>
        <w:tblW w:w="5000" w:type="pct"/>
        <w:tblBorders>
          <w:top w:val="single" w:sz="4" w:space="0" w:color="auto"/>
          <w:bottom w:val="single" w:sz="4" w:space="0" w:color="auto"/>
        </w:tblBorders>
        <w:tblLook w:val="04A0" w:firstRow="1" w:lastRow="0" w:firstColumn="1" w:lastColumn="0" w:noHBand="0" w:noVBand="1"/>
      </w:tblPr>
      <w:tblGrid>
        <w:gridCol w:w="1787"/>
        <w:gridCol w:w="1787"/>
        <w:gridCol w:w="893"/>
        <w:gridCol w:w="686"/>
        <w:gridCol w:w="686"/>
        <w:gridCol w:w="686"/>
        <w:gridCol w:w="2495"/>
      </w:tblGrid>
      <w:tr w:rsidR="00954108" w:rsidRPr="00BE6747" w14:paraId="2957C754" w14:textId="77777777" w:rsidTr="00EF5404">
        <w:tc>
          <w:tcPr>
            <w:tcW w:w="991" w:type="pct"/>
            <w:tcBorders>
              <w:top w:val="single" w:sz="4" w:space="0" w:color="auto"/>
              <w:bottom w:val="single" w:sz="4" w:space="0" w:color="auto"/>
            </w:tcBorders>
          </w:tcPr>
          <w:p w14:paraId="2957C74D" w14:textId="77777777" w:rsidR="00954108" w:rsidRPr="00BE6747" w:rsidRDefault="00954108" w:rsidP="008B6B4A">
            <w:pPr>
              <w:spacing w:line="276" w:lineRule="auto"/>
              <w:rPr>
                <w:rFonts w:cs="Arial"/>
                <w:sz w:val="20"/>
              </w:rPr>
            </w:pPr>
            <w:r w:rsidRPr="00BE6747">
              <w:rPr>
                <w:rFonts w:cs="Arial"/>
                <w:sz w:val="20"/>
              </w:rPr>
              <w:t>Location</w:t>
            </w:r>
          </w:p>
        </w:tc>
        <w:tc>
          <w:tcPr>
            <w:tcW w:w="991" w:type="pct"/>
            <w:tcBorders>
              <w:top w:val="single" w:sz="4" w:space="0" w:color="auto"/>
              <w:bottom w:val="single" w:sz="4" w:space="0" w:color="auto"/>
            </w:tcBorders>
          </w:tcPr>
          <w:p w14:paraId="2957C74E" w14:textId="77777777" w:rsidR="00954108" w:rsidRPr="00BE6747" w:rsidRDefault="00954108" w:rsidP="008B6B4A">
            <w:pPr>
              <w:spacing w:line="276" w:lineRule="auto"/>
              <w:rPr>
                <w:rFonts w:cs="Arial"/>
                <w:sz w:val="20"/>
              </w:rPr>
            </w:pPr>
            <w:r w:rsidRPr="00BE6747">
              <w:rPr>
                <w:rFonts w:cs="Arial"/>
                <w:sz w:val="20"/>
              </w:rPr>
              <w:t>Source</w:t>
            </w:r>
          </w:p>
        </w:tc>
        <w:tc>
          <w:tcPr>
            <w:tcW w:w="495" w:type="pct"/>
            <w:tcBorders>
              <w:top w:val="single" w:sz="4" w:space="0" w:color="auto"/>
              <w:bottom w:val="single" w:sz="4" w:space="0" w:color="auto"/>
            </w:tcBorders>
          </w:tcPr>
          <w:p w14:paraId="2957C74F" w14:textId="77777777" w:rsidR="00954108" w:rsidRPr="00BE6747" w:rsidRDefault="00954108" w:rsidP="008B6B4A">
            <w:pPr>
              <w:spacing w:line="276" w:lineRule="auto"/>
              <w:rPr>
                <w:rFonts w:cs="Arial"/>
                <w:sz w:val="20"/>
              </w:rPr>
            </w:pPr>
            <w:r w:rsidRPr="00BE6747">
              <w:rPr>
                <w:rFonts w:cs="Arial"/>
                <w:sz w:val="20"/>
              </w:rPr>
              <w:t xml:space="preserve">otu </w:t>
            </w:r>
          </w:p>
        </w:tc>
        <w:tc>
          <w:tcPr>
            <w:tcW w:w="380" w:type="pct"/>
            <w:tcBorders>
              <w:top w:val="single" w:sz="4" w:space="0" w:color="auto"/>
              <w:bottom w:val="single" w:sz="4" w:space="0" w:color="auto"/>
            </w:tcBorders>
          </w:tcPr>
          <w:p w14:paraId="2957C750" w14:textId="77777777" w:rsidR="00954108" w:rsidRPr="00BE6747" w:rsidRDefault="00954108" w:rsidP="008B6B4A">
            <w:pPr>
              <w:spacing w:line="276" w:lineRule="auto"/>
              <w:rPr>
                <w:rFonts w:cs="Arial"/>
                <w:sz w:val="20"/>
              </w:rPr>
            </w:pPr>
            <w:r w:rsidRPr="00BE6747">
              <w:rPr>
                <w:rFonts w:cs="Arial"/>
                <w:sz w:val="20"/>
              </w:rPr>
              <w:t>MC1</w:t>
            </w:r>
          </w:p>
        </w:tc>
        <w:tc>
          <w:tcPr>
            <w:tcW w:w="380" w:type="pct"/>
            <w:tcBorders>
              <w:top w:val="single" w:sz="4" w:space="0" w:color="auto"/>
              <w:bottom w:val="single" w:sz="4" w:space="0" w:color="auto"/>
            </w:tcBorders>
          </w:tcPr>
          <w:p w14:paraId="2957C751" w14:textId="77777777" w:rsidR="00954108" w:rsidRPr="00BE6747" w:rsidRDefault="00954108" w:rsidP="008B6B4A">
            <w:pPr>
              <w:spacing w:line="276" w:lineRule="auto"/>
              <w:rPr>
                <w:rFonts w:cs="Arial"/>
                <w:sz w:val="20"/>
              </w:rPr>
            </w:pPr>
            <w:r w:rsidRPr="00BE6747">
              <w:rPr>
                <w:rFonts w:cs="Arial"/>
                <w:sz w:val="20"/>
              </w:rPr>
              <w:t>MC2</w:t>
            </w:r>
          </w:p>
        </w:tc>
        <w:tc>
          <w:tcPr>
            <w:tcW w:w="380" w:type="pct"/>
            <w:tcBorders>
              <w:top w:val="single" w:sz="4" w:space="0" w:color="auto"/>
              <w:bottom w:val="single" w:sz="4" w:space="0" w:color="auto"/>
            </w:tcBorders>
          </w:tcPr>
          <w:p w14:paraId="2957C752" w14:textId="77777777" w:rsidR="00954108" w:rsidRPr="00BE6747" w:rsidRDefault="00954108" w:rsidP="008B6B4A">
            <w:pPr>
              <w:spacing w:line="276" w:lineRule="auto"/>
              <w:rPr>
                <w:rFonts w:cs="Arial"/>
                <w:sz w:val="20"/>
              </w:rPr>
            </w:pPr>
            <w:r w:rsidRPr="00BE6747">
              <w:rPr>
                <w:rFonts w:cs="Arial"/>
                <w:sz w:val="20"/>
              </w:rPr>
              <w:t>MC3</w:t>
            </w:r>
          </w:p>
        </w:tc>
        <w:tc>
          <w:tcPr>
            <w:tcW w:w="1383" w:type="pct"/>
            <w:tcBorders>
              <w:top w:val="single" w:sz="4" w:space="0" w:color="auto"/>
              <w:bottom w:val="single" w:sz="4" w:space="0" w:color="auto"/>
            </w:tcBorders>
          </w:tcPr>
          <w:p w14:paraId="2957C753" w14:textId="77777777" w:rsidR="00954108" w:rsidRPr="00BE6747" w:rsidRDefault="00954108" w:rsidP="008B6B4A">
            <w:pPr>
              <w:spacing w:line="276" w:lineRule="auto"/>
              <w:rPr>
                <w:rFonts w:cs="Arial"/>
                <w:sz w:val="20"/>
              </w:rPr>
            </w:pPr>
            <w:r w:rsidRPr="00BE6747">
              <w:rPr>
                <w:rFonts w:cs="Arial"/>
                <w:sz w:val="20"/>
              </w:rPr>
              <w:t>ID</w:t>
            </w:r>
          </w:p>
        </w:tc>
      </w:tr>
      <w:tr w:rsidR="00954108" w:rsidRPr="00BE6747" w14:paraId="2957C779" w14:textId="77777777" w:rsidTr="00EF5404">
        <w:tc>
          <w:tcPr>
            <w:tcW w:w="991" w:type="pct"/>
            <w:tcBorders>
              <w:top w:val="single" w:sz="4" w:space="0" w:color="auto"/>
              <w:bottom w:val="single" w:sz="4" w:space="0" w:color="auto"/>
            </w:tcBorders>
          </w:tcPr>
          <w:p w14:paraId="2957C755" w14:textId="77777777" w:rsidR="00954108" w:rsidRPr="00BE6747" w:rsidRDefault="00954108" w:rsidP="008B6B4A">
            <w:pPr>
              <w:spacing w:line="276" w:lineRule="auto"/>
              <w:rPr>
                <w:rFonts w:cs="Arial"/>
                <w:sz w:val="20"/>
              </w:rPr>
            </w:pPr>
            <w:r w:rsidRPr="00BE6747">
              <w:rPr>
                <w:rFonts w:cs="Arial"/>
                <w:sz w:val="20"/>
              </w:rPr>
              <w:t>NF1-18Sr2b</w:t>
            </w:r>
          </w:p>
        </w:tc>
        <w:tc>
          <w:tcPr>
            <w:tcW w:w="991" w:type="pct"/>
            <w:tcBorders>
              <w:top w:val="single" w:sz="4" w:space="0" w:color="auto"/>
              <w:bottom w:val="single" w:sz="4" w:space="0" w:color="auto"/>
            </w:tcBorders>
          </w:tcPr>
          <w:p w14:paraId="2957C756" w14:textId="77777777" w:rsidR="00954108" w:rsidRPr="00BE6747" w:rsidRDefault="00954108" w:rsidP="008B6B4A">
            <w:pPr>
              <w:spacing w:line="276" w:lineRule="auto"/>
              <w:rPr>
                <w:rFonts w:cs="Arial"/>
                <w:sz w:val="20"/>
              </w:rPr>
            </w:pPr>
            <w:r w:rsidRPr="00BE6747">
              <w:rPr>
                <w:rFonts w:cs="Arial"/>
                <w:sz w:val="20"/>
              </w:rPr>
              <w:t>SSUF04-SSUR22</w:t>
            </w:r>
          </w:p>
          <w:p w14:paraId="2957C757" w14:textId="77777777" w:rsidR="00954108" w:rsidRPr="00BE6747" w:rsidRDefault="00954108" w:rsidP="008B6B4A">
            <w:pPr>
              <w:spacing w:line="276" w:lineRule="auto"/>
              <w:rPr>
                <w:rFonts w:cs="Arial"/>
                <w:sz w:val="20"/>
              </w:rPr>
            </w:pPr>
          </w:p>
          <w:p w14:paraId="2957C758" w14:textId="77777777" w:rsidR="00954108" w:rsidRPr="00BE6747" w:rsidRDefault="00954108" w:rsidP="008B6B4A">
            <w:pPr>
              <w:spacing w:line="276" w:lineRule="auto"/>
              <w:rPr>
                <w:rFonts w:cs="Arial"/>
                <w:sz w:val="20"/>
              </w:rPr>
            </w:pPr>
          </w:p>
          <w:p w14:paraId="2957C759" w14:textId="77777777" w:rsidR="00954108" w:rsidRPr="00BE6747" w:rsidRDefault="00954108" w:rsidP="008B6B4A">
            <w:pPr>
              <w:spacing w:line="276" w:lineRule="auto"/>
              <w:rPr>
                <w:rFonts w:cs="Arial"/>
                <w:sz w:val="20"/>
              </w:rPr>
            </w:pPr>
          </w:p>
          <w:p w14:paraId="2957C75A" w14:textId="77777777" w:rsidR="00954108" w:rsidRPr="00BE6747" w:rsidRDefault="00954108" w:rsidP="008B6B4A">
            <w:pPr>
              <w:spacing w:line="276" w:lineRule="auto"/>
              <w:rPr>
                <w:rFonts w:cs="Arial"/>
                <w:sz w:val="20"/>
              </w:rPr>
            </w:pPr>
            <w:r w:rsidRPr="00BE6747">
              <w:rPr>
                <w:rFonts w:cs="Arial"/>
                <w:sz w:val="20"/>
              </w:rPr>
              <w:t>JB3-JB5ED</w:t>
            </w:r>
          </w:p>
        </w:tc>
        <w:tc>
          <w:tcPr>
            <w:tcW w:w="495" w:type="pct"/>
            <w:tcBorders>
              <w:top w:val="single" w:sz="4" w:space="0" w:color="auto"/>
              <w:bottom w:val="single" w:sz="4" w:space="0" w:color="auto"/>
            </w:tcBorders>
          </w:tcPr>
          <w:p w14:paraId="2957C75B" w14:textId="77777777" w:rsidR="00954108" w:rsidRPr="00BE6747" w:rsidRDefault="00954108" w:rsidP="008B6B4A">
            <w:pPr>
              <w:spacing w:line="276" w:lineRule="auto"/>
              <w:rPr>
                <w:rFonts w:cs="Arial"/>
                <w:sz w:val="20"/>
              </w:rPr>
            </w:pPr>
            <w:r w:rsidRPr="00BE6747">
              <w:rPr>
                <w:rFonts w:cs="Arial"/>
                <w:sz w:val="20"/>
              </w:rPr>
              <w:t>Otu52</w:t>
            </w:r>
          </w:p>
          <w:p w14:paraId="2957C75C" w14:textId="77777777" w:rsidR="00954108" w:rsidRPr="00BE6747" w:rsidRDefault="00954108" w:rsidP="008B6B4A">
            <w:pPr>
              <w:spacing w:line="276" w:lineRule="auto"/>
              <w:rPr>
                <w:rFonts w:cs="Arial"/>
                <w:sz w:val="20"/>
              </w:rPr>
            </w:pPr>
            <w:r w:rsidRPr="00BE6747">
              <w:rPr>
                <w:rFonts w:cs="Arial"/>
                <w:sz w:val="20"/>
              </w:rPr>
              <w:t>Otu79</w:t>
            </w:r>
          </w:p>
          <w:p w14:paraId="2957C75D" w14:textId="77777777" w:rsidR="00954108" w:rsidRPr="00BE6747" w:rsidRDefault="00954108" w:rsidP="008B6B4A">
            <w:pPr>
              <w:spacing w:line="276" w:lineRule="auto"/>
              <w:rPr>
                <w:rFonts w:cs="Arial"/>
                <w:sz w:val="20"/>
              </w:rPr>
            </w:pPr>
            <w:r w:rsidRPr="00BE6747">
              <w:rPr>
                <w:rFonts w:cs="Arial"/>
                <w:sz w:val="20"/>
              </w:rPr>
              <w:t>Otu115</w:t>
            </w:r>
          </w:p>
          <w:p w14:paraId="2957C75E" w14:textId="77777777" w:rsidR="00954108" w:rsidRPr="00BE6747" w:rsidRDefault="00954108" w:rsidP="008B6B4A">
            <w:pPr>
              <w:spacing w:line="276" w:lineRule="auto"/>
              <w:rPr>
                <w:rFonts w:cs="Arial"/>
                <w:sz w:val="20"/>
              </w:rPr>
            </w:pPr>
            <w:r w:rsidRPr="00BE6747">
              <w:rPr>
                <w:rFonts w:cs="Arial"/>
                <w:sz w:val="20"/>
              </w:rPr>
              <w:t>Otu138</w:t>
            </w:r>
          </w:p>
          <w:p w14:paraId="2957C75F" w14:textId="77777777" w:rsidR="00954108" w:rsidRPr="00BE6747" w:rsidRDefault="00954108" w:rsidP="008B6B4A">
            <w:pPr>
              <w:spacing w:line="276" w:lineRule="auto"/>
              <w:rPr>
                <w:rFonts w:cs="Arial"/>
                <w:sz w:val="20"/>
              </w:rPr>
            </w:pPr>
            <w:r w:rsidRPr="00BE6747">
              <w:rPr>
                <w:rFonts w:cs="Arial"/>
                <w:sz w:val="20"/>
              </w:rPr>
              <w:t>Otu69</w:t>
            </w:r>
          </w:p>
          <w:p w14:paraId="2957C760" w14:textId="77777777" w:rsidR="00954108" w:rsidRPr="00BE6747" w:rsidRDefault="00954108" w:rsidP="008B6B4A">
            <w:pPr>
              <w:spacing w:line="276" w:lineRule="auto"/>
              <w:rPr>
                <w:rFonts w:cs="Arial"/>
                <w:sz w:val="20"/>
              </w:rPr>
            </w:pPr>
            <w:r w:rsidRPr="00BE6747">
              <w:rPr>
                <w:rFonts w:cs="Arial"/>
                <w:sz w:val="20"/>
              </w:rPr>
              <w:t>Otu109</w:t>
            </w:r>
          </w:p>
        </w:tc>
        <w:tc>
          <w:tcPr>
            <w:tcW w:w="380" w:type="pct"/>
            <w:tcBorders>
              <w:top w:val="single" w:sz="4" w:space="0" w:color="auto"/>
              <w:bottom w:val="single" w:sz="4" w:space="0" w:color="auto"/>
            </w:tcBorders>
          </w:tcPr>
          <w:p w14:paraId="2957C761" w14:textId="77777777" w:rsidR="00954108" w:rsidRPr="00BE6747" w:rsidRDefault="00954108" w:rsidP="008B6B4A">
            <w:pPr>
              <w:spacing w:line="276" w:lineRule="auto"/>
              <w:rPr>
                <w:rFonts w:cs="Arial"/>
                <w:sz w:val="20"/>
              </w:rPr>
            </w:pPr>
            <w:r w:rsidRPr="00BE6747">
              <w:rPr>
                <w:rFonts w:cs="Arial"/>
                <w:sz w:val="20"/>
              </w:rPr>
              <w:t>10</w:t>
            </w:r>
          </w:p>
          <w:p w14:paraId="2957C762" w14:textId="77777777" w:rsidR="00954108" w:rsidRPr="00BE6747" w:rsidRDefault="00954108" w:rsidP="008B6B4A">
            <w:pPr>
              <w:spacing w:line="276" w:lineRule="auto"/>
              <w:rPr>
                <w:rFonts w:cs="Arial"/>
                <w:sz w:val="20"/>
              </w:rPr>
            </w:pPr>
            <w:r w:rsidRPr="00BE6747">
              <w:rPr>
                <w:rFonts w:cs="Arial"/>
                <w:sz w:val="20"/>
              </w:rPr>
              <w:t>5</w:t>
            </w:r>
          </w:p>
          <w:p w14:paraId="2957C763" w14:textId="77777777" w:rsidR="00954108" w:rsidRPr="00BE6747" w:rsidRDefault="00954108" w:rsidP="008B6B4A">
            <w:pPr>
              <w:spacing w:line="276" w:lineRule="auto"/>
              <w:rPr>
                <w:rFonts w:cs="Arial"/>
                <w:sz w:val="20"/>
              </w:rPr>
            </w:pPr>
            <w:r w:rsidRPr="00BE6747">
              <w:rPr>
                <w:rFonts w:cs="Arial"/>
                <w:sz w:val="20"/>
              </w:rPr>
              <w:t>0</w:t>
            </w:r>
          </w:p>
          <w:p w14:paraId="2957C764" w14:textId="77777777" w:rsidR="00954108" w:rsidRPr="00BE6747" w:rsidRDefault="00954108" w:rsidP="008B6B4A">
            <w:pPr>
              <w:spacing w:line="276" w:lineRule="auto"/>
              <w:rPr>
                <w:rFonts w:cs="Arial"/>
                <w:sz w:val="20"/>
              </w:rPr>
            </w:pPr>
            <w:r w:rsidRPr="00BE6747">
              <w:rPr>
                <w:rFonts w:cs="Arial"/>
                <w:sz w:val="20"/>
              </w:rPr>
              <w:t>1</w:t>
            </w:r>
          </w:p>
          <w:p w14:paraId="2957C765" w14:textId="77777777" w:rsidR="00954108" w:rsidRPr="00BE6747" w:rsidRDefault="00954108" w:rsidP="008B6B4A">
            <w:pPr>
              <w:spacing w:line="276" w:lineRule="auto"/>
              <w:rPr>
                <w:rFonts w:cs="Arial"/>
                <w:sz w:val="20"/>
              </w:rPr>
            </w:pPr>
            <w:r w:rsidRPr="00BE6747">
              <w:rPr>
                <w:rFonts w:cs="Arial"/>
                <w:sz w:val="20"/>
              </w:rPr>
              <w:t>9</w:t>
            </w:r>
          </w:p>
          <w:p w14:paraId="2957C766" w14:textId="77777777" w:rsidR="00954108" w:rsidRPr="00BE6747" w:rsidRDefault="00954108" w:rsidP="008B6B4A">
            <w:pPr>
              <w:spacing w:line="276" w:lineRule="auto"/>
              <w:rPr>
                <w:rFonts w:cs="Arial"/>
                <w:sz w:val="20"/>
              </w:rPr>
            </w:pPr>
            <w:r w:rsidRPr="00BE6747">
              <w:rPr>
                <w:rFonts w:cs="Arial"/>
                <w:sz w:val="20"/>
              </w:rPr>
              <w:t>4</w:t>
            </w:r>
          </w:p>
        </w:tc>
        <w:tc>
          <w:tcPr>
            <w:tcW w:w="380" w:type="pct"/>
            <w:tcBorders>
              <w:top w:val="single" w:sz="4" w:space="0" w:color="auto"/>
              <w:bottom w:val="single" w:sz="4" w:space="0" w:color="auto"/>
            </w:tcBorders>
          </w:tcPr>
          <w:p w14:paraId="2957C767" w14:textId="77777777" w:rsidR="00954108" w:rsidRPr="00BE6747" w:rsidRDefault="00954108" w:rsidP="008B6B4A">
            <w:pPr>
              <w:spacing w:line="276" w:lineRule="auto"/>
              <w:rPr>
                <w:rFonts w:cs="Arial"/>
                <w:sz w:val="20"/>
              </w:rPr>
            </w:pPr>
            <w:r w:rsidRPr="00BE6747">
              <w:rPr>
                <w:rFonts w:cs="Arial"/>
                <w:sz w:val="20"/>
              </w:rPr>
              <w:t>10</w:t>
            </w:r>
          </w:p>
          <w:p w14:paraId="2957C768" w14:textId="77777777" w:rsidR="00954108" w:rsidRPr="00BE6747" w:rsidRDefault="00954108" w:rsidP="008B6B4A">
            <w:pPr>
              <w:spacing w:line="276" w:lineRule="auto"/>
              <w:rPr>
                <w:rFonts w:cs="Arial"/>
                <w:sz w:val="20"/>
              </w:rPr>
            </w:pPr>
            <w:r w:rsidRPr="00BE6747">
              <w:rPr>
                <w:rFonts w:cs="Arial"/>
                <w:sz w:val="20"/>
              </w:rPr>
              <w:t>5</w:t>
            </w:r>
          </w:p>
          <w:p w14:paraId="2957C769" w14:textId="77777777" w:rsidR="00954108" w:rsidRPr="00BE6747" w:rsidRDefault="00954108" w:rsidP="008B6B4A">
            <w:pPr>
              <w:spacing w:line="276" w:lineRule="auto"/>
              <w:rPr>
                <w:rFonts w:cs="Arial"/>
                <w:sz w:val="20"/>
              </w:rPr>
            </w:pPr>
            <w:r w:rsidRPr="00BE6747">
              <w:rPr>
                <w:rFonts w:cs="Arial"/>
                <w:sz w:val="20"/>
              </w:rPr>
              <w:t>1</w:t>
            </w:r>
          </w:p>
          <w:p w14:paraId="2957C76A" w14:textId="77777777" w:rsidR="00954108" w:rsidRPr="00BE6747" w:rsidRDefault="00954108" w:rsidP="008B6B4A">
            <w:pPr>
              <w:spacing w:line="276" w:lineRule="auto"/>
              <w:rPr>
                <w:rFonts w:cs="Arial"/>
                <w:sz w:val="20"/>
              </w:rPr>
            </w:pPr>
            <w:r w:rsidRPr="00BE6747">
              <w:rPr>
                <w:rFonts w:cs="Arial"/>
                <w:sz w:val="20"/>
              </w:rPr>
              <w:t>0</w:t>
            </w:r>
          </w:p>
          <w:p w14:paraId="2957C76B" w14:textId="77777777" w:rsidR="00954108" w:rsidRPr="00BE6747" w:rsidRDefault="00954108" w:rsidP="008B6B4A">
            <w:pPr>
              <w:spacing w:line="276" w:lineRule="auto"/>
              <w:rPr>
                <w:rFonts w:cs="Arial"/>
                <w:sz w:val="20"/>
              </w:rPr>
            </w:pPr>
            <w:r w:rsidRPr="00BE6747">
              <w:rPr>
                <w:rFonts w:cs="Arial"/>
                <w:sz w:val="20"/>
              </w:rPr>
              <w:t>9</w:t>
            </w:r>
          </w:p>
          <w:p w14:paraId="2957C76C" w14:textId="77777777" w:rsidR="00954108" w:rsidRPr="00BE6747" w:rsidRDefault="00954108" w:rsidP="008B6B4A">
            <w:pPr>
              <w:spacing w:line="276" w:lineRule="auto"/>
              <w:rPr>
                <w:rFonts w:cs="Arial"/>
                <w:sz w:val="20"/>
              </w:rPr>
            </w:pPr>
            <w:r w:rsidRPr="00BE6747">
              <w:rPr>
                <w:rFonts w:cs="Arial"/>
                <w:sz w:val="20"/>
              </w:rPr>
              <w:t>4</w:t>
            </w:r>
          </w:p>
        </w:tc>
        <w:tc>
          <w:tcPr>
            <w:tcW w:w="380" w:type="pct"/>
            <w:tcBorders>
              <w:top w:val="single" w:sz="4" w:space="0" w:color="auto"/>
              <w:bottom w:val="single" w:sz="4" w:space="0" w:color="auto"/>
            </w:tcBorders>
          </w:tcPr>
          <w:p w14:paraId="2957C76D" w14:textId="77777777" w:rsidR="00954108" w:rsidRPr="00BE6747" w:rsidRDefault="00954108" w:rsidP="008B6B4A">
            <w:pPr>
              <w:spacing w:line="276" w:lineRule="auto"/>
              <w:rPr>
                <w:rFonts w:cs="Arial"/>
                <w:sz w:val="20"/>
              </w:rPr>
            </w:pPr>
            <w:r w:rsidRPr="00BE6747">
              <w:rPr>
                <w:rFonts w:cs="Arial"/>
                <w:sz w:val="20"/>
              </w:rPr>
              <w:t>18</w:t>
            </w:r>
          </w:p>
          <w:p w14:paraId="2957C76E" w14:textId="77777777" w:rsidR="00954108" w:rsidRPr="00BE6747" w:rsidRDefault="00954108" w:rsidP="008B6B4A">
            <w:pPr>
              <w:spacing w:line="276" w:lineRule="auto"/>
              <w:rPr>
                <w:rFonts w:cs="Arial"/>
                <w:sz w:val="20"/>
              </w:rPr>
            </w:pPr>
            <w:r w:rsidRPr="00BE6747">
              <w:rPr>
                <w:rFonts w:cs="Arial"/>
                <w:sz w:val="20"/>
              </w:rPr>
              <w:t>4</w:t>
            </w:r>
          </w:p>
          <w:p w14:paraId="2957C76F" w14:textId="77777777" w:rsidR="00954108" w:rsidRPr="00BE6747" w:rsidRDefault="00954108" w:rsidP="008B6B4A">
            <w:pPr>
              <w:spacing w:line="276" w:lineRule="auto"/>
              <w:rPr>
                <w:rFonts w:cs="Arial"/>
                <w:sz w:val="20"/>
              </w:rPr>
            </w:pPr>
            <w:r w:rsidRPr="00BE6747">
              <w:rPr>
                <w:rFonts w:cs="Arial"/>
                <w:sz w:val="20"/>
              </w:rPr>
              <w:t>2</w:t>
            </w:r>
          </w:p>
          <w:p w14:paraId="2957C770" w14:textId="77777777" w:rsidR="00954108" w:rsidRPr="00BE6747" w:rsidRDefault="00954108" w:rsidP="008B6B4A">
            <w:pPr>
              <w:spacing w:line="276" w:lineRule="auto"/>
              <w:rPr>
                <w:rFonts w:cs="Arial"/>
                <w:sz w:val="20"/>
              </w:rPr>
            </w:pPr>
            <w:r w:rsidRPr="00BE6747">
              <w:rPr>
                <w:rFonts w:cs="Arial"/>
                <w:sz w:val="20"/>
              </w:rPr>
              <w:t>3</w:t>
            </w:r>
          </w:p>
          <w:p w14:paraId="2957C771" w14:textId="77777777" w:rsidR="00954108" w:rsidRPr="00BE6747" w:rsidRDefault="00954108" w:rsidP="008B6B4A">
            <w:pPr>
              <w:spacing w:line="276" w:lineRule="auto"/>
              <w:rPr>
                <w:rFonts w:cs="Arial"/>
                <w:sz w:val="20"/>
              </w:rPr>
            </w:pPr>
            <w:r w:rsidRPr="00BE6747">
              <w:rPr>
                <w:rFonts w:cs="Arial"/>
                <w:sz w:val="20"/>
              </w:rPr>
              <w:t>6</w:t>
            </w:r>
          </w:p>
          <w:p w14:paraId="2957C772" w14:textId="77777777" w:rsidR="00954108" w:rsidRPr="00BE6747" w:rsidRDefault="00954108" w:rsidP="008B6B4A">
            <w:pPr>
              <w:spacing w:line="276" w:lineRule="auto"/>
              <w:rPr>
                <w:rFonts w:cs="Arial"/>
                <w:sz w:val="20"/>
              </w:rPr>
            </w:pPr>
            <w:r w:rsidRPr="00BE6747">
              <w:rPr>
                <w:rFonts w:cs="Arial"/>
                <w:sz w:val="20"/>
              </w:rPr>
              <w:t>0</w:t>
            </w:r>
          </w:p>
        </w:tc>
        <w:tc>
          <w:tcPr>
            <w:tcW w:w="1383" w:type="pct"/>
            <w:tcBorders>
              <w:top w:val="single" w:sz="4" w:space="0" w:color="auto"/>
              <w:bottom w:val="single" w:sz="4" w:space="0" w:color="auto"/>
            </w:tcBorders>
          </w:tcPr>
          <w:p w14:paraId="2957C773" w14:textId="77777777" w:rsidR="00954108" w:rsidRPr="00BE6747" w:rsidRDefault="00954108" w:rsidP="008B6B4A">
            <w:pPr>
              <w:spacing w:line="276" w:lineRule="auto"/>
              <w:rPr>
                <w:rFonts w:cs="Arial"/>
                <w:i/>
                <w:sz w:val="20"/>
              </w:rPr>
            </w:pPr>
            <w:r w:rsidRPr="00BE6747">
              <w:rPr>
                <w:rFonts w:cs="Arial"/>
                <w:i/>
                <w:sz w:val="20"/>
              </w:rPr>
              <w:t>Prionchulus punctatus</w:t>
            </w:r>
          </w:p>
          <w:p w14:paraId="2957C774" w14:textId="77777777" w:rsidR="00954108" w:rsidRPr="00BE6747" w:rsidRDefault="00954108" w:rsidP="008B6B4A">
            <w:pPr>
              <w:spacing w:line="276" w:lineRule="auto"/>
              <w:rPr>
                <w:rFonts w:cs="Arial"/>
                <w:i/>
                <w:sz w:val="20"/>
              </w:rPr>
            </w:pPr>
            <w:r w:rsidRPr="00BE6747">
              <w:rPr>
                <w:rFonts w:cs="Arial"/>
                <w:i/>
                <w:sz w:val="20"/>
              </w:rPr>
              <w:t>Anatonchus tridentatus</w:t>
            </w:r>
          </w:p>
          <w:p w14:paraId="2957C775" w14:textId="77777777" w:rsidR="00954108" w:rsidRPr="00BE6747" w:rsidRDefault="00954108" w:rsidP="008B6B4A">
            <w:pPr>
              <w:spacing w:line="276" w:lineRule="auto"/>
              <w:rPr>
                <w:rFonts w:cs="Arial"/>
                <w:i/>
                <w:sz w:val="20"/>
              </w:rPr>
            </w:pPr>
            <w:r w:rsidRPr="00BE6747">
              <w:rPr>
                <w:rFonts w:cs="Arial"/>
                <w:i/>
                <w:sz w:val="20"/>
              </w:rPr>
              <w:t>Trichodorus primitivus</w:t>
            </w:r>
          </w:p>
          <w:p w14:paraId="2957C776" w14:textId="77777777" w:rsidR="00954108" w:rsidRPr="00BE6747" w:rsidRDefault="00954108" w:rsidP="008B6B4A">
            <w:pPr>
              <w:spacing w:line="276" w:lineRule="auto"/>
              <w:rPr>
                <w:rFonts w:cs="Arial"/>
                <w:i/>
                <w:sz w:val="20"/>
              </w:rPr>
            </w:pPr>
            <w:r w:rsidRPr="00BE6747">
              <w:rPr>
                <w:rFonts w:cs="Arial"/>
                <w:i/>
                <w:sz w:val="20"/>
              </w:rPr>
              <w:t>Longidorus caespiticola</w:t>
            </w:r>
          </w:p>
          <w:p w14:paraId="2957C777" w14:textId="77777777" w:rsidR="00954108" w:rsidRPr="00BE6747" w:rsidRDefault="00954108" w:rsidP="008B6B4A">
            <w:pPr>
              <w:spacing w:line="276" w:lineRule="auto"/>
              <w:rPr>
                <w:rFonts w:cs="Arial"/>
                <w:sz w:val="20"/>
              </w:rPr>
            </w:pPr>
            <w:r w:rsidRPr="00BE6747">
              <w:rPr>
                <w:rFonts w:cs="Arial"/>
                <w:i/>
                <w:sz w:val="20"/>
              </w:rPr>
              <w:t>Bursaphelenchus</w:t>
            </w:r>
            <w:r w:rsidRPr="00BE6747">
              <w:rPr>
                <w:rFonts w:cs="Arial"/>
                <w:sz w:val="20"/>
              </w:rPr>
              <w:t xml:space="preserve"> sp.</w:t>
            </w:r>
          </w:p>
          <w:p w14:paraId="2957C778" w14:textId="77777777" w:rsidR="00954108" w:rsidRPr="00BE6747" w:rsidRDefault="00954108" w:rsidP="008B6B4A">
            <w:pPr>
              <w:spacing w:line="276" w:lineRule="auto"/>
              <w:rPr>
                <w:rFonts w:cs="Arial"/>
                <w:sz w:val="20"/>
              </w:rPr>
            </w:pPr>
            <w:r w:rsidRPr="00BE6747">
              <w:rPr>
                <w:rFonts w:cs="Arial"/>
                <w:i/>
                <w:sz w:val="20"/>
              </w:rPr>
              <w:t>Bursaphelenchus</w:t>
            </w:r>
            <w:r w:rsidRPr="00BE6747">
              <w:rPr>
                <w:rFonts w:cs="Arial"/>
                <w:sz w:val="20"/>
              </w:rPr>
              <w:t xml:space="preserve"> sp.</w:t>
            </w:r>
          </w:p>
        </w:tc>
      </w:tr>
      <w:tr w:rsidR="00954108" w:rsidRPr="00BE6747" w14:paraId="2957C7B7" w14:textId="77777777" w:rsidTr="00EF5404">
        <w:tc>
          <w:tcPr>
            <w:tcW w:w="991" w:type="pct"/>
            <w:tcBorders>
              <w:top w:val="single" w:sz="4" w:space="0" w:color="auto"/>
              <w:bottom w:val="single" w:sz="4" w:space="0" w:color="auto"/>
            </w:tcBorders>
          </w:tcPr>
          <w:p w14:paraId="2957C77A" w14:textId="77777777" w:rsidR="00954108" w:rsidRPr="00BE6747" w:rsidRDefault="00954108" w:rsidP="008B6B4A">
            <w:pPr>
              <w:spacing w:line="276" w:lineRule="auto"/>
              <w:rPr>
                <w:rFonts w:cs="Arial"/>
                <w:sz w:val="20"/>
              </w:rPr>
            </w:pPr>
            <w:r w:rsidRPr="00BE6747">
              <w:rPr>
                <w:rFonts w:cs="Arial"/>
                <w:sz w:val="20"/>
              </w:rPr>
              <w:t>SSUF04-SSUR22</w:t>
            </w:r>
          </w:p>
        </w:tc>
        <w:tc>
          <w:tcPr>
            <w:tcW w:w="991" w:type="pct"/>
            <w:tcBorders>
              <w:top w:val="single" w:sz="4" w:space="0" w:color="auto"/>
              <w:bottom w:val="single" w:sz="4" w:space="0" w:color="auto"/>
            </w:tcBorders>
          </w:tcPr>
          <w:p w14:paraId="2957C77B" w14:textId="77777777" w:rsidR="00954108" w:rsidRPr="00BE6747" w:rsidRDefault="00954108" w:rsidP="008B6B4A">
            <w:pPr>
              <w:spacing w:line="276" w:lineRule="auto"/>
              <w:rPr>
                <w:rFonts w:cs="Arial"/>
                <w:sz w:val="20"/>
              </w:rPr>
            </w:pPr>
            <w:r w:rsidRPr="00BE6747">
              <w:rPr>
                <w:rFonts w:cs="Arial"/>
                <w:sz w:val="20"/>
              </w:rPr>
              <w:t>NF1-18Sr2b</w:t>
            </w:r>
          </w:p>
          <w:p w14:paraId="2957C77C" w14:textId="77777777" w:rsidR="00954108" w:rsidRPr="00BE6747" w:rsidRDefault="00954108" w:rsidP="008B6B4A">
            <w:pPr>
              <w:spacing w:line="276" w:lineRule="auto"/>
              <w:rPr>
                <w:rFonts w:cs="Arial"/>
                <w:sz w:val="20"/>
              </w:rPr>
            </w:pPr>
          </w:p>
          <w:p w14:paraId="2957C77D" w14:textId="77777777" w:rsidR="00954108" w:rsidRPr="00BE6747" w:rsidRDefault="00954108" w:rsidP="008B6B4A">
            <w:pPr>
              <w:spacing w:line="276" w:lineRule="auto"/>
              <w:rPr>
                <w:rFonts w:cs="Arial"/>
                <w:sz w:val="20"/>
              </w:rPr>
            </w:pPr>
          </w:p>
          <w:p w14:paraId="2957C77E" w14:textId="77777777" w:rsidR="00954108" w:rsidRPr="00BE6747" w:rsidRDefault="00954108" w:rsidP="008B6B4A">
            <w:pPr>
              <w:spacing w:line="276" w:lineRule="auto"/>
              <w:rPr>
                <w:rFonts w:cs="Arial"/>
                <w:sz w:val="20"/>
              </w:rPr>
            </w:pPr>
          </w:p>
          <w:p w14:paraId="2957C77F" w14:textId="77777777" w:rsidR="00954108" w:rsidRPr="00BE6747" w:rsidRDefault="00954108" w:rsidP="008B6B4A">
            <w:pPr>
              <w:spacing w:line="276" w:lineRule="auto"/>
              <w:rPr>
                <w:rFonts w:cs="Arial"/>
                <w:sz w:val="20"/>
              </w:rPr>
            </w:pPr>
          </w:p>
          <w:p w14:paraId="2957C780" w14:textId="77777777" w:rsidR="00954108" w:rsidRPr="00BE6747" w:rsidRDefault="00954108" w:rsidP="008B6B4A">
            <w:pPr>
              <w:spacing w:line="276" w:lineRule="auto"/>
              <w:rPr>
                <w:rFonts w:cs="Arial"/>
                <w:sz w:val="20"/>
              </w:rPr>
            </w:pPr>
          </w:p>
          <w:p w14:paraId="2957C781" w14:textId="77777777" w:rsidR="00954108" w:rsidRPr="00BE6747" w:rsidRDefault="00954108" w:rsidP="008B6B4A">
            <w:pPr>
              <w:spacing w:line="276" w:lineRule="auto"/>
              <w:rPr>
                <w:rFonts w:cs="Arial"/>
                <w:sz w:val="20"/>
              </w:rPr>
            </w:pPr>
          </w:p>
          <w:p w14:paraId="2957C782" w14:textId="77777777" w:rsidR="00954108" w:rsidRPr="00BE6747" w:rsidRDefault="00954108" w:rsidP="008B6B4A">
            <w:pPr>
              <w:spacing w:line="276" w:lineRule="auto"/>
              <w:rPr>
                <w:rFonts w:cs="Arial"/>
                <w:sz w:val="20"/>
              </w:rPr>
            </w:pPr>
          </w:p>
          <w:p w14:paraId="2957C783" w14:textId="77777777" w:rsidR="00954108" w:rsidRPr="00BE6747" w:rsidRDefault="00954108" w:rsidP="008B6B4A">
            <w:pPr>
              <w:spacing w:line="276" w:lineRule="auto"/>
              <w:rPr>
                <w:rFonts w:cs="Arial"/>
                <w:sz w:val="20"/>
              </w:rPr>
            </w:pPr>
          </w:p>
          <w:p w14:paraId="2957C784" w14:textId="77777777" w:rsidR="00954108" w:rsidRPr="00BE6747" w:rsidRDefault="00954108" w:rsidP="008B6B4A">
            <w:pPr>
              <w:spacing w:line="276" w:lineRule="auto"/>
              <w:rPr>
                <w:rFonts w:cs="Arial"/>
                <w:sz w:val="20"/>
              </w:rPr>
            </w:pPr>
            <w:r w:rsidRPr="00BE6747">
              <w:rPr>
                <w:rFonts w:cs="Arial"/>
                <w:sz w:val="20"/>
              </w:rPr>
              <w:t>JB3-JB5ED</w:t>
            </w:r>
          </w:p>
        </w:tc>
        <w:tc>
          <w:tcPr>
            <w:tcW w:w="495" w:type="pct"/>
            <w:tcBorders>
              <w:top w:val="single" w:sz="4" w:space="0" w:color="auto"/>
              <w:bottom w:val="single" w:sz="4" w:space="0" w:color="auto"/>
            </w:tcBorders>
          </w:tcPr>
          <w:p w14:paraId="2957C785" w14:textId="77777777" w:rsidR="00954108" w:rsidRPr="00BE6747" w:rsidRDefault="00954108" w:rsidP="008B6B4A">
            <w:pPr>
              <w:spacing w:line="276" w:lineRule="auto"/>
              <w:rPr>
                <w:rFonts w:cs="Arial"/>
                <w:sz w:val="20"/>
              </w:rPr>
            </w:pPr>
            <w:r w:rsidRPr="00BE6747">
              <w:rPr>
                <w:rFonts w:cs="Arial"/>
                <w:sz w:val="20"/>
              </w:rPr>
              <w:t>Otu67</w:t>
            </w:r>
          </w:p>
          <w:p w14:paraId="2957C786" w14:textId="77777777" w:rsidR="00954108" w:rsidRPr="00BE6747" w:rsidRDefault="00954108" w:rsidP="008B6B4A">
            <w:pPr>
              <w:spacing w:line="276" w:lineRule="auto"/>
              <w:rPr>
                <w:rFonts w:cs="Arial"/>
                <w:sz w:val="20"/>
              </w:rPr>
            </w:pPr>
            <w:r w:rsidRPr="00BE6747">
              <w:rPr>
                <w:rFonts w:cs="Arial"/>
                <w:sz w:val="20"/>
              </w:rPr>
              <w:t>Otu73</w:t>
            </w:r>
          </w:p>
          <w:p w14:paraId="2957C787" w14:textId="77777777" w:rsidR="00954108" w:rsidRPr="00BE6747" w:rsidRDefault="00954108" w:rsidP="008B6B4A">
            <w:pPr>
              <w:spacing w:line="276" w:lineRule="auto"/>
              <w:rPr>
                <w:rFonts w:cs="Arial"/>
                <w:sz w:val="20"/>
              </w:rPr>
            </w:pPr>
            <w:r w:rsidRPr="00BE6747">
              <w:rPr>
                <w:rFonts w:cs="Arial"/>
                <w:sz w:val="20"/>
              </w:rPr>
              <w:t>Otu76</w:t>
            </w:r>
          </w:p>
          <w:p w14:paraId="2957C788" w14:textId="77777777" w:rsidR="00954108" w:rsidRPr="00BE6747" w:rsidRDefault="00954108" w:rsidP="008B6B4A">
            <w:pPr>
              <w:spacing w:line="276" w:lineRule="auto"/>
              <w:rPr>
                <w:rFonts w:cs="Arial"/>
                <w:sz w:val="20"/>
              </w:rPr>
            </w:pPr>
            <w:r w:rsidRPr="00BE6747">
              <w:rPr>
                <w:rFonts w:cs="Arial"/>
                <w:sz w:val="20"/>
              </w:rPr>
              <w:t>Otu77</w:t>
            </w:r>
          </w:p>
          <w:p w14:paraId="2957C789" w14:textId="77777777" w:rsidR="00954108" w:rsidRPr="00BE6747" w:rsidRDefault="00954108" w:rsidP="008B6B4A">
            <w:pPr>
              <w:spacing w:line="276" w:lineRule="auto"/>
              <w:rPr>
                <w:rFonts w:cs="Arial"/>
                <w:sz w:val="20"/>
              </w:rPr>
            </w:pPr>
            <w:r w:rsidRPr="00BE6747">
              <w:rPr>
                <w:rFonts w:cs="Arial"/>
                <w:sz w:val="20"/>
              </w:rPr>
              <w:t>Otu78</w:t>
            </w:r>
          </w:p>
          <w:p w14:paraId="2957C78A" w14:textId="77777777" w:rsidR="00954108" w:rsidRPr="00BE6747" w:rsidRDefault="00954108" w:rsidP="008B6B4A">
            <w:pPr>
              <w:spacing w:line="276" w:lineRule="auto"/>
              <w:rPr>
                <w:rFonts w:cs="Arial"/>
                <w:sz w:val="20"/>
              </w:rPr>
            </w:pPr>
            <w:r w:rsidRPr="00BE6747">
              <w:rPr>
                <w:rFonts w:cs="Arial"/>
                <w:sz w:val="20"/>
              </w:rPr>
              <w:t>Otu90</w:t>
            </w:r>
          </w:p>
          <w:p w14:paraId="2957C78B" w14:textId="77777777" w:rsidR="00954108" w:rsidRPr="00BE6747" w:rsidRDefault="00954108" w:rsidP="008B6B4A">
            <w:pPr>
              <w:spacing w:line="276" w:lineRule="auto"/>
              <w:rPr>
                <w:rFonts w:cs="Arial"/>
                <w:sz w:val="20"/>
              </w:rPr>
            </w:pPr>
            <w:r w:rsidRPr="00BE6747">
              <w:rPr>
                <w:rFonts w:cs="Arial"/>
                <w:sz w:val="20"/>
              </w:rPr>
              <w:t>Otu95</w:t>
            </w:r>
          </w:p>
          <w:p w14:paraId="2957C78C" w14:textId="77777777" w:rsidR="00954108" w:rsidRPr="00BE6747" w:rsidRDefault="00954108" w:rsidP="008B6B4A">
            <w:pPr>
              <w:spacing w:line="276" w:lineRule="auto"/>
              <w:rPr>
                <w:rFonts w:cs="Arial"/>
                <w:sz w:val="20"/>
              </w:rPr>
            </w:pPr>
            <w:r w:rsidRPr="00BE6747">
              <w:rPr>
                <w:rFonts w:cs="Arial"/>
                <w:sz w:val="20"/>
              </w:rPr>
              <w:t>Otu143</w:t>
            </w:r>
          </w:p>
          <w:p w14:paraId="2957C78D" w14:textId="77777777" w:rsidR="00954108" w:rsidRPr="00BE6747" w:rsidRDefault="00954108" w:rsidP="008B6B4A">
            <w:pPr>
              <w:spacing w:line="276" w:lineRule="auto"/>
              <w:rPr>
                <w:rFonts w:cs="Arial"/>
                <w:sz w:val="20"/>
              </w:rPr>
            </w:pPr>
            <w:r w:rsidRPr="00BE6747">
              <w:rPr>
                <w:rFonts w:cs="Arial"/>
                <w:sz w:val="20"/>
              </w:rPr>
              <w:t>Otu155</w:t>
            </w:r>
          </w:p>
          <w:p w14:paraId="2957C78E" w14:textId="77777777" w:rsidR="00954108" w:rsidRPr="00BE6747" w:rsidRDefault="00954108" w:rsidP="008B6B4A">
            <w:pPr>
              <w:spacing w:line="276" w:lineRule="auto"/>
              <w:rPr>
                <w:rFonts w:cs="Arial"/>
                <w:sz w:val="20"/>
              </w:rPr>
            </w:pPr>
            <w:r w:rsidRPr="00BE6747">
              <w:rPr>
                <w:rFonts w:cs="Arial"/>
                <w:sz w:val="20"/>
              </w:rPr>
              <w:t>Otu100</w:t>
            </w:r>
          </w:p>
        </w:tc>
        <w:tc>
          <w:tcPr>
            <w:tcW w:w="380" w:type="pct"/>
            <w:tcBorders>
              <w:top w:val="single" w:sz="4" w:space="0" w:color="auto"/>
              <w:bottom w:val="single" w:sz="4" w:space="0" w:color="auto"/>
            </w:tcBorders>
          </w:tcPr>
          <w:p w14:paraId="2957C78F" w14:textId="77777777" w:rsidR="00954108" w:rsidRPr="00BE6747" w:rsidRDefault="00954108" w:rsidP="008B6B4A">
            <w:pPr>
              <w:spacing w:line="276" w:lineRule="auto"/>
              <w:rPr>
                <w:rFonts w:cs="Arial"/>
                <w:sz w:val="20"/>
              </w:rPr>
            </w:pPr>
            <w:r w:rsidRPr="00BE6747">
              <w:rPr>
                <w:rFonts w:cs="Arial"/>
                <w:sz w:val="20"/>
              </w:rPr>
              <w:t>7</w:t>
            </w:r>
          </w:p>
          <w:p w14:paraId="2957C790" w14:textId="77777777" w:rsidR="00954108" w:rsidRPr="00BE6747" w:rsidRDefault="00954108" w:rsidP="008B6B4A">
            <w:pPr>
              <w:spacing w:line="276" w:lineRule="auto"/>
              <w:rPr>
                <w:rFonts w:cs="Arial"/>
                <w:sz w:val="20"/>
              </w:rPr>
            </w:pPr>
            <w:r w:rsidRPr="00BE6747">
              <w:rPr>
                <w:rFonts w:cs="Arial"/>
                <w:sz w:val="20"/>
              </w:rPr>
              <w:t>4</w:t>
            </w:r>
          </w:p>
          <w:p w14:paraId="2957C791" w14:textId="77777777" w:rsidR="00954108" w:rsidRPr="00BE6747" w:rsidRDefault="00954108" w:rsidP="008B6B4A">
            <w:pPr>
              <w:spacing w:line="276" w:lineRule="auto"/>
              <w:rPr>
                <w:rFonts w:cs="Arial"/>
                <w:sz w:val="20"/>
              </w:rPr>
            </w:pPr>
            <w:r w:rsidRPr="00BE6747">
              <w:rPr>
                <w:rFonts w:cs="Arial"/>
                <w:sz w:val="20"/>
              </w:rPr>
              <w:t>4</w:t>
            </w:r>
          </w:p>
          <w:p w14:paraId="2957C792" w14:textId="77777777" w:rsidR="00954108" w:rsidRPr="00BE6747" w:rsidRDefault="00954108" w:rsidP="008B6B4A">
            <w:pPr>
              <w:spacing w:line="276" w:lineRule="auto"/>
              <w:rPr>
                <w:rFonts w:cs="Arial"/>
                <w:sz w:val="20"/>
              </w:rPr>
            </w:pPr>
            <w:r w:rsidRPr="00BE6747">
              <w:rPr>
                <w:rFonts w:cs="Arial"/>
                <w:sz w:val="20"/>
              </w:rPr>
              <w:t>3</w:t>
            </w:r>
          </w:p>
          <w:p w14:paraId="2957C793" w14:textId="77777777" w:rsidR="00954108" w:rsidRPr="00BE6747" w:rsidRDefault="00954108" w:rsidP="008B6B4A">
            <w:pPr>
              <w:spacing w:line="276" w:lineRule="auto"/>
              <w:rPr>
                <w:rFonts w:cs="Arial"/>
                <w:sz w:val="20"/>
              </w:rPr>
            </w:pPr>
            <w:r w:rsidRPr="00BE6747">
              <w:rPr>
                <w:rFonts w:cs="Arial"/>
                <w:sz w:val="20"/>
              </w:rPr>
              <w:t>3</w:t>
            </w:r>
          </w:p>
          <w:p w14:paraId="2957C794" w14:textId="77777777" w:rsidR="00954108" w:rsidRPr="00BE6747" w:rsidRDefault="00954108" w:rsidP="008B6B4A">
            <w:pPr>
              <w:spacing w:line="276" w:lineRule="auto"/>
              <w:rPr>
                <w:rFonts w:cs="Arial"/>
                <w:sz w:val="20"/>
              </w:rPr>
            </w:pPr>
            <w:r w:rsidRPr="00BE6747">
              <w:rPr>
                <w:rFonts w:cs="Arial"/>
                <w:sz w:val="20"/>
              </w:rPr>
              <w:t>1</w:t>
            </w:r>
          </w:p>
          <w:p w14:paraId="2957C795" w14:textId="77777777" w:rsidR="00954108" w:rsidRPr="00BE6747" w:rsidRDefault="00954108" w:rsidP="008B6B4A">
            <w:pPr>
              <w:spacing w:line="276" w:lineRule="auto"/>
              <w:rPr>
                <w:rFonts w:cs="Arial"/>
                <w:sz w:val="20"/>
              </w:rPr>
            </w:pPr>
            <w:r w:rsidRPr="00BE6747">
              <w:rPr>
                <w:rFonts w:cs="Arial"/>
                <w:sz w:val="20"/>
              </w:rPr>
              <w:t>2</w:t>
            </w:r>
          </w:p>
          <w:p w14:paraId="2957C796" w14:textId="77777777" w:rsidR="00954108" w:rsidRPr="00BE6747" w:rsidRDefault="00954108" w:rsidP="008B6B4A">
            <w:pPr>
              <w:spacing w:line="276" w:lineRule="auto"/>
              <w:rPr>
                <w:rFonts w:cs="Arial"/>
                <w:sz w:val="20"/>
              </w:rPr>
            </w:pPr>
            <w:r w:rsidRPr="00BE6747">
              <w:rPr>
                <w:rFonts w:cs="Arial"/>
                <w:sz w:val="20"/>
              </w:rPr>
              <w:t>2</w:t>
            </w:r>
          </w:p>
          <w:p w14:paraId="2957C797" w14:textId="77777777" w:rsidR="00954108" w:rsidRPr="00BE6747" w:rsidRDefault="00954108" w:rsidP="008B6B4A">
            <w:pPr>
              <w:spacing w:line="276" w:lineRule="auto"/>
              <w:rPr>
                <w:rFonts w:cs="Arial"/>
                <w:sz w:val="20"/>
              </w:rPr>
            </w:pPr>
            <w:r w:rsidRPr="00BE6747">
              <w:rPr>
                <w:rFonts w:cs="Arial"/>
                <w:sz w:val="20"/>
              </w:rPr>
              <w:t>1</w:t>
            </w:r>
          </w:p>
          <w:p w14:paraId="2957C798" w14:textId="77777777" w:rsidR="00954108" w:rsidRPr="00BE6747" w:rsidRDefault="00954108" w:rsidP="008B6B4A">
            <w:pPr>
              <w:spacing w:line="276" w:lineRule="auto"/>
              <w:rPr>
                <w:rFonts w:cs="Arial"/>
                <w:sz w:val="20"/>
              </w:rPr>
            </w:pPr>
            <w:r w:rsidRPr="00BE6747">
              <w:rPr>
                <w:rFonts w:cs="Arial"/>
                <w:sz w:val="20"/>
              </w:rPr>
              <w:t>0</w:t>
            </w:r>
          </w:p>
        </w:tc>
        <w:tc>
          <w:tcPr>
            <w:tcW w:w="380" w:type="pct"/>
            <w:tcBorders>
              <w:top w:val="single" w:sz="4" w:space="0" w:color="auto"/>
              <w:bottom w:val="single" w:sz="4" w:space="0" w:color="auto"/>
            </w:tcBorders>
          </w:tcPr>
          <w:p w14:paraId="2957C799" w14:textId="77777777" w:rsidR="00954108" w:rsidRPr="00BE6747" w:rsidRDefault="00954108" w:rsidP="008B6B4A">
            <w:pPr>
              <w:spacing w:line="276" w:lineRule="auto"/>
              <w:rPr>
                <w:rFonts w:cs="Arial"/>
                <w:sz w:val="20"/>
              </w:rPr>
            </w:pPr>
            <w:r w:rsidRPr="00BE6747">
              <w:rPr>
                <w:rFonts w:cs="Arial"/>
                <w:sz w:val="20"/>
              </w:rPr>
              <w:t>18</w:t>
            </w:r>
          </w:p>
          <w:p w14:paraId="2957C79A" w14:textId="77777777" w:rsidR="00954108" w:rsidRPr="00BE6747" w:rsidRDefault="00954108" w:rsidP="008B6B4A">
            <w:pPr>
              <w:spacing w:line="276" w:lineRule="auto"/>
              <w:rPr>
                <w:rFonts w:cs="Arial"/>
                <w:sz w:val="20"/>
              </w:rPr>
            </w:pPr>
            <w:r w:rsidRPr="00BE6747">
              <w:rPr>
                <w:rFonts w:cs="Arial"/>
                <w:sz w:val="20"/>
              </w:rPr>
              <w:t>10</w:t>
            </w:r>
          </w:p>
          <w:p w14:paraId="2957C79B" w14:textId="77777777" w:rsidR="00954108" w:rsidRPr="00BE6747" w:rsidRDefault="00954108" w:rsidP="008B6B4A">
            <w:pPr>
              <w:spacing w:line="276" w:lineRule="auto"/>
              <w:rPr>
                <w:rFonts w:cs="Arial"/>
                <w:sz w:val="20"/>
              </w:rPr>
            </w:pPr>
            <w:r w:rsidRPr="00BE6747">
              <w:rPr>
                <w:rFonts w:cs="Arial"/>
                <w:sz w:val="20"/>
              </w:rPr>
              <w:t>10</w:t>
            </w:r>
          </w:p>
          <w:p w14:paraId="2957C79C" w14:textId="77777777" w:rsidR="00954108" w:rsidRPr="00BE6747" w:rsidRDefault="00954108" w:rsidP="008B6B4A">
            <w:pPr>
              <w:spacing w:line="276" w:lineRule="auto"/>
              <w:rPr>
                <w:rFonts w:cs="Arial"/>
                <w:sz w:val="20"/>
              </w:rPr>
            </w:pPr>
            <w:r w:rsidRPr="00BE6747">
              <w:rPr>
                <w:rFonts w:cs="Arial"/>
                <w:sz w:val="20"/>
              </w:rPr>
              <w:t>15</w:t>
            </w:r>
          </w:p>
          <w:p w14:paraId="2957C79D" w14:textId="77777777" w:rsidR="00954108" w:rsidRPr="00BE6747" w:rsidRDefault="00954108" w:rsidP="008B6B4A">
            <w:pPr>
              <w:spacing w:line="276" w:lineRule="auto"/>
              <w:rPr>
                <w:rFonts w:cs="Arial"/>
                <w:sz w:val="20"/>
              </w:rPr>
            </w:pPr>
            <w:r w:rsidRPr="00BE6747">
              <w:rPr>
                <w:rFonts w:cs="Arial"/>
                <w:sz w:val="20"/>
              </w:rPr>
              <w:t>7</w:t>
            </w:r>
          </w:p>
          <w:p w14:paraId="2957C79E" w14:textId="77777777" w:rsidR="00954108" w:rsidRPr="00BE6747" w:rsidRDefault="00954108" w:rsidP="008B6B4A">
            <w:pPr>
              <w:spacing w:line="276" w:lineRule="auto"/>
              <w:rPr>
                <w:rFonts w:cs="Arial"/>
                <w:sz w:val="20"/>
              </w:rPr>
            </w:pPr>
            <w:r w:rsidRPr="00BE6747">
              <w:rPr>
                <w:rFonts w:cs="Arial"/>
                <w:sz w:val="20"/>
              </w:rPr>
              <w:t>8</w:t>
            </w:r>
          </w:p>
          <w:p w14:paraId="2957C79F" w14:textId="77777777" w:rsidR="00954108" w:rsidRPr="00BE6747" w:rsidRDefault="00954108" w:rsidP="008B6B4A">
            <w:pPr>
              <w:spacing w:line="276" w:lineRule="auto"/>
              <w:rPr>
                <w:rFonts w:cs="Arial"/>
                <w:sz w:val="20"/>
              </w:rPr>
            </w:pPr>
            <w:r w:rsidRPr="00BE6747">
              <w:rPr>
                <w:rFonts w:cs="Arial"/>
                <w:sz w:val="20"/>
              </w:rPr>
              <w:t>5</w:t>
            </w:r>
          </w:p>
          <w:p w14:paraId="2957C7A0" w14:textId="77777777" w:rsidR="00954108" w:rsidRPr="00BE6747" w:rsidRDefault="00954108" w:rsidP="008B6B4A">
            <w:pPr>
              <w:spacing w:line="276" w:lineRule="auto"/>
              <w:rPr>
                <w:rFonts w:cs="Arial"/>
                <w:sz w:val="20"/>
              </w:rPr>
            </w:pPr>
            <w:r w:rsidRPr="00BE6747">
              <w:rPr>
                <w:rFonts w:cs="Arial"/>
                <w:sz w:val="20"/>
              </w:rPr>
              <w:t>6</w:t>
            </w:r>
          </w:p>
          <w:p w14:paraId="2957C7A1" w14:textId="77777777" w:rsidR="00954108" w:rsidRPr="00BE6747" w:rsidRDefault="00954108" w:rsidP="008B6B4A">
            <w:pPr>
              <w:spacing w:line="276" w:lineRule="auto"/>
              <w:rPr>
                <w:rFonts w:cs="Arial"/>
                <w:sz w:val="20"/>
              </w:rPr>
            </w:pPr>
            <w:r w:rsidRPr="00BE6747">
              <w:rPr>
                <w:rFonts w:cs="Arial"/>
                <w:sz w:val="20"/>
              </w:rPr>
              <w:t>4</w:t>
            </w:r>
          </w:p>
          <w:p w14:paraId="2957C7A2" w14:textId="77777777" w:rsidR="00954108" w:rsidRPr="00BE6747" w:rsidRDefault="00954108" w:rsidP="008B6B4A">
            <w:pPr>
              <w:spacing w:line="276" w:lineRule="auto"/>
              <w:rPr>
                <w:rFonts w:cs="Arial"/>
                <w:sz w:val="20"/>
              </w:rPr>
            </w:pPr>
            <w:r w:rsidRPr="00BE6747">
              <w:rPr>
                <w:rFonts w:cs="Arial"/>
                <w:sz w:val="20"/>
              </w:rPr>
              <w:t>0</w:t>
            </w:r>
          </w:p>
        </w:tc>
        <w:tc>
          <w:tcPr>
            <w:tcW w:w="380" w:type="pct"/>
            <w:tcBorders>
              <w:top w:val="single" w:sz="4" w:space="0" w:color="auto"/>
              <w:bottom w:val="single" w:sz="4" w:space="0" w:color="auto"/>
            </w:tcBorders>
          </w:tcPr>
          <w:p w14:paraId="2957C7A3" w14:textId="77777777" w:rsidR="00954108" w:rsidRPr="00BE6747" w:rsidRDefault="00954108" w:rsidP="008B6B4A">
            <w:pPr>
              <w:spacing w:line="276" w:lineRule="auto"/>
              <w:rPr>
                <w:rFonts w:cs="Arial"/>
                <w:sz w:val="20"/>
              </w:rPr>
            </w:pPr>
            <w:r w:rsidRPr="00BE6747">
              <w:rPr>
                <w:rFonts w:cs="Arial"/>
                <w:sz w:val="20"/>
              </w:rPr>
              <w:t>10</w:t>
            </w:r>
          </w:p>
          <w:p w14:paraId="2957C7A4" w14:textId="77777777" w:rsidR="00954108" w:rsidRPr="00BE6747" w:rsidRDefault="00954108" w:rsidP="008B6B4A">
            <w:pPr>
              <w:spacing w:line="276" w:lineRule="auto"/>
              <w:rPr>
                <w:rFonts w:cs="Arial"/>
                <w:sz w:val="20"/>
              </w:rPr>
            </w:pPr>
            <w:r w:rsidRPr="00BE6747">
              <w:rPr>
                <w:rFonts w:cs="Arial"/>
                <w:sz w:val="20"/>
              </w:rPr>
              <w:t>1</w:t>
            </w:r>
          </w:p>
          <w:p w14:paraId="2957C7A5" w14:textId="77777777" w:rsidR="00954108" w:rsidRPr="00BE6747" w:rsidRDefault="00954108" w:rsidP="008B6B4A">
            <w:pPr>
              <w:spacing w:line="276" w:lineRule="auto"/>
              <w:rPr>
                <w:rFonts w:cs="Arial"/>
                <w:sz w:val="20"/>
              </w:rPr>
            </w:pPr>
            <w:r w:rsidRPr="00BE6747">
              <w:rPr>
                <w:rFonts w:cs="Arial"/>
                <w:sz w:val="20"/>
              </w:rPr>
              <w:t>0</w:t>
            </w:r>
          </w:p>
          <w:p w14:paraId="2957C7A6" w14:textId="77777777" w:rsidR="00954108" w:rsidRPr="00BE6747" w:rsidRDefault="00954108" w:rsidP="008B6B4A">
            <w:pPr>
              <w:spacing w:line="276" w:lineRule="auto"/>
              <w:rPr>
                <w:rFonts w:cs="Arial"/>
                <w:sz w:val="20"/>
              </w:rPr>
            </w:pPr>
            <w:r w:rsidRPr="00BE6747">
              <w:rPr>
                <w:rFonts w:cs="Arial"/>
                <w:sz w:val="20"/>
              </w:rPr>
              <w:t>2</w:t>
            </w:r>
          </w:p>
          <w:p w14:paraId="2957C7A7" w14:textId="77777777" w:rsidR="00954108" w:rsidRPr="00BE6747" w:rsidRDefault="00954108" w:rsidP="008B6B4A">
            <w:pPr>
              <w:spacing w:line="276" w:lineRule="auto"/>
              <w:rPr>
                <w:rFonts w:cs="Arial"/>
                <w:sz w:val="20"/>
              </w:rPr>
            </w:pPr>
            <w:r w:rsidRPr="00BE6747">
              <w:rPr>
                <w:rFonts w:cs="Arial"/>
                <w:sz w:val="20"/>
              </w:rPr>
              <w:t>3</w:t>
            </w:r>
          </w:p>
          <w:p w14:paraId="2957C7A8" w14:textId="77777777" w:rsidR="00954108" w:rsidRPr="00BE6747" w:rsidRDefault="00954108" w:rsidP="008B6B4A">
            <w:pPr>
              <w:spacing w:line="276" w:lineRule="auto"/>
              <w:rPr>
                <w:rFonts w:cs="Arial"/>
                <w:sz w:val="20"/>
              </w:rPr>
            </w:pPr>
            <w:r w:rsidRPr="00BE6747">
              <w:rPr>
                <w:rFonts w:cs="Arial"/>
                <w:sz w:val="20"/>
              </w:rPr>
              <w:t>2</w:t>
            </w:r>
          </w:p>
          <w:p w14:paraId="2957C7A9" w14:textId="77777777" w:rsidR="00954108" w:rsidRPr="00BE6747" w:rsidRDefault="00954108" w:rsidP="008B6B4A">
            <w:pPr>
              <w:spacing w:line="276" w:lineRule="auto"/>
              <w:rPr>
                <w:rFonts w:cs="Arial"/>
                <w:sz w:val="20"/>
              </w:rPr>
            </w:pPr>
            <w:r w:rsidRPr="00BE6747">
              <w:rPr>
                <w:rFonts w:cs="Arial"/>
                <w:sz w:val="20"/>
              </w:rPr>
              <w:t>0</w:t>
            </w:r>
          </w:p>
          <w:p w14:paraId="2957C7AA" w14:textId="77777777" w:rsidR="00954108" w:rsidRPr="00BE6747" w:rsidRDefault="00954108" w:rsidP="008B6B4A">
            <w:pPr>
              <w:spacing w:line="276" w:lineRule="auto"/>
              <w:rPr>
                <w:rFonts w:cs="Arial"/>
                <w:sz w:val="20"/>
              </w:rPr>
            </w:pPr>
            <w:r w:rsidRPr="00BE6747">
              <w:rPr>
                <w:rFonts w:cs="Arial"/>
                <w:sz w:val="20"/>
              </w:rPr>
              <w:t>1</w:t>
            </w:r>
          </w:p>
          <w:p w14:paraId="2957C7AB" w14:textId="77777777" w:rsidR="00954108" w:rsidRPr="00BE6747" w:rsidRDefault="00954108" w:rsidP="008B6B4A">
            <w:pPr>
              <w:spacing w:line="276" w:lineRule="auto"/>
              <w:rPr>
                <w:rFonts w:cs="Arial"/>
                <w:sz w:val="20"/>
              </w:rPr>
            </w:pPr>
            <w:r w:rsidRPr="00BE6747">
              <w:rPr>
                <w:rFonts w:cs="Arial"/>
                <w:sz w:val="20"/>
              </w:rPr>
              <w:t>0</w:t>
            </w:r>
          </w:p>
          <w:p w14:paraId="2957C7AC" w14:textId="77777777" w:rsidR="00954108" w:rsidRPr="00BE6747" w:rsidRDefault="00954108" w:rsidP="008B6B4A">
            <w:pPr>
              <w:spacing w:line="276" w:lineRule="auto"/>
              <w:rPr>
                <w:rFonts w:cs="Arial"/>
                <w:sz w:val="20"/>
              </w:rPr>
            </w:pPr>
            <w:r w:rsidRPr="00BE6747">
              <w:rPr>
                <w:rFonts w:cs="Arial"/>
                <w:sz w:val="20"/>
              </w:rPr>
              <w:t>7</w:t>
            </w:r>
          </w:p>
        </w:tc>
        <w:tc>
          <w:tcPr>
            <w:tcW w:w="1383" w:type="pct"/>
            <w:tcBorders>
              <w:top w:val="single" w:sz="4" w:space="0" w:color="auto"/>
              <w:bottom w:val="single" w:sz="4" w:space="0" w:color="auto"/>
            </w:tcBorders>
          </w:tcPr>
          <w:p w14:paraId="2957C7AD" w14:textId="77777777" w:rsidR="00954108" w:rsidRPr="00BE6747" w:rsidRDefault="00954108" w:rsidP="008B6B4A">
            <w:pPr>
              <w:spacing w:line="276" w:lineRule="auto"/>
              <w:rPr>
                <w:rFonts w:cs="Arial"/>
                <w:i/>
                <w:sz w:val="20"/>
              </w:rPr>
            </w:pPr>
            <w:r w:rsidRPr="00BE6747">
              <w:rPr>
                <w:rFonts w:cs="Arial"/>
                <w:i/>
                <w:sz w:val="20"/>
              </w:rPr>
              <w:t>Prionchulus punctatus</w:t>
            </w:r>
          </w:p>
          <w:p w14:paraId="2957C7AE" w14:textId="77777777" w:rsidR="00954108" w:rsidRPr="00BE6747" w:rsidRDefault="00954108" w:rsidP="008B6B4A">
            <w:pPr>
              <w:spacing w:line="276" w:lineRule="auto"/>
              <w:rPr>
                <w:rFonts w:cs="Arial"/>
                <w:i/>
                <w:sz w:val="20"/>
              </w:rPr>
            </w:pPr>
            <w:r w:rsidRPr="00BE6747">
              <w:rPr>
                <w:rFonts w:cs="Arial"/>
                <w:i/>
                <w:sz w:val="20"/>
              </w:rPr>
              <w:t>Steinernema carpocapsae</w:t>
            </w:r>
          </w:p>
          <w:p w14:paraId="2957C7AF" w14:textId="77777777" w:rsidR="00954108" w:rsidRPr="00BE6747" w:rsidRDefault="00954108" w:rsidP="008B6B4A">
            <w:pPr>
              <w:spacing w:line="276" w:lineRule="auto"/>
              <w:rPr>
                <w:rFonts w:cs="Arial"/>
                <w:sz w:val="20"/>
              </w:rPr>
            </w:pPr>
            <w:r w:rsidRPr="00BE6747">
              <w:rPr>
                <w:rFonts w:cs="Arial"/>
                <w:i/>
                <w:sz w:val="20"/>
              </w:rPr>
              <w:t xml:space="preserve">Tripyla </w:t>
            </w:r>
            <w:r w:rsidRPr="00BE6747">
              <w:rPr>
                <w:rFonts w:cs="Arial"/>
                <w:sz w:val="20"/>
              </w:rPr>
              <w:t>sp.</w:t>
            </w:r>
          </w:p>
          <w:p w14:paraId="2957C7B0" w14:textId="77777777" w:rsidR="00954108" w:rsidRPr="00BE6747" w:rsidRDefault="00954108" w:rsidP="008B6B4A">
            <w:pPr>
              <w:spacing w:line="276" w:lineRule="auto"/>
              <w:rPr>
                <w:rFonts w:cs="Arial"/>
                <w:i/>
                <w:sz w:val="20"/>
              </w:rPr>
            </w:pPr>
            <w:r w:rsidRPr="00BE6747">
              <w:rPr>
                <w:rFonts w:cs="Arial"/>
                <w:i/>
                <w:sz w:val="20"/>
              </w:rPr>
              <w:t xml:space="preserve">Pristionchus </w:t>
            </w:r>
            <w:proofErr w:type="spellStart"/>
            <w:r w:rsidRPr="00BE6747">
              <w:rPr>
                <w:rFonts w:cs="Arial"/>
                <w:i/>
                <w:sz w:val="20"/>
              </w:rPr>
              <w:t>lheritieri</w:t>
            </w:r>
            <w:proofErr w:type="spellEnd"/>
          </w:p>
          <w:p w14:paraId="2957C7B1" w14:textId="77777777" w:rsidR="00954108" w:rsidRPr="00BE6747" w:rsidRDefault="00954108" w:rsidP="008B6B4A">
            <w:pPr>
              <w:spacing w:line="276" w:lineRule="auto"/>
              <w:rPr>
                <w:rFonts w:cs="Arial"/>
                <w:i/>
                <w:sz w:val="20"/>
              </w:rPr>
            </w:pPr>
            <w:r w:rsidRPr="00BE6747">
              <w:rPr>
                <w:rFonts w:cs="Arial"/>
                <w:i/>
                <w:sz w:val="20"/>
              </w:rPr>
              <w:t>Ditylenchus dipsaci</w:t>
            </w:r>
          </w:p>
          <w:p w14:paraId="2957C7B2" w14:textId="77777777" w:rsidR="00954108" w:rsidRPr="00BE6747" w:rsidRDefault="00954108" w:rsidP="008B6B4A">
            <w:pPr>
              <w:spacing w:line="276" w:lineRule="auto"/>
              <w:rPr>
                <w:rFonts w:cs="Arial"/>
                <w:i/>
                <w:sz w:val="20"/>
              </w:rPr>
            </w:pPr>
            <w:r w:rsidRPr="00BE6747">
              <w:rPr>
                <w:rFonts w:cs="Arial"/>
                <w:i/>
                <w:sz w:val="20"/>
              </w:rPr>
              <w:t>Longidorus caespiticola</w:t>
            </w:r>
          </w:p>
          <w:p w14:paraId="2957C7B3" w14:textId="77777777" w:rsidR="00954108" w:rsidRPr="00BE6747" w:rsidRDefault="00954108" w:rsidP="008B6B4A">
            <w:pPr>
              <w:spacing w:line="276" w:lineRule="auto"/>
              <w:rPr>
                <w:rFonts w:cs="Arial"/>
                <w:i/>
                <w:sz w:val="20"/>
              </w:rPr>
            </w:pPr>
            <w:r w:rsidRPr="00BE6747">
              <w:rPr>
                <w:rFonts w:cs="Arial"/>
                <w:i/>
                <w:sz w:val="20"/>
              </w:rPr>
              <w:t>Globodera pallida</w:t>
            </w:r>
          </w:p>
          <w:p w14:paraId="2957C7B4" w14:textId="77777777" w:rsidR="00954108" w:rsidRPr="00BE6747" w:rsidRDefault="00954108" w:rsidP="008B6B4A">
            <w:pPr>
              <w:spacing w:line="276" w:lineRule="auto"/>
              <w:rPr>
                <w:rFonts w:cs="Arial"/>
                <w:i/>
                <w:sz w:val="20"/>
              </w:rPr>
            </w:pPr>
            <w:r w:rsidRPr="00BE6747">
              <w:rPr>
                <w:rFonts w:cs="Arial"/>
                <w:i/>
                <w:sz w:val="20"/>
              </w:rPr>
              <w:t xml:space="preserve">Rhabditis cf. </w:t>
            </w:r>
            <w:proofErr w:type="spellStart"/>
            <w:r w:rsidRPr="00BE6747">
              <w:rPr>
                <w:rFonts w:cs="Arial"/>
                <w:i/>
                <w:sz w:val="20"/>
              </w:rPr>
              <w:t>terricola</w:t>
            </w:r>
            <w:proofErr w:type="spellEnd"/>
          </w:p>
          <w:p w14:paraId="2957C7B5" w14:textId="77777777" w:rsidR="00954108" w:rsidRPr="00BE6747" w:rsidRDefault="00954108" w:rsidP="008B6B4A">
            <w:pPr>
              <w:spacing w:line="276" w:lineRule="auto"/>
              <w:rPr>
                <w:rFonts w:cs="Arial"/>
                <w:sz w:val="20"/>
              </w:rPr>
            </w:pPr>
            <w:r w:rsidRPr="00BE6747">
              <w:rPr>
                <w:rFonts w:cs="Arial"/>
                <w:sz w:val="20"/>
              </w:rPr>
              <w:t>Uncultured nematodes</w:t>
            </w:r>
          </w:p>
          <w:p w14:paraId="2957C7B6" w14:textId="77777777" w:rsidR="00954108" w:rsidRPr="00BE6747" w:rsidRDefault="00954108" w:rsidP="008B6B4A">
            <w:pPr>
              <w:spacing w:line="276" w:lineRule="auto"/>
              <w:rPr>
                <w:rFonts w:cs="Arial"/>
                <w:sz w:val="20"/>
              </w:rPr>
            </w:pPr>
            <w:proofErr w:type="spellStart"/>
            <w:r w:rsidRPr="00BE6747">
              <w:rPr>
                <w:rFonts w:cs="Arial"/>
                <w:i/>
                <w:sz w:val="20"/>
              </w:rPr>
              <w:t>Crossogaster</w:t>
            </w:r>
            <w:proofErr w:type="spellEnd"/>
            <w:r w:rsidRPr="00BE6747">
              <w:rPr>
                <w:rFonts w:cs="Arial"/>
                <w:i/>
                <w:sz w:val="20"/>
              </w:rPr>
              <w:t xml:space="preserve"> </w:t>
            </w:r>
            <w:r w:rsidRPr="00BE6747">
              <w:rPr>
                <w:rFonts w:cs="Arial"/>
                <w:sz w:val="20"/>
              </w:rPr>
              <w:t>sp.</w:t>
            </w:r>
          </w:p>
        </w:tc>
      </w:tr>
      <w:tr w:rsidR="00954108" w:rsidRPr="00BE6747" w14:paraId="2957C7D8" w14:textId="77777777" w:rsidTr="00EF5404">
        <w:tc>
          <w:tcPr>
            <w:tcW w:w="991" w:type="pct"/>
            <w:tcBorders>
              <w:top w:val="single" w:sz="4" w:space="0" w:color="auto"/>
            </w:tcBorders>
          </w:tcPr>
          <w:p w14:paraId="2957C7B8" w14:textId="77777777" w:rsidR="00954108" w:rsidRPr="00BE6747" w:rsidRDefault="00954108" w:rsidP="008B6B4A">
            <w:pPr>
              <w:spacing w:line="276" w:lineRule="auto"/>
              <w:rPr>
                <w:rFonts w:cs="Arial"/>
                <w:sz w:val="20"/>
              </w:rPr>
            </w:pPr>
            <w:r w:rsidRPr="00BE6747">
              <w:rPr>
                <w:rFonts w:cs="Arial"/>
                <w:sz w:val="20"/>
              </w:rPr>
              <w:t>JB3-JB5ED</w:t>
            </w:r>
          </w:p>
        </w:tc>
        <w:tc>
          <w:tcPr>
            <w:tcW w:w="991" w:type="pct"/>
            <w:tcBorders>
              <w:top w:val="single" w:sz="4" w:space="0" w:color="auto"/>
            </w:tcBorders>
          </w:tcPr>
          <w:p w14:paraId="2957C7B9" w14:textId="77777777" w:rsidR="00954108" w:rsidRPr="00BE6747" w:rsidRDefault="00954108" w:rsidP="008B6B4A">
            <w:pPr>
              <w:spacing w:line="276" w:lineRule="auto"/>
              <w:rPr>
                <w:rFonts w:cs="Arial"/>
                <w:sz w:val="20"/>
              </w:rPr>
            </w:pPr>
            <w:r w:rsidRPr="00BE6747">
              <w:rPr>
                <w:rFonts w:cs="Arial"/>
                <w:sz w:val="20"/>
              </w:rPr>
              <w:t>SSUF04-SSUR22</w:t>
            </w:r>
          </w:p>
        </w:tc>
        <w:tc>
          <w:tcPr>
            <w:tcW w:w="495" w:type="pct"/>
            <w:tcBorders>
              <w:top w:val="single" w:sz="4" w:space="0" w:color="auto"/>
            </w:tcBorders>
          </w:tcPr>
          <w:p w14:paraId="2957C7BA" w14:textId="77777777" w:rsidR="00954108" w:rsidRPr="00BE6747" w:rsidRDefault="00954108" w:rsidP="008B6B4A">
            <w:pPr>
              <w:spacing w:line="276" w:lineRule="auto"/>
              <w:rPr>
                <w:rFonts w:cs="Arial"/>
                <w:sz w:val="20"/>
              </w:rPr>
            </w:pPr>
            <w:r w:rsidRPr="00BE6747">
              <w:rPr>
                <w:rFonts w:cs="Arial"/>
                <w:sz w:val="20"/>
              </w:rPr>
              <w:t>Otu45</w:t>
            </w:r>
          </w:p>
          <w:p w14:paraId="2957C7BB" w14:textId="77777777" w:rsidR="00954108" w:rsidRPr="00BE6747" w:rsidRDefault="00954108" w:rsidP="008B6B4A">
            <w:pPr>
              <w:spacing w:line="276" w:lineRule="auto"/>
              <w:rPr>
                <w:rFonts w:cs="Arial"/>
                <w:sz w:val="20"/>
              </w:rPr>
            </w:pPr>
            <w:r w:rsidRPr="00BE6747">
              <w:rPr>
                <w:rFonts w:cs="Arial"/>
                <w:sz w:val="20"/>
              </w:rPr>
              <w:t>Otu47</w:t>
            </w:r>
          </w:p>
          <w:p w14:paraId="2957C7BC" w14:textId="77777777" w:rsidR="00954108" w:rsidRPr="00BE6747" w:rsidRDefault="00954108" w:rsidP="008B6B4A">
            <w:pPr>
              <w:spacing w:line="276" w:lineRule="auto"/>
              <w:rPr>
                <w:rFonts w:cs="Arial"/>
                <w:sz w:val="20"/>
              </w:rPr>
            </w:pPr>
            <w:r w:rsidRPr="00BE6747">
              <w:rPr>
                <w:rFonts w:cs="Arial"/>
                <w:sz w:val="20"/>
              </w:rPr>
              <w:t>Otu48</w:t>
            </w:r>
          </w:p>
          <w:p w14:paraId="2957C7BD" w14:textId="77777777" w:rsidR="00954108" w:rsidRPr="00BE6747" w:rsidRDefault="00954108" w:rsidP="008B6B4A">
            <w:pPr>
              <w:spacing w:line="276" w:lineRule="auto"/>
              <w:rPr>
                <w:rFonts w:cs="Arial"/>
                <w:sz w:val="20"/>
              </w:rPr>
            </w:pPr>
            <w:r w:rsidRPr="00BE6747">
              <w:rPr>
                <w:rFonts w:cs="Arial"/>
                <w:sz w:val="20"/>
              </w:rPr>
              <w:t>Otu63</w:t>
            </w:r>
          </w:p>
          <w:p w14:paraId="2957C7BE" w14:textId="77777777" w:rsidR="00954108" w:rsidRPr="00BE6747" w:rsidRDefault="00954108" w:rsidP="008B6B4A">
            <w:pPr>
              <w:spacing w:line="276" w:lineRule="auto"/>
              <w:rPr>
                <w:rFonts w:cs="Arial"/>
                <w:sz w:val="20"/>
              </w:rPr>
            </w:pPr>
            <w:r w:rsidRPr="00BE6747">
              <w:rPr>
                <w:rFonts w:cs="Arial"/>
                <w:sz w:val="20"/>
              </w:rPr>
              <w:t>Otu66</w:t>
            </w:r>
          </w:p>
          <w:p w14:paraId="2957C7BF" w14:textId="77777777" w:rsidR="00954108" w:rsidRPr="00BE6747" w:rsidRDefault="00954108" w:rsidP="008B6B4A">
            <w:pPr>
              <w:spacing w:line="276" w:lineRule="auto"/>
              <w:rPr>
                <w:rFonts w:cs="Arial"/>
                <w:sz w:val="20"/>
              </w:rPr>
            </w:pPr>
            <w:r w:rsidRPr="00BE6747">
              <w:rPr>
                <w:rFonts w:cs="Arial"/>
                <w:sz w:val="20"/>
              </w:rPr>
              <w:t>Otu69</w:t>
            </w:r>
          </w:p>
        </w:tc>
        <w:tc>
          <w:tcPr>
            <w:tcW w:w="380" w:type="pct"/>
            <w:tcBorders>
              <w:top w:val="single" w:sz="4" w:space="0" w:color="auto"/>
            </w:tcBorders>
          </w:tcPr>
          <w:p w14:paraId="2957C7C0" w14:textId="77777777" w:rsidR="00954108" w:rsidRPr="00BE6747" w:rsidRDefault="00954108" w:rsidP="008B6B4A">
            <w:pPr>
              <w:spacing w:line="276" w:lineRule="auto"/>
              <w:rPr>
                <w:rFonts w:cs="Arial"/>
                <w:sz w:val="20"/>
              </w:rPr>
            </w:pPr>
            <w:r w:rsidRPr="00BE6747">
              <w:rPr>
                <w:rFonts w:cs="Arial"/>
                <w:sz w:val="20"/>
              </w:rPr>
              <w:t>4</w:t>
            </w:r>
          </w:p>
          <w:p w14:paraId="2957C7C1" w14:textId="77777777" w:rsidR="00954108" w:rsidRPr="00BE6747" w:rsidRDefault="00954108" w:rsidP="008B6B4A">
            <w:pPr>
              <w:spacing w:line="276" w:lineRule="auto"/>
              <w:rPr>
                <w:rFonts w:cs="Arial"/>
                <w:sz w:val="20"/>
              </w:rPr>
            </w:pPr>
            <w:r w:rsidRPr="00BE6747">
              <w:rPr>
                <w:rFonts w:cs="Arial"/>
                <w:sz w:val="20"/>
              </w:rPr>
              <w:t>5</w:t>
            </w:r>
          </w:p>
          <w:p w14:paraId="2957C7C2" w14:textId="77777777" w:rsidR="00954108" w:rsidRPr="00BE6747" w:rsidRDefault="00954108" w:rsidP="008B6B4A">
            <w:pPr>
              <w:spacing w:line="276" w:lineRule="auto"/>
              <w:rPr>
                <w:rFonts w:cs="Arial"/>
                <w:sz w:val="20"/>
              </w:rPr>
            </w:pPr>
            <w:r w:rsidRPr="00BE6747">
              <w:rPr>
                <w:rFonts w:cs="Arial"/>
                <w:sz w:val="20"/>
              </w:rPr>
              <w:t>7</w:t>
            </w:r>
          </w:p>
          <w:p w14:paraId="2957C7C3" w14:textId="77777777" w:rsidR="00954108" w:rsidRPr="00BE6747" w:rsidRDefault="00954108" w:rsidP="008B6B4A">
            <w:pPr>
              <w:spacing w:line="276" w:lineRule="auto"/>
              <w:rPr>
                <w:rFonts w:cs="Arial"/>
                <w:sz w:val="20"/>
              </w:rPr>
            </w:pPr>
            <w:r w:rsidRPr="00BE6747">
              <w:rPr>
                <w:rFonts w:cs="Arial"/>
                <w:sz w:val="20"/>
              </w:rPr>
              <w:t>1</w:t>
            </w:r>
          </w:p>
          <w:p w14:paraId="2957C7C4" w14:textId="77777777" w:rsidR="00954108" w:rsidRPr="00BE6747" w:rsidRDefault="00954108" w:rsidP="008B6B4A">
            <w:pPr>
              <w:spacing w:line="276" w:lineRule="auto"/>
              <w:rPr>
                <w:rFonts w:cs="Arial"/>
                <w:sz w:val="20"/>
              </w:rPr>
            </w:pPr>
            <w:r w:rsidRPr="00BE6747">
              <w:rPr>
                <w:rFonts w:cs="Arial"/>
                <w:sz w:val="20"/>
              </w:rPr>
              <w:t>2</w:t>
            </w:r>
          </w:p>
          <w:p w14:paraId="2957C7C5" w14:textId="77777777" w:rsidR="00954108" w:rsidRPr="00BE6747" w:rsidRDefault="00954108" w:rsidP="008B6B4A">
            <w:pPr>
              <w:spacing w:line="276" w:lineRule="auto"/>
              <w:rPr>
                <w:rFonts w:cs="Arial"/>
                <w:sz w:val="20"/>
              </w:rPr>
            </w:pPr>
            <w:r w:rsidRPr="00BE6747">
              <w:rPr>
                <w:rFonts w:cs="Arial"/>
                <w:sz w:val="20"/>
              </w:rPr>
              <w:t>3</w:t>
            </w:r>
          </w:p>
        </w:tc>
        <w:tc>
          <w:tcPr>
            <w:tcW w:w="380" w:type="pct"/>
            <w:tcBorders>
              <w:top w:val="single" w:sz="4" w:space="0" w:color="auto"/>
            </w:tcBorders>
          </w:tcPr>
          <w:p w14:paraId="2957C7C6" w14:textId="77777777" w:rsidR="00954108" w:rsidRPr="00BE6747" w:rsidRDefault="00954108" w:rsidP="008B6B4A">
            <w:pPr>
              <w:spacing w:line="276" w:lineRule="auto"/>
              <w:rPr>
                <w:rFonts w:cs="Arial"/>
                <w:sz w:val="20"/>
              </w:rPr>
            </w:pPr>
            <w:r w:rsidRPr="00BE6747">
              <w:rPr>
                <w:rFonts w:cs="Arial"/>
                <w:sz w:val="20"/>
              </w:rPr>
              <w:t>6</w:t>
            </w:r>
          </w:p>
          <w:p w14:paraId="2957C7C7" w14:textId="77777777" w:rsidR="00954108" w:rsidRPr="00BE6747" w:rsidRDefault="00954108" w:rsidP="008B6B4A">
            <w:pPr>
              <w:spacing w:line="276" w:lineRule="auto"/>
              <w:rPr>
                <w:rFonts w:cs="Arial"/>
                <w:sz w:val="20"/>
              </w:rPr>
            </w:pPr>
            <w:r w:rsidRPr="00BE6747">
              <w:rPr>
                <w:rFonts w:cs="Arial"/>
                <w:sz w:val="20"/>
              </w:rPr>
              <w:t>3</w:t>
            </w:r>
          </w:p>
          <w:p w14:paraId="2957C7C8" w14:textId="77777777" w:rsidR="00954108" w:rsidRPr="00BE6747" w:rsidRDefault="00954108" w:rsidP="008B6B4A">
            <w:pPr>
              <w:spacing w:line="276" w:lineRule="auto"/>
              <w:rPr>
                <w:rFonts w:cs="Arial"/>
                <w:sz w:val="20"/>
              </w:rPr>
            </w:pPr>
            <w:r w:rsidRPr="00BE6747">
              <w:rPr>
                <w:rFonts w:cs="Arial"/>
                <w:sz w:val="20"/>
              </w:rPr>
              <w:t>0</w:t>
            </w:r>
          </w:p>
          <w:p w14:paraId="2957C7C9" w14:textId="77777777" w:rsidR="00954108" w:rsidRPr="00BE6747" w:rsidRDefault="00954108" w:rsidP="008B6B4A">
            <w:pPr>
              <w:spacing w:line="276" w:lineRule="auto"/>
              <w:rPr>
                <w:rFonts w:cs="Arial"/>
                <w:sz w:val="20"/>
              </w:rPr>
            </w:pPr>
            <w:r w:rsidRPr="00BE6747">
              <w:rPr>
                <w:rFonts w:cs="Arial"/>
                <w:sz w:val="20"/>
              </w:rPr>
              <w:t>1</w:t>
            </w:r>
          </w:p>
          <w:p w14:paraId="2957C7CA" w14:textId="77777777" w:rsidR="00954108" w:rsidRPr="00BE6747" w:rsidRDefault="00954108" w:rsidP="008B6B4A">
            <w:pPr>
              <w:spacing w:line="276" w:lineRule="auto"/>
              <w:rPr>
                <w:rFonts w:cs="Arial"/>
                <w:sz w:val="20"/>
              </w:rPr>
            </w:pPr>
            <w:r w:rsidRPr="00BE6747">
              <w:rPr>
                <w:rFonts w:cs="Arial"/>
                <w:sz w:val="20"/>
              </w:rPr>
              <w:t>3</w:t>
            </w:r>
          </w:p>
          <w:p w14:paraId="2957C7CB" w14:textId="77777777" w:rsidR="00954108" w:rsidRPr="00BE6747" w:rsidRDefault="00954108" w:rsidP="008B6B4A">
            <w:pPr>
              <w:spacing w:line="276" w:lineRule="auto"/>
              <w:rPr>
                <w:rFonts w:cs="Arial"/>
                <w:sz w:val="20"/>
              </w:rPr>
            </w:pPr>
            <w:r w:rsidRPr="00BE6747">
              <w:rPr>
                <w:rFonts w:cs="Arial"/>
                <w:sz w:val="20"/>
              </w:rPr>
              <w:t>2</w:t>
            </w:r>
          </w:p>
        </w:tc>
        <w:tc>
          <w:tcPr>
            <w:tcW w:w="380" w:type="pct"/>
            <w:tcBorders>
              <w:top w:val="single" w:sz="4" w:space="0" w:color="auto"/>
            </w:tcBorders>
          </w:tcPr>
          <w:p w14:paraId="2957C7CC" w14:textId="77777777" w:rsidR="00954108" w:rsidRPr="00BE6747" w:rsidRDefault="00954108" w:rsidP="008B6B4A">
            <w:pPr>
              <w:spacing w:line="276" w:lineRule="auto"/>
              <w:rPr>
                <w:rFonts w:cs="Arial"/>
                <w:sz w:val="20"/>
              </w:rPr>
            </w:pPr>
            <w:r w:rsidRPr="00BE6747">
              <w:rPr>
                <w:rFonts w:cs="Arial"/>
                <w:sz w:val="20"/>
              </w:rPr>
              <w:t>4</w:t>
            </w:r>
          </w:p>
          <w:p w14:paraId="2957C7CD" w14:textId="77777777" w:rsidR="00954108" w:rsidRPr="00BE6747" w:rsidRDefault="00954108" w:rsidP="008B6B4A">
            <w:pPr>
              <w:spacing w:line="276" w:lineRule="auto"/>
              <w:rPr>
                <w:rFonts w:cs="Arial"/>
                <w:sz w:val="20"/>
              </w:rPr>
            </w:pPr>
            <w:r w:rsidRPr="00BE6747">
              <w:rPr>
                <w:rFonts w:cs="Arial"/>
                <w:sz w:val="20"/>
              </w:rPr>
              <w:t>0</w:t>
            </w:r>
          </w:p>
          <w:p w14:paraId="2957C7CE" w14:textId="77777777" w:rsidR="00954108" w:rsidRPr="00BE6747" w:rsidRDefault="00954108" w:rsidP="008B6B4A">
            <w:pPr>
              <w:spacing w:line="276" w:lineRule="auto"/>
              <w:rPr>
                <w:rFonts w:cs="Arial"/>
                <w:sz w:val="20"/>
              </w:rPr>
            </w:pPr>
            <w:r w:rsidRPr="00BE6747">
              <w:rPr>
                <w:rFonts w:cs="Arial"/>
                <w:sz w:val="20"/>
              </w:rPr>
              <w:t>0</w:t>
            </w:r>
          </w:p>
          <w:p w14:paraId="2957C7CF" w14:textId="77777777" w:rsidR="00954108" w:rsidRPr="00BE6747" w:rsidRDefault="00954108" w:rsidP="008B6B4A">
            <w:pPr>
              <w:spacing w:line="276" w:lineRule="auto"/>
              <w:rPr>
                <w:rFonts w:cs="Arial"/>
                <w:sz w:val="20"/>
              </w:rPr>
            </w:pPr>
            <w:r w:rsidRPr="00BE6747">
              <w:rPr>
                <w:rFonts w:cs="Arial"/>
                <w:sz w:val="20"/>
              </w:rPr>
              <w:t>1</w:t>
            </w:r>
          </w:p>
          <w:p w14:paraId="2957C7D0" w14:textId="77777777" w:rsidR="00954108" w:rsidRPr="00BE6747" w:rsidRDefault="00954108" w:rsidP="008B6B4A">
            <w:pPr>
              <w:spacing w:line="276" w:lineRule="auto"/>
              <w:rPr>
                <w:rFonts w:cs="Arial"/>
                <w:sz w:val="20"/>
              </w:rPr>
            </w:pPr>
            <w:r w:rsidRPr="00BE6747">
              <w:rPr>
                <w:rFonts w:cs="Arial"/>
                <w:sz w:val="20"/>
              </w:rPr>
              <w:t>0</w:t>
            </w:r>
          </w:p>
          <w:p w14:paraId="2957C7D1" w14:textId="77777777" w:rsidR="00954108" w:rsidRPr="00BE6747" w:rsidRDefault="00954108" w:rsidP="008B6B4A">
            <w:pPr>
              <w:spacing w:line="276" w:lineRule="auto"/>
              <w:rPr>
                <w:rFonts w:cs="Arial"/>
                <w:sz w:val="20"/>
              </w:rPr>
            </w:pPr>
            <w:r w:rsidRPr="00BE6747">
              <w:rPr>
                <w:rFonts w:cs="Arial"/>
                <w:sz w:val="20"/>
              </w:rPr>
              <w:t>0</w:t>
            </w:r>
          </w:p>
        </w:tc>
        <w:tc>
          <w:tcPr>
            <w:tcW w:w="1383" w:type="pct"/>
            <w:tcBorders>
              <w:top w:val="single" w:sz="4" w:space="0" w:color="auto"/>
            </w:tcBorders>
          </w:tcPr>
          <w:p w14:paraId="2957C7D2" w14:textId="77777777" w:rsidR="00954108" w:rsidRPr="00BE6747" w:rsidRDefault="00954108" w:rsidP="008B6B4A">
            <w:pPr>
              <w:spacing w:line="276" w:lineRule="auto"/>
              <w:rPr>
                <w:rFonts w:cs="Arial"/>
                <w:i/>
                <w:sz w:val="20"/>
              </w:rPr>
            </w:pPr>
            <w:r w:rsidRPr="00BE6747">
              <w:rPr>
                <w:rFonts w:cs="Arial"/>
                <w:i/>
                <w:sz w:val="20"/>
              </w:rPr>
              <w:t>Anatonchus tridentatus</w:t>
            </w:r>
          </w:p>
          <w:p w14:paraId="2957C7D3" w14:textId="77777777" w:rsidR="00954108" w:rsidRPr="00BE6747" w:rsidRDefault="00954108" w:rsidP="008B6B4A">
            <w:pPr>
              <w:spacing w:line="276" w:lineRule="auto"/>
              <w:rPr>
                <w:rFonts w:cs="Arial"/>
                <w:i/>
                <w:sz w:val="20"/>
              </w:rPr>
            </w:pPr>
            <w:r w:rsidRPr="00BE6747">
              <w:rPr>
                <w:rFonts w:cs="Arial"/>
                <w:i/>
                <w:sz w:val="20"/>
              </w:rPr>
              <w:t>Trichodorus primitivus</w:t>
            </w:r>
          </w:p>
          <w:p w14:paraId="2957C7D4" w14:textId="77777777" w:rsidR="00954108" w:rsidRPr="00BE6747" w:rsidRDefault="00954108" w:rsidP="008B6B4A">
            <w:pPr>
              <w:spacing w:line="276" w:lineRule="auto"/>
              <w:rPr>
                <w:rFonts w:cs="Arial"/>
                <w:i/>
                <w:sz w:val="20"/>
              </w:rPr>
            </w:pPr>
            <w:r w:rsidRPr="00BE6747">
              <w:rPr>
                <w:rFonts w:cs="Arial"/>
                <w:i/>
                <w:sz w:val="20"/>
              </w:rPr>
              <w:t xml:space="preserve">Mylonchulus </w:t>
            </w:r>
          </w:p>
          <w:p w14:paraId="2957C7D5" w14:textId="77777777" w:rsidR="00954108" w:rsidRPr="00BE6747" w:rsidRDefault="00954108" w:rsidP="008B6B4A">
            <w:pPr>
              <w:spacing w:line="276" w:lineRule="auto"/>
              <w:rPr>
                <w:rFonts w:cs="Arial"/>
                <w:i/>
                <w:sz w:val="20"/>
              </w:rPr>
            </w:pPr>
            <w:r w:rsidRPr="00BE6747">
              <w:rPr>
                <w:rFonts w:cs="Arial"/>
                <w:i/>
                <w:sz w:val="20"/>
              </w:rPr>
              <w:t>Steinernema carpocapsae</w:t>
            </w:r>
          </w:p>
          <w:p w14:paraId="2957C7D6" w14:textId="77777777" w:rsidR="00954108" w:rsidRPr="00BE6747" w:rsidRDefault="00954108" w:rsidP="008B6B4A">
            <w:pPr>
              <w:spacing w:line="276" w:lineRule="auto"/>
              <w:rPr>
                <w:rFonts w:cs="Arial"/>
                <w:sz w:val="20"/>
              </w:rPr>
            </w:pPr>
            <w:r w:rsidRPr="00BE6747">
              <w:rPr>
                <w:rFonts w:cs="Arial"/>
                <w:i/>
                <w:sz w:val="20"/>
              </w:rPr>
              <w:t xml:space="preserve">Tripyla </w:t>
            </w:r>
            <w:r w:rsidRPr="00BE6747">
              <w:rPr>
                <w:rFonts w:cs="Arial"/>
                <w:sz w:val="20"/>
              </w:rPr>
              <w:t>sp.</w:t>
            </w:r>
          </w:p>
          <w:p w14:paraId="2957C7D7" w14:textId="77777777" w:rsidR="00954108" w:rsidRPr="00BE6747" w:rsidRDefault="00954108" w:rsidP="008B6B4A">
            <w:pPr>
              <w:spacing w:line="276" w:lineRule="auto"/>
              <w:rPr>
                <w:rFonts w:cs="Arial"/>
                <w:i/>
                <w:sz w:val="20"/>
              </w:rPr>
            </w:pPr>
            <w:r w:rsidRPr="00BE6747">
              <w:rPr>
                <w:rFonts w:cs="Arial"/>
                <w:i/>
                <w:sz w:val="20"/>
              </w:rPr>
              <w:t>Longidorus caespiticola</w:t>
            </w:r>
          </w:p>
        </w:tc>
      </w:tr>
    </w:tbl>
    <w:p w14:paraId="2957C7D9" w14:textId="77777777" w:rsidR="00954108" w:rsidRPr="00BE6747" w:rsidRDefault="00954108" w:rsidP="00954108">
      <w:pPr>
        <w:pStyle w:val="NoSpacing"/>
        <w:jc w:val="both"/>
      </w:pPr>
    </w:p>
    <w:p w14:paraId="2957C7E9" w14:textId="7F72992A" w:rsidR="00954108" w:rsidRPr="00BE6747" w:rsidRDefault="00954108" w:rsidP="00167617">
      <w:pPr>
        <w:pStyle w:val="Heading1"/>
      </w:pPr>
      <w:r w:rsidRPr="00BE6747">
        <w:lastRenderedPageBreak/>
        <w:t>Discussion</w:t>
      </w:r>
    </w:p>
    <w:p w14:paraId="2957C7EA" w14:textId="16889E2E" w:rsidR="00954108" w:rsidRDefault="00954108" w:rsidP="008B6B4A">
      <w:pPr>
        <w:spacing w:line="480" w:lineRule="auto"/>
      </w:pPr>
      <w:r w:rsidRPr="00BA128F">
        <w:t>Taxonomic coverage is very cruci</w:t>
      </w:r>
      <w:r w:rsidR="000709FF">
        <w:t>al to any metabarcoding study. The a</w:t>
      </w:r>
      <w:r w:rsidRPr="00BA128F">
        <w:t xml:space="preserve">bility of a marker to recover as many taxa as possible could easily be one of the main benchmarks for determining its suitability for metabarcoding. With the main objective here being to evaluate four widely used markers for how suitable they are for metabarcoding of nematodes, this discussion will be focussed only on how the markers performed based on a consensus of all the assignment approaches and not on the differences in performance of the taxonomy assignment methods themselves. This subject is well covered in </w:t>
      </w:r>
      <w:r w:rsidRPr="00BA128F">
        <w:fldChar w:fldCharType="begin" w:fldLock="1"/>
      </w:r>
      <w:r w:rsidR="00A63111">
        <w:instrText>ADDIN CSL_CITATION {"citationItems":[{"id":"ITEM-1","itemData":{"author":[{"dropping-particle":"","family":"Holovachov","given":"Oleksandr","non-dropping-particle":"","parse-names":false,"suffix":""},{"dropping-particle":"","family":"Haenel","given":"Quiterie","non-dropping-particle":"","parse-names":false,"suffix":""},{"dropping-particle":"","family":"Bourlat","given":"Sarah J","non-dropping-particle":"","parse-names":false,"suffix":""},{"dropping-particle":"","family":"Jondelius","given":"Ulf","non-dropping-particle":"","parse-names":false,"suffix":""}],"container-title":"arXiv preprint arXiv:1704.05412","id":"ITEM-1","issued":{"date-parts":[["2017"]]},"title":"Taxonomy assignment approach determines the efficiency of identification of metabarcodes in marine nematodes","type":"article-journal"},"uris":["http://www.mendeley.com/documents/?uuid=f9b56c3d-f1f7-4ee3-89b1-b54d9e002250"]}],"mendeley":{"formattedCitation":"(Holovachov et al. 2017)","plainTextFormattedCitation":"(Holovachov et al. 2017)","previouslyFormattedCitation":"(Holovachov et al., 2017)"},"properties":{"noteIndex":0},"schema":"https://github.com/citation-style-language/schema/raw/master/csl-citation.json"}</w:instrText>
      </w:r>
      <w:r w:rsidRPr="00BA128F">
        <w:fldChar w:fldCharType="separate"/>
      </w:r>
      <w:r w:rsidR="00A63111" w:rsidRPr="00A63111">
        <w:rPr>
          <w:noProof/>
        </w:rPr>
        <w:t>(Holovachov et al. 2017)</w:t>
      </w:r>
      <w:r w:rsidRPr="00BA128F">
        <w:fldChar w:fldCharType="end"/>
      </w:r>
      <w:r w:rsidRPr="00BA128F">
        <w:t xml:space="preserve"> for some aquatic nematodes. The results </w:t>
      </w:r>
      <w:r w:rsidR="000709FF">
        <w:t xml:space="preserve">of the current study </w:t>
      </w:r>
      <w:r w:rsidRPr="00BA128F">
        <w:t xml:space="preserve">have shown that despite some recommendations to adopt COI-based markers </w:t>
      </w:r>
      <w:r w:rsidRPr="00BA128F">
        <w:fldChar w:fldCharType="begin" w:fldLock="1"/>
      </w:r>
      <w:r w:rsidR="00A63111">
        <w:instrText>ADDIN CSL_CITATION {"citationItems":[{"id":"ITEM-1","itemData":{"ISSN":"2045-7758","author":[{"dropping-particle":"","family":"Peham","given":"Thomas","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container-title":"Ecology and Evolution","id":"ITEM-1","issued":{"date-parts":[["2017"]]},"publisher":"Wiley Online Library","title":"Are we ready to detect nematode diversity by next generation sequencing?","type":"article-journal"},"uris":["http://www.mendeley.com/documents/?uuid=0fde63cb-df75-4655-8fe5-8552a5a875b5"]},{"id":"ITEM-2","itemData":{"ISSN":"1755-0998","author":[{"dropping-particle":"","family":"Prosser","given":"Sean W J","non-dropping-particle":"","parse-names":false,"suffix":""},{"dropping-particle":"","family":"Velarde‐Aguilar","given":"Maria G","non-dropping-particle":"","parse-names":false,"suffix":""},{"dropping-particle":"","family":"León‐Règagnon","given":"Virginia","non-dropping-particle":"","parse-names":false,"suffix":""},{"dropping-particle":"","family":"Hebert","given":"Paul D N","non-dropping-particle":"","parse-names":false,"suffix":""}],"container-title":"Molecular Ecology Resources","id":"ITEM-2","issue":"6","issued":{"date-parts":[["2013"]]},"page":"1108-1115","publisher":"Wiley Online Library","title":"Advancing nematode barcoding: a primer cocktail for the cytochrome c oxidase subunit I gene from vertebrate parasitic nematodes","type":"article-journal","volume":"13"},"uris":["http://www.mendeley.com/documents/?uuid=c51abde3-4fe0-4655-a653-c49fcd3e3315"]}],"mendeley":{"formattedCitation":"(Prosser et al. 2013, Peham et al. 2017)","plainTextFormattedCitation":"(Prosser et al. 2013, Peham et al. 2017)","previouslyFormattedCitation":"(Peham et al., 2017; Prosser, Velarde‐Aguilar, León‐Règagnon, &amp; Hebert, 2013)"},"properties":{"noteIndex":0},"schema":"https://github.com/citation-style-language/schema/raw/master/csl-citation.json"}</w:instrText>
      </w:r>
      <w:r w:rsidRPr="00BA128F">
        <w:fldChar w:fldCharType="separate"/>
      </w:r>
      <w:r w:rsidR="00A63111" w:rsidRPr="00A63111">
        <w:rPr>
          <w:noProof/>
        </w:rPr>
        <w:t>(Prosser et al. 2013, Peham et al. 2017)</w:t>
      </w:r>
      <w:r w:rsidRPr="00BA128F">
        <w:fldChar w:fldCharType="end"/>
      </w:r>
      <w:r w:rsidRPr="00BA128F">
        <w:t xml:space="preserve">, there is still significant amount of effort needed to get this region ready as a barcode marker for nematodes. Besides being a region with currently poor taxonomic coverage, </w:t>
      </w:r>
      <w:r w:rsidR="000709FF">
        <w:t xml:space="preserve">the </w:t>
      </w:r>
      <w:r w:rsidRPr="00BA128F">
        <w:t xml:space="preserve">lack of a comprehensive reference database strongly hampers its adoption for nematode metabarcoding in a manner similar to other animal groups such birds, fishes and insects. Although the length of the JB3-JB5ED </w:t>
      </w:r>
      <w:r w:rsidR="000709FF">
        <w:t>gives it the appropriate size</w:t>
      </w:r>
      <w:r w:rsidRPr="00BA128F">
        <w:t xml:space="preserve"> for application on a wide array of NGS platforms, it has the same limitation as other COI-based markers–their primer annealing sites are not sufficiently conserved across the diversity of groups such nematodes </w:t>
      </w:r>
      <w:r w:rsidRPr="00BA128F">
        <w:fldChar w:fldCharType="begin" w:fldLock="1"/>
      </w:r>
      <w:r w:rsidR="00A63111">
        <w:instrText>ADDIN CSL_CITATION {"citationItems":[{"id":"ITEM-1","itemData":{"ISSN":"1744-9561","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72116d4-1fbc-4cb5-abc4-6bad6b40bd19"]}],"mendeley":{"formattedCitation":"(Deagle et al. 2014)","plainTextFormattedCitation":"(Deagle et al. 2014)","previouslyFormattedCitation":"(Deagle et al., 2014)"},"properties":{"noteIndex":0},"schema":"https://github.com/citation-style-language/schema/raw/master/csl-citation.json"}</w:instrText>
      </w:r>
      <w:r w:rsidRPr="00BA128F">
        <w:fldChar w:fldCharType="separate"/>
      </w:r>
      <w:r w:rsidR="00A63111" w:rsidRPr="00A63111">
        <w:rPr>
          <w:noProof/>
        </w:rPr>
        <w:t>(Deagle et al. 2014)</w:t>
      </w:r>
      <w:r w:rsidRPr="00BA128F">
        <w:fldChar w:fldCharType="end"/>
      </w:r>
      <w:r w:rsidRPr="00BA128F">
        <w:t xml:space="preserve">. </w:t>
      </w:r>
      <w:r w:rsidR="000709FF">
        <w:t xml:space="preserve">Nonetheless, </w:t>
      </w:r>
      <w:r w:rsidRPr="00BA128F">
        <w:t>the fact that only two taxa could be assigned taxonomy may not necessarily mean that these were the only taxa that were successfully recovered. It is suspected that the absence of sequences in the reference database that covered the location of this marker may have led to the failure of otus from some the sampled taxa to be correctly assigned taxonomy.</w:t>
      </w:r>
    </w:p>
    <w:p w14:paraId="2957C7EB" w14:textId="77777777" w:rsidR="00167617" w:rsidRPr="00BA128F" w:rsidRDefault="00167617" w:rsidP="008B6B4A">
      <w:pPr>
        <w:spacing w:line="480" w:lineRule="auto"/>
      </w:pPr>
    </w:p>
    <w:p w14:paraId="2957C7EC" w14:textId="77777777" w:rsidR="00954108" w:rsidRDefault="00954108" w:rsidP="008B6B4A">
      <w:pPr>
        <w:spacing w:line="480" w:lineRule="auto"/>
      </w:pPr>
      <w:r w:rsidRPr="00BA128F">
        <w:t xml:space="preserve">Another marker whose poor coverage could be attributed to insufficient matching reference sequences was the 18S rDNA-based SSUF04-SSUR22. Being part of a region that is supposedly well conserved and with a large collection of reference sequences, particularly for </w:t>
      </w:r>
      <w:r w:rsidRPr="00BA128F">
        <w:lastRenderedPageBreak/>
        <w:t xml:space="preserve">nematodes, the failure to detect eight members of the mock community was not the expected outcome. However, the issue with this marker is its location within the full-length 18S rDNA operon. As mentioned earlier, this marker is situated within the first 500 bp of the 18S rDNA region and so unless the entire length of the 18S rDNA or this specific region are covered by a reference sequence, the reference is likely to not contain the homologous region for this maker. Although this marker has been used in a number of metagenetic studies involving meiofauna (Fonseca et al. 2010; Bik et al. 2012), its coverage within a diverse mock community has never been evaluated. Creer et al. (2010) examined the homology of their amplification primers to ~170 aligned sequences of nematodes and showed that 100% of base pair positions are conserved in the nematode sequences which supports this argument in suggesting that primer mismatch may not be the issue with this marker. Nonetheless, it is still popular for studies involving marine nematodes. For soil nematodes, however, there is still a number of taxa whose full SSU sequences need to be made available to make this marker broadly suitable. </w:t>
      </w:r>
    </w:p>
    <w:p w14:paraId="2957C7ED" w14:textId="77777777" w:rsidR="00167617" w:rsidRPr="00BA128F" w:rsidRDefault="00167617" w:rsidP="008B6B4A">
      <w:pPr>
        <w:spacing w:line="480" w:lineRule="auto"/>
      </w:pPr>
    </w:p>
    <w:p w14:paraId="2957C7EE" w14:textId="754CFA7A" w:rsidR="00954108" w:rsidRDefault="00954108" w:rsidP="008B6B4A">
      <w:pPr>
        <w:spacing w:line="480" w:lineRule="auto"/>
      </w:pPr>
      <w:r w:rsidRPr="00BA128F">
        <w:t xml:space="preserve">The </w:t>
      </w:r>
      <w:r w:rsidR="00BA7BCC">
        <w:t>D2-D3 expansion segment</w:t>
      </w:r>
      <w:r w:rsidR="00BA7BCC" w:rsidRPr="00BA128F">
        <w:t xml:space="preserve"> </w:t>
      </w:r>
      <w:r w:rsidR="00BA7BCC">
        <w:t xml:space="preserve">of </w:t>
      </w:r>
      <w:r w:rsidRPr="00BA128F">
        <w:t>28</w:t>
      </w:r>
      <w:r w:rsidR="00BA7BCC">
        <w:t>S rDNA region may be the region besides the 18S rDNA region</w:t>
      </w:r>
      <w:r w:rsidRPr="00BA128F">
        <w:t xml:space="preserve"> that has just the right amount of conservation and variability for a perfect barcode marker. The region spanning these two high variability segments have also been the focus of phylogenetic studies for various groups of soil nematodes </w:t>
      </w:r>
      <w:r w:rsidRPr="00BA128F">
        <w:fldChar w:fldCharType="begin" w:fldLock="1"/>
      </w:r>
      <w:r w:rsidR="00A63111">
        <w:instrText>ADDIN CSL_CITATION {"citationItems":[{"id":"ITEM-1","itemData":{"ISSN":"0031-9465","author":[{"dropping-particle":"","family":"DOUDA","given":"Ondřej","non-dropping-particle":"","parse-names":false,"suffix":""},{"dropping-particle":"","family":"Marek","given":"Martin","non-dropping-particle":"","parse-names":false,"suffix":""},{"dropping-particle":"","family":"Zouhar","given":"Miloslav","non-dropping-particle":"","parse-names":false,"suffix":""},{"dropping-particle":"","family":"RYŠÁNEK","given":"Pavel","non-dropping-particle":"","parse-names":false,"suffix":""}],"container-title":"Phytopathologia Mediterranea","id":"ITEM-1","issued":{"date-parts":[["2013"]]},"page":"84-97","publisher":"JSTOR","title":"Insights into the structure and phylogeny of the 28S rRNA expansion segments D2 and D3 of the plant-infecting nematodes from the genus Ditylenchus (Nematoda: Anguinidae)","type":"article-journal"},"uris":["http://www.mendeley.com/documents/?uuid=dd00a3c9-4376-487a-9161-1e71e72ff408"]},{"id":"ITEM-2","itemData":{"author":[{"dropping-particle":"","family":"Kaplan","given":"D T","non-dropping-particle":"","parse-names":false,"suffix":""},{"dropping-particle":"","family":"Thomas","given":"W K","non-dropping-particle":"","parse-names":false,"suffix":""},{"dropping-particle":"","family":"Frisse","given":"L M","non-dropping-particle":"","parse-names":false,"suffix":""},{"dropping-particle":"","family":"Sarah","given":"Jean Louis","non-dropping-particle":"","parse-names":false,"suffix":""},{"dropping-particle":"","family":"Stanton","given":"Julie M","non-dropping-particle":"","parse-names":false,"suffix":""},{"dropping-particle":"","family":"Speijer","given":"P R","non-dropping-particle":"","parse-names":false,"suffix":""},{"dropping-particle":"","family":"Marin","given":"D H","non-dropping-particle":"","parse-names":false,"suffix":""},{"dropping-particle":"","family":"Opperman","given":"C H","non-dropping-particle":"","parse-names":false,"suffix":""}],"container-title":"Journal of Nematology","id":"ITEM-2","issue":"2","issued":{"date-parts":[["2000"]]},"page":"134","publisher":"Society of Nematologists","title":"Phylogenetic analysis of geographically diverse Radopholus similis via rDNA sequence reveals a monomorphic motif","type":"article-journal","volume":"32"},"uris":["http://www.mendeley.com/documents/?uuid=728184c5-4eae-46bf-b00e-71e579ba7dbb"]},{"id":"ITEM-3","itemData":{"ISSN":"0008-4301","author":[{"dropping-particle":"","family":"Litvaitis","given":"Marianne K","non-dropping-particle":"","parse-names":false,"suffix":""},{"dropping-particle":"","family":"Bates","given":"Jeffrey W","non-dropping-particle":"","parse-names":false,"suffix":""},{"dropping-particle":"","family":"Hope","given":"W Duane","non-dropping-particle":"","parse-names":false,"suffix":""},{"dropping-particle":"","family":"Moens","given":"Tom","non-dropping-particle":"","parse-names":false,"suffix":""}],"container-title":"Canadian Journal of Zoology","id":"ITEM-3","issue":"6","issued":{"date-parts":[["2000"]]},"page":"911-922","publisher":"NRC Research Press","title":"Inferring a classification of the Adenophorea (Nematoda) from nucleotide sequences of the D3 expansion segment (26/28S rDNA)","type":"article-journal","volume":"78"},"uris":["http://www.mendeley.com/documents/?uuid=b4cdccc1-2d76-4295-b281-788515cdc577"]},{"id":"ITEM-4","itemData":{"ISSN":"1568-5411","author":[{"dropping-particle":"","family":"Subbotin","given":"Sergei A","non-dropping-particle":"","parse-names":false,"suffix":""},{"dropping-particle":"","family":"Inserra","given":"Renato N","non-dropping-particle":"","parse-names":false,"suffix":""},{"dropping-particle":"","family":"Marais","given":"Mariette","non-dropping-particle":"","parse-names":false,"suffix":""},{"dropping-particle":"","family":"Mullin","given":"Peter","non-dropping-particle":"","parse-names":false,"suffix":""},{"dropping-particle":"","family":"Powers","given":"Thomas O","non-dropping-particle":"","parse-names":false,"suffix":""},{"dropping-particle":"","family":"Roberts","given":"Philip A","non-dropping-particle":"","parse-names":false,"suffix":""},{"dropping-particle":"","family":"Berg","given":"Esther","non-dropping-particle":"Van Den","parse-names":false,"suffix":""},{"dropping-particle":"","family":"Yeates","given":"Gregor W","non-dropping-particle":"","parse-names":false,"suffix":""},{"dropping-particle":"","family":"Baldwin","given":"James G","non-dropping-particle":"","parse-names":false,"suffix":""}],"container-title":"Nematology","id":"ITEM-4","issue":"3","issued":{"date-parts":[["2011"]]},"page":"333-345","publisher":"Brill","title":"Diversity and phylogenetic relationships within the spiral nematodes of Helicotylenchus Steiner, 1945 (Tylenchida: Hoplolaimidae) as inferred from analysis of the D2-D3 expansion segments of 28S rRNA gene sequences","type":"article-journal","volume":"13"},"uris":["http://www.mendeley.com/documents/?uuid=7986625d-755c-4e51-888e-97b1885b320b"]},{"id":"ITEM-5","itemData":{"ISSN":"1568-5411","author":[{"dropping-particle":"","family":"Subbotin","given":"Sergei A","non-dropping-particle":"","parse-names":false,"suffix":""},{"dropping-particle":"","family":"Sturhan","given":"Dieter","non-dropping-particle":"","parse-names":false,"suffix":""},{"dropping-particle":"","family":"Chizhov","given":"Vladimir N","non-dropping-particle":"","parse-names":false,"suffix":""},{"dropping-particle":"","family":"Vovlas","given":"Nicola","non-dropping-particle":"","parse-names":false,"suffix":""},{"dropping-particle":"","family":"Baldwin","given":"James G","non-dropping-particle":"","parse-names":false,"suffix":""}],"container-title":"Nematology","id":"ITEM-5","issue":"3","issued":{"date-parts":[["2006"]]},"page":"455-474","publisher":"Brill","title":"Phylogenetic analysis of Tylenchida Thorne, 1949 as inferred from D2 and D3 expansion fragments of the 28S rRNA gene sequences","type":"article-journal","volume":"8"},"uris":["http://www.mendeley.com/documents/?uuid=573b3307-8ce7-4f46-9c25-7b1edb209235"]},{"id":"ITEM-6","itemData":{"ISSN":"1568-5411","author":[{"dropping-particle":"","family":"Subbotin","given":"Sergei A","non-dropping-particle":"","parse-names":false,"suffix":""},{"dropping-particle":"","family":"Vovlas","given":"Nicola","non-dropping-particle":"","parse-names":false,"suffix":""},{"dropping-particle":"","family":"Crozzoli","given":"Renato","non-dropping-particle":"","parse-names":false,"suffix":""},{"dropping-particle":"","family":"Sturhan","given":"Dieter","non-dropping-particle":"","parse-names":false,"suffix":""},{"dropping-particle":"","family":"Lamberti","given":"Franco","non-dropping-particle":"","parse-names":false,"suffix":""},{"dropping-particle":"","family":"Moens","given":"Maurice","non-dropping-particle":"","parse-names":false,"suffix":""},{"dropping-particle":"","family":"Baldwin","given":"James G","non-dropping-particle":"","parse-names":false,"suffix":""}],"container-title":"Nematology","id":"ITEM-6","issue":"6","issued":{"date-parts":[["2005"]]},"page":"927-944","publisher":"Brill","title":"Phylogeny of Criconematina Siddiqi, 1980 (Nematoda: Tylenchida) based on morphology and D2-D3 expansion segments of the 28S-rRNA gene sequences with application of a secondary structure model","type":"article-journal","volume":"7"},"uris":["http://www.mendeley.com/documents/?uuid=b93ffbe7-babe-42e5-8759-429fe8e088ba"]},{"id":"ITEM-7","itemData":{"ISSN":"1055-7903","author":[{"dropping-particle":"","family":"Subbotin","given":"Sergei A","non-dropping-particle":"","parse-names":false,"suffix":""},{"dropping-particle":"","family":"Sturhan","given":"Dieter","non-dropping-particle":"","parse-names":false,"suffix":""},{"dropping-particle":"","family":"Vovlas","given":"Nicola","non-dropping-particle":"","parse-names":false,"suffix":""},{"dropping-particle":"","family":"Castillo","given":"Pablo","non-dropping-particle":"","parse-names":false,"suffix":""},{"dropping-particle":"","family":"Tambe","given":"James Tanyi","non-dropping-particle":"","parse-names":false,"suffix":""},{"dropping-particle":"","family":"Moens","given":"Maurice","non-dropping-particle":"","parse-names":false,"suffix":""},{"dropping-particle":"","family":"Baldwin","given":"James G","non-dropping-particle":"","parse-names":false,"suffix":""}],"container-title":"Molecular Phylogenetics and Evolution","id":"ITEM-7","issue":"3","issued":{"date-parts":[["2007"]]},"page":"881-890","publisher":"Elsevier","title":"Application of the secondary structure model of rRNA for phylogeny: D2–D3 expansion segments of the LSU gene of plant-parasitic nematodes from the family Hoplolaimidae Filipjev, 1934","type":"article-journal","volume":"43"},"uris":["http://www.mendeley.com/documents/?uuid=8fe484c0-c0e1-4b20-b924-a3145b23b944"]},{"id":"ITEM-8","itemData":{"ISSN":"1055-7903","author":[{"dropping-particle":"","family":"Subbotin","given":"Sergei A","non-dropping-particle":"","parse-names":false,"suffix":""},{"dropping-particle":"","family":"Ragsdale","given":"Erik J","non-dropping-particle":"","parse-names":false,"suffix":""},{"dropping-particle":"","family":"Mullens","given":"Teresa","non-dropping-particle":"","parse-names":false,"suffix":""},{"dropping-particle":"","family":"Roberts","given":"Philip A","non-dropping-particle":"","parse-names":false,"suffix":""},{"dropping-particle":"","family":"Mundo-Ocampo","given":"Manuel","non-dropping-particle":"","parse-names":false,"suffix":""},{"dropping-particle":"","family":"Baldwin","given":"James G","non-dropping-particle":"","parse-names":false,"suffix":""}],"container-title":"Molecular phylogenetics and evolution","id":"ITEM-8","issue":"2","issued":{"date-parts":[["2008"]]},"page":"491-505","publisher":"Elsevier","title":"A phylogenetic framework for root lesion nematodes of the genus Pratylenchus (Nematoda): Evidence from 18S and D2–D3 expansion segments of 28S ribosomal RNA genes and morphological characters","type":"article-journal","volume":"48"},"uris":["http://www.mendeley.com/documents/?uuid=db79e98a-6a00-45af-9fe8-bda1ab16f2ed"]},{"id":"ITEM-9","itemData":{"ISSN":"0024-4082","author":[{"dropping-particle":"","family":"Gutiérrez-Gutiérrez","given":"Carlos","non-dropping-particle":"","parse-names":false,"suffix":""},{"dropping-particle":"","family":"Cantalapiedra-Navarrete","given":"Carolina","non-dropping-particle":"","parse-names":false,"suffix":""},{"dropping-particle":"","family":"Montes-Borrego","given":"Miguel","non-dropping-particle":"","parse-names":false,"suffix":""},{"dropping-particle":"","family":"Palomares-Rius","given":"Juan E","non-dropping-particle":"","parse-names":false,"suffix":""},{"dropping-particle":"","family":"Castillo","given":"Pablo","non-dropping-particle":"","parse-names":false,"suffix":""}],"container-title":"Zoological Journal of the Linnean Society","id":"ITEM-9","issue":"4","issued":{"date-parts":[["2013"]]},"page":"473-500","publisher":"Oxford University Press","title":"Molecular phylogeny of the nematode genus Longidorus (Nematoda: Longidoridae) with description of three new species","type":"article-journal","volume":"167"},"uris":["http://www.mendeley.com/documents/?uuid=38d9bb0b-16dd-465e-9867-7b621f959605"]},{"id":"ITEM-10","itemData":{"author":[{"dropping-particle":"","family":"Giblin-Davis","given":"Robin M","non-dropping-particle":"","parse-names":false,"suffix":""},{"dropping-particle":"","family":"Ye","given":"Weimin","non-dropping-particle":"","parse-names":false,"suffix":""},{"dropping-particle":"","family":"Kanzaki","given":"Natsumi","non-dropping-particle":"","parse-names":false,"suffix":""},{"dropping-particle":"","family":"Williams","given":"Donna","non-dropping-particle":"","parse-names":false,"suffix":""},{"dropping-particle":"","family":"Morris","given":"Krystalynne","non-dropping-particle":"","parse-names":false,"suffix":""},{"dropping-particle":"","family":"Thomas","given":"W Kelley","non-dropping-particle":"","parse-names":false,"suffix":""}],"container-title":"Journal of nematology","id":"ITEM-10","issue":"1","issued":{"date-parts":[["2006"]]},"page":"137","publisher":"Society of Nematologists","title":"Stomatal ultrastructure, molecular phylogeny, and description of Parasitodiplogaster laevigata n. sp.(Nematoda: Diplogastridae), a parasite of fig wasps","type":"article-journal","volume":"38"},"uris":["http://www.mendeley.com/documents/?uuid=9dc374e9-fd7f-4935-814e-281b774f4155"]}],"mendeley":{"formattedCitation":"(Kaplan et al. 2000, Litvaitis et al. 2000, Subbotin et al. 2005, 2006, 2007, 2008, 2011, Giblin-Davis et al. 2006, DOUDA et al. 2013, Gutiérrez-Gutiérrez et al. 2013)","manualFormatting":"(Douda et al., 2013; Giblin-Davis et al., 2006; Kaplan et al., 2000; Litvaitis et al., 2000; Subbotin et al., 2011, 2008, 2007, 2006, 2005)","plainTextFormattedCitation":"(Kaplan et al. 2000, Litvaitis et al. 2000, Subbotin et al. 2005, 2006, 2007, 2008, 2011, Giblin-Davis et al. 2006, DOUDA et al. 2013, Gutiérrez-Gutiérrez et al. 2013)","previouslyFormattedCitation":"(DOUDA, Marek, Zouhar, &amp; RYŠÁNEK, 2013; Giblin-Davis et al., 2006; Gutiérrez-Gutiérrez, Cantalapiedra-Navarrete, Montes-Borrego, Palomares-Rius, &amp; Castillo, 2013; Kaplan et al., 2000; Litvaitis, Bates, Hope, &amp; Moens, 2000; Subbotin et al., 2005, 2007, 2008, 2011; Subbotin, Sturhan, Chizhov, Vovlas, &amp; Baldwin, 2006)"},"properties":{"noteIndex":0},"schema":"https://github.com/citation-style-language/schema/raw/master/csl-citation.json"}</w:instrText>
      </w:r>
      <w:r w:rsidRPr="00BA128F">
        <w:fldChar w:fldCharType="separate"/>
      </w:r>
      <w:r w:rsidRPr="00BA128F">
        <w:rPr>
          <w:noProof/>
        </w:rPr>
        <w:t>(Douda et al., 2013; Giblin-Davis et al., 2006; Kaplan et al., 2000; Litvaitis et al., 2000; Subbotin et al., 2011, 2008, 2007, 2006, 2005)</w:t>
      </w:r>
      <w:r w:rsidRPr="00BA128F">
        <w:fldChar w:fldCharType="end"/>
      </w:r>
      <w:r w:rsidRPr="00BA128F">
        <w:t xml:space="preserve">. It is also a common practice for phylogenetic analysis of certain groups of nematodes to be inferred based on </w:t>
      </w:r>
      <w:r w:rsidR="000849EF" w:rsidRPr="00BA128F">
        <w:t xml:space="preserve">both </w:t>
      </w:r>
      <w:r w:rsidRPr="00BA128F">
        <w:t xml:space="preserve">the commonly used 18S rDNA and the 28S rDNA region </w:t>
      </w:r>
      <w:r w:rsidRPr="00BA128F">
        <w:fldChar w:fldCharType="begin" w:fldLock="1"/>
      </w:r>
      <w:r w:rsidR="00A63111">
        <w:instrText>ADDIN CSL_CITATION {"citationItems":[{"id":"ITEM-1","itemData":{"DOI":"10.3897/zookeys.362.6352","ISSN":"1313-2989","abstract":"The root-knot nematode Meloidogyne ulmi is synonymised with Meloidogyne mali based on morphological and morphometric similarities, common hosts, as well as biochemical similarities at both protein and DNA levels. M. mali was first described in Japan on Malus prunifolia Borkh.; and M. ulmi in Italy on Ulmus chenmoui W.C. Cheng. Morphological and morphometric studies of their holo- and paratypes revealed important similarities in the major characters as well as some general variability in a few others. Host test also showed that besides the two species being able to parasitize the type hosts of the other, they share some other common hosts. Our study of the esterase and malate dehydrogenase isozyme phenotypes of some M. ulmi populations gave a perfectly comparable result to that already known for M. mali. Finally, phylogenetic studies of their SSU and LSU rDNA sequence data revealed that the two are not distinguishable at DNA level. All these put together, leave strong evidences to support the fact that M. ulmi is not a valid species, but a junior synonym of M. mali. Brief discussion on the biology and life cycle of M. mali is given. An overview of all known hosts and the possible distribution of M. mali in Europe are also presented. ","author":[{"dropping-particle":"","family":"Ahmed","given":"Mohammed","non-dropping-particle":"","parse-names":false,"suffix":""},{"dropping-particle":"","family":"Vossenberg","given":"Bart T L H","non-dropping-particle":"van de","parse-names":false,"suffix":""},{"dropping-particle":"","family":"Cornelisse","given":"Chris","non-dropping-particle":"","parse-names":false,"suffix":""},{"dropping-particle":"","family":"Karssen","given":"Gerrit","non-dropping-particle":"","parse-names":false,"suffix":""}],"container-title":"ZooKeys","id":"ITEM-1","issue":"362","issued":{"date-parts":[["2013","12","13"]]},"page":"1-27","publisher":"Pensoft Publishers","title":"On the species status of the root-knot nematode Meloidogyne ulmi Palmisano &amp; Ambrogioni, 2000 (Nematoda, Meloidogynidae)","type":"article-journal"},"uris":["http://www.mendeley.com/documents/?uuid=64a17fd6-a6b6-4a5f-bfa6-4080c8eb8add"]},{"id":"ITEM-2","itemData":{"ISSN":"0024-4082","author":[{"dropping-particle":"","family":"Gutiérrez-Gutiérrez","given":"Carlos","non-dropping-particle":"","parse-names":false,"suffix":""},{"dropping-particle":"","family":"Cantalapiedra-Navarrete","given":"Carolina","non-dropping-particle":"","parse-names":false,"suffix":""},{"dropping-particle":"","family":"Montes-Borrego","given":"Miguel","non-dropping-particle":"","parse-names":false,"suffix":""},{"dropping-particle":"","family":"Palomares-Rius","given":"Juan E","non-dropping-particle":"","parse-names":false,"suffix":""},{"dropping-particle":"","family":"Castillo","given":"Pablo","non-dropping-particle":"","parse-names":false,"suffix":""}],"container-title":"Zoological Journal of the Linnean Society","id":"ITEM-2","issue":"4","issued":{"date-parts":[["2013"]]},"page":"473-500","publisher":"Oxford University Press","title":"Molecular phylogeny of the nematode genus Longidorus (Nematoda: Longidoridae) with description of three new species","type":"article-journal","volume":"167"},"uris":["http://www.mendeley.com/documents/?uuid=38d9bb0b-16dd-465e-9867-7b621f959605"]}],"mendeley":{"formattedCitation":"(Ahmed et al. 2013, Gutiérrez-Gutiérrez et al. 2013)","plainTextFormattedCitation":"(Ahmed et al. 2013, Gutiérrez-Gutiérrez et al. 2013)","previouslyFormattedCitation":"(Ahmed, van de Vossenberg, Cornelisse, &amp; Karssen, 2013; Gutiérrez-Gutiérrez et al., 2013)"},"properties":{"noteIndex":0},"schema":"https://github.com/citation-style-language/schema/raw/master/csl-citation.json"}</w:instrText>
      </w:r>
      <w:r w:rsidRPr="00BA128F">
        <w:fldChar w:fldCharType="separate"/>
      </w:r>
      <w:r w:rsidR="00A63111" w:rsidRPr="00A63111">
        <w:rPr>
          <w:noProof/>
        </w:rPr>
        <w:t>(Ahmed et al. 2013, Gutiérrez-Gutiérrez et al. 2013)</w:t>
      </w:r>
      <w:r w:rsidRPr="00BA128F">
        <w:fldChar w:fldCharType="end"/>
      </w:r>
      <w:r w:rsidRPr="00BA128F">
        <w:t xml:space="preserve">. And because the number of published studies on particular genomic regions </w:t>
      </w:r>
      <w:r w:rsidR="000849EF">
        <w:t>may determine</w:t>
      </w:r>
      <w:r w:rsidRPr="00BA128F">
        <w:t xml:space="preserve"> the number of reference sequences available publicly, it is quite convenient to build a reference database for a marker located within either the D2 or D3 segments. The entire</w:t>
      </w:r>
      <w:r w:rsidR="000849EF">
        <w:t xml:space="preserve"> length</w:t>
      </w:r>
      <w:r w:rsidRPr="00BA128F">
        <w:t xml:space="preserve"> of the 28S rDNA marker used </w:t>
      </w:r>
      <w:r w:rsidR="000849EF">
        <w:t xml:space="preserve">for the mock </w:t>
      </w:r>
      <w:r w:rsidR="000849EF">
        <w:lastRenderedPageBreak/>
        <w:t>community</w:t>
      </w:r>
      <w:r w:rsidRPr="00BA128F">
        <w:t xml:space="preserve"> study is situated within the latter segment and so there was no issue of it falling out of place with most published sequences in NCBI. This therefore explains the high percentage assignments obtained for D3Af-D3Br compared to the SSUF04-SSUR22 marker despite there being more 18S rDNA than 28S rDNA nematode sequences. A search using the keywords, ‘Nematoda’ and ‘18S’ of the NCBI database on 6</w:t>
      </w:r>
      <w:r w:rsidRPr="00BA128F">
        <w:rPr>
          <w:vertAlign w:val="superscript"/>
        </w:rPr>
        <w:t>th</w:t>
      </w:r>
      <w:r w:rsidRPr="00BA128F">
        <w:t xml:space="preserve"> February 2018 yielded 24,370 entries as compared to 19,674 for the keywords, ‘Nematoda’ and ‘28S’. </w:t>
      </w:r>
    </w:p>
    <w:p w14:paraId="2957C7EF" w14:textId="77777777" w:rsidR="00167617" w:rsidRPr="00BA128F" w:rsidRDefault="00167617" w:rsidP="008B6B4A">
      <w:pPr>
        <w:spacing w:line="480" w:lineRule="auto"/>
      </w:pPr>
    </w:p>
    <w:p w14:paraId="2957C7F0" w14:textId="534A65DA" w:rsidR="00954108" w:rsidRDefault="00954108" w:rsidP="008B6B4A">
      <w:pPr>
        <w:spacing w:line="480" w:lineRule="auto"/>
      </w:pPr>
      <w:r w:rsidRPr="00BA128F">
        <w:t xml:space="preserve">Unlike the SSUF04-SSUR22, the location of the NF1-18Sr2b marker within the 18S rDNA region puts it within the flanks of most sequences used for reconstructing 18S rDNA-based phylum-wide phylogeny of nematodes </w:t>
      </w:r>
      <w:r w:rsidRPr="00BA128F">
        <w:fldChar w:fldCharType="begin" w:fldLock="1"/>
      </w:r>
      <w:r w:rsidR="00A63111">
        <w:instrText>ADDIN CSL_CITATION {"citationItems":[{"id":"ITEM-1","itemData":{"ISSN":"0737-4038","author":[{"dropping-particle":"","family":"Holterman","given":"Martijn","non-dropping-particle":"","parse-names":false,"suffix":""},{"dropping-particle":"","family":"Wurff","given":"Andre","non-dropping-particle":"van der","parse-names":false,"suffix":""},{"dropping-particle":"","family":"Elsen","given":"Sven","non-dropping-particle":"van den","parse-names":false,"suffix":""},{"dropping-particle":"","family":"Megen","given":"Hanny","non-dropping-particle":"van","parse-names":false,"suffix":""},{"dropping-particle":"","family":"Bongers","given":"Tom","non-dropping-particle":"","parse-names":false,"suffix":""},{"dropping-particle":"","family":"Holovachov","given":"Oleksandr","non-dropping-particle":"","parse-names":false,"suffix":""},{"dropping-particle":"","family":"Bakker","given":"Jaap","non-dropping-particle":"","parse-names":false,"suffix":""},{"dropping-particle":"","family":"Helder","given":"Johannes","non-dropping-particle":"","parse-names":false,"suffix":""}],"container-title":"Molecular biology and evolution","id":"ITEM-1","issue":"9","issued":{"date-parts":[["2006"]]},"page":"1792-1800","publisher":"SMBE","title":"Phylum-wide analysis of SSU rDNA reveals deep phylogenetic relationships among nematodes and accelerated evolution toward crown clades","type":"article-journal","volume":"23"},"uris":["http://www.mendeley.com/documents/?uuid=d631d9a4-22d8-443e-9dfa-f1a116189d21"]},{"id":"ITEM-2","itemData":{"ISSN":"1568-5411","author":[{"dropping-particle":"","family":"Megen","given":"Hanny","non-dropping-particle":"van","parse-names":false,"suffix":""},{"dropping-particle":"","family":"Elsen","given":"Sven","non-dropping-particle":"van den","parse-names":false,"suffix":""},{"dropping-particle":"","family":"Holterman","given":"Martijn","non-dropping-particle":"","parse-names":false,"suffix":""},{"dropping-particle":"","family":"Karssen","given":"Gerrit","non-dropping-particle":"","parse-names":false,"suffix":""},{"dropping-particle":"","family":"Mooyman","given":"Paul","non-dropping-particle":"","parse-names":false,"suffix":""},{"dropping-particle":"","family":"Bongers","given":"Tom","non-dropping-particle":"","parse-names":false,"suffix":""},{"dropping-particle":"","family":"Holovachov","given":"Oleksandr","non-dropping-particle":"","parse-names":false,"suffix":""},{"dropping-particle":"","family":"Bakker","given":"Jaap","non-dropping-particle":"","parse-names":false,"suffix":""},{"dropping-particle":"","family":"Helder","given":"Johannes","non-dropping-particle":"","parse-names":false,"suffix":""}],"container-title":"Nematology","id":"ITEM-2","issue":"6","issued":{"date-parts":[["2009"]]},"page":"927-950","publisher":"Brill","title":"A phylogenetic tree of nematodes based on about 1200 full-length small subunit ribosomal DNA sequences","type":"article-journal","volume":"11"},"uris":["http://www.mendeley.com/documents/?uuid=36a09137-6aad-44bb-9340-ed9f5a57af71"]}],"mendeley":{"formattedCitation":"(Holterman et al. 2006, van Megen et al. 2009)","plainTextFormattedCitation":"(Holterman et al. 2006, van Megen et al. 2009)","previouslyFormattedCitation":"(Holterman et al., 2006; van Megen et al., 2009)"},"properties":{"noteIndex":0},"schema":"https://github.com/citation-style-language/schema/raw/master/csl-citation.json"}</w:instrText>
      </w:r>
      <w:r w:rsidRPr="00BA128F">
        <w:fldChar w:fldCharType="separate"/>
      </w:r>
      <w:r w:rsidR="00A63111" w:rsidRPr="00A63111">
        <w:rPr>
          <w:noProof/>
        </w:rPr>
        <w:t>(Holterman et al. 2006, van Megen et al. 2009)</w:t>
      </w:r>
      <w:r w:rsidRPr="00BA128F">
        <w:fldChar w:fldCharType="end"/>
      </w:r>
      <w:r w:rsidRPr="00BA128F">
        <w:t xml:space="preserve">. The utility of this marker benefits greatly from the ample reference sequences of 18S rDNA and availability of highly conserved primer annealing site. Although </w:t>
      </w:r>
      <w:r w:rsidRPr="00BA128F">
        <w:fldChar w:fldCharType="begin" w:fldLock="1"/>
      </w:r>
      <w:r w:rsidR="00A63111">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mendeley":{"formattedCitation":"(Porazinska et al. 2009)","manualFormatting":"Porazinska et al. (2009)","plainTextFormattedCitation":"(Porazinska et al. 2009)","previouslyFormattedCitation":"(Porazinska et al., 2009)"},"properties":{"noteIndex":0},"schema":"https://github.com/citation-style-language/schema/raw/master/csl-citation.json"}</w:instrText>
      </w:r>
      <w:r w:rsidRPr="00BA128F">
        <w:fldChar w:fldCharType="separate"/>
      </w:r>
      <w:r w:rsidRPr="00BA128F">
        <w:rPr>
          <w:noProof/>
        </w:rPr>
        <w:t>Porazinska et al. (2009)</w:t>
      </w:r>
      <w:r w:rsidRPr="00BA128F">
        <w:fldChar w:fldCharType="end"/>
      </w:r>
      <w:r w:rsidRPr="00BA128F">
        <w:t xml:space="preserve"> reported a very high coverage of this marker, there were </w:t>
      </w:r>
      <w:r w:rsidR="00031B3D" w:rsidRPr="00BA128F">
        <w:t xml:space="preserve">still </w:t>
      </w:r>
      <w:r w:rsidRPr="00BA128F">
        <w:t xml:space="preserve">three taxa they could not account for in the sequence reads. According to </w:t>
      </w:r>
      <w:r w:rsidR="00031B3D">
        <w:t>them</w:t>
      </w:r>
      <w:r w:rsidRPr="00BA128F">
        <w:t xml:space="preserve"> this could have been caused by a number of factors: unmet species-specific PCR requirements, nematode-nematode template competition or nematode-non-nematode templates competition. The disparity in coverage with the current study could also be due to the fact that they sampled more taxa than </w:t>
      </w:r>
      <w:r w:rsidR="00341272">
        <w:t>was done</w:t>
      </w:r>
      <w:r w:rsidRPr="00BA128F">
        <w:t xml:space="preserve"> in this study and unlike the current study, they included some genera with more than one species representatives.</w:t>
      </w:r>
    </w:p>
    <w:p w14:paraId="2957C7F1" w14:textId="77777777" w:rsidR="00167617" w:rsidRPr="00BA128F" w:rsidRDefault="00167617" w:rsidP="008B6B4A">
      <w:pPr>
        <w:spacing w:line="480" w:lineRule="auto"/>
      </w:pPr>
    </w:p>
    <w:p w14:paraId="2957C7F2" w14:textId="296AB14F" w:rsidR="00954108" w:rsidRDefault="00954108" w:rsidP="008B6B4A">
      <w:pPr>
        <w:spacing w:line="480" w:lineRule="auto"/>
      </w:pPr>
      <w:r w:rsidRPr="00BA128F">
        <w:t xml:space="preserve">There are several important community indices used in ecological studies that depend on abundance of taxa in the community. These include the maturity index </w:t>
      </w:r>
      <w:r w:rsidRPr="00BA128F">
        <w:fldChar w:fldCharType="begin" w:fldLock="1"/>
      </w:r>
      <w:r w:rsidR="00A63111">
        <w:instrText>ADDIN CSL_CITATION {"citationItems":[{"id":"ITEM-1","itemData":{"ISSN":"0029-8549","author":[{"dropping-particle":"","family":"Bongers","given":"Tom","non-dropping-particle":"","parse-names":false,"suffix":""}],"container-title":"Oecologia","id":"ITEM-1","issue":"1","issued":{"date-parts":[["1990"]]},"page":"14-19","publisher":"Springer","title":"The maturity index: an ecological measure of environmental disturbance based on nematode species composition","type":"article-journal","volume":"83"},"uris":["http://www.mendeley.com/documents/?uuid=ac28d379-c0d6-4b5b-9916-3835705c5ebe"]}],"mendeley":{"formattedCitation":"(Bongers 1990)","plainTextFormattedCitation":"(Bongers 1990)","previouslyFormattedCitation":"(Bongers, 1990)"},"properties":{"noteIndex":0},"schema":"https://github.com/citation-style-language/schema/raw/master/csl-citation.json"}</w:instrText>
      </w:r>
      <w:r w:rsidRPr="00BA128F">
        <w:fldChar w:fldCharType="separate"/>
      </w:r>
      <w:r w:rsidR="00A63111" w:rsidRPr="00A63111">
        <w:rPr>
          <w:noProof/>
        </w:rPr>
        <w:t>(Bongers 1990)</w:t>
      </w:r>
      <w:r w:rsidRPr="00BA128F">
        <w:fldChar w:fldCharType="end"/>
      </w:r>
      <w:r w:rsidRPr="00BA128F">
        <w:t xml:space="preserve">, enrichment, structure and basal indices </w:t>
      </w:r>
      <w:r w:rsidRPr="00BA128F">
        <w:fldChar w:fldCharType="begin" w:fldLock="1"/>
      </w:r>
      <w:r w:rsidR="00A63111">
        <w:instrText>ADDIN CSL_CITATION {"citationItems":[{"id":"ITEM-1","itemData":{"ISSN":"0929-1393","author":[{"dropping-particle":"","family":"Ferris","given":"H","non-dropping-particle":"","parse-names":false,"suffix":""},{"dropping-particle":"","family":"Bongers","given":"T","non-dropping-particle":"","parse-names":false,"suffix":""},{"dropping-particle":"","family":"Goede","given":"R G M","non-dropping-particle":"De","parse-names":false,"suffix":""}],"container-title":"Applied soil ecology","id":"ITEM-1","issue":"1","issued":{"date-parts":[["2001"]]},"page":"13-29","publisher":"Elsevier","title":"A framework for soil food web diagnostics: extension of the nematode faunal analysis concept","type":"article-journal","volume":"18"},"uris":["http://www.mendeley.com/documents/?uuid=fa2e103e-1026-4f97-8ea5-6efd04c8db75"]}],"mendeley":{"formattedCitation":"(Ferris et al. 2001)","plainTextFormattedCitation":"(Ferris et al. 2001)","previouslyFormattedCitation":"(Ferris, Bongers, &amp; De Goede, 2001)"},"properties":{"noteIndex":0},"schema":"https://github.com/citation-style-language/schema/raw/master/csl-citation.json"}</w:instrText>
      </w:r>
      <w:r w:rsidRPr="00BA128F">
        <w:fldChar w:fldCharType="separate"/>
      </w:r>
      <w:r w:rsidR="00A63111" w:rsidRPr="00A63111">
        <w:rPr>
          <w:noProof/>
        </w:rPr>
        <w:t>(Ferris et al. 2001)</w:t>
      </w:r>
      <w:r w:rsidRPr="00BA128F">
        <w:fldChar w:fldCharType="end"/>
      </w:r>
      <w:r w:rsidRPr="00BA128F">
        <w:t>. Abundance has been used widely to compare processes such as community food web dynamics, stability and response to mineral and mechanical perturbations. In other words, almost all indices of community structure rely on abundance information of so</w:t>
      </w:r>
      <w:r w:rsidR="00341272">
        <w:t xml:space="preserve">il inhabiting taxa. Therefore, for </w:t>
      </w:r>
      <w:r w:rsidRPr="00BA128F">
        <w:t xml:space="preserve">metabarcoding to be accepted </w:t>
      </w:r>
      <w:r w:rsidRPr="00BA128F">
        <w:lastRenderedPageBreak/>
        <w:t xml:space="preserve">as an alternative to the more laborious, expensive and time-consuming classical morphology-based method of community analysis for </w:t>
      </w:r>
      <w:r w:rsidR="00341272">
        <w:t>the</w:t>
      </w:r>
      <w:r w:rsidRPr="00BA128F">
        <w:t xml:space="preserve"> purposes as soil health assessment or food web analysis, it is pertinent that it is able to provide reliable abundance information based on the read frequencies of the recovered taxa. However, no mock community study to date has reported a strong correlation between actual abundance and read frequencies, implying that using read frequency data in the computation of any abundance-based index to assess various characteristics of a community may not reflect its actual state. The same is true of this study, read number showed no correlation with actual abundance. In microbial ecology, however, read frequency information continues to be used even though the read frequency issue has been shown to transcend beyond studies involving metazoans such as nematodes to microbes, particularly in mixed species samples </w:t>
      </w:r>
      <w:r w:rsidRPr="00BA128F">
        <w:fldChar w:fldCharType="begin" w:fldLock="1"/>
      </w:r>
      <w:r w:rsidR="00A63111">
        <w:instrText>ADDIN CSL_CITATION {"citationItems":[{"id":"ITEM-1","itemData":{"ISSN":"1365-294X","author":[{"dropping-particle":"","family":"Amend","given":"Anthony S","non-dropping-particle":"","parse-names":false,"suffix":""},{"dropping-particle":"","family":"Seifert","given":"Keith A","non-dropping-particle":"","parse-names":false,"suffix":""},{"dropping-particle":"","family":"Bruns","given":"Thomas D","non-dropping-particle":"","parse-names":false,"suffix":""}],"container-title":"Molecular ecology","id":"ITEM-1","issue":"24","issued":{"date-parts":[["2010"]]},"page":"5555-5565","publisher":"Wiley Online Library","title":"Quantifying microbial communities with 454 pyrosequencing: does read abundance count?","type":"article-journal","volume":"19"},"uris":["http://www.mendeley.com/documents/?uuid=c99bd515-c900-476a-b8dd-53c6ca8e179e"]},{"id":"ITEM-2","itemData":{"author":[{"dropping-particle":"","family":"Edgar","given":"Robert C","non-dropping-particle":"","parse-names":false,"suffix":""}],"container-title":"bioRxiv","id":"ITEM-2","issued":{"date-parts":[["2017"]]},"page":"124149","publisher":"Cold Spring Harbor Labs Journals","title":"UNBIAS: An attempt to correct abundance bias in 16S sequencing, with limited success","type":"article-journal"},"uris":["http://www.mendeley.com/documents/?uuid=30fe995e-b92c-4b9a-82b1-bfbbb10a5da6"]}],"mendeley":{"formattedCitation":"(Amend et al. 2010, Robert C Edgar 2017)","plainTextFormattedCitation":"(Amend et al. 2010, Robert C Edgar 2017)","previouslyFormattedCitation":"(Amend, Seifert, &amp; Bruns, 2010; Robert C Edgar, 2017)"},"properties":{"noteIndex":0},"schema":"https://github.com/citation-style-language/schema/raw/master/csl-citation.json"}</w:instrText>
      </w:r>
      <w:r w:rsidRPr="00BA128F">
        <w:fldChar w:fldCharType="separate"/>
      </w:r>
      <w:r w:rsidR="00A63111" w:rsidRPr="00A63111">
        <w:rPr>
          <w:noProof/>
        </w:rPr>
        <w:t>(Amend et al. 2010, Robert C Edgar 2017)</w:t>
      </w:r>
      <w:r w:rsidRPr="00BA128F">
        <w:fldChar w:fldCharType="end"/>
      </w:r>
      <w:r w:rsidRPr="00BA128F">
        <w:t xml:space="preserve">. This lack of association between relative abundance and read frequency, therefore remains one of the key limitations of metabarcoding. The quantitative reproducibility of the replicates, however, was shown in this study. Thus, on both the lack of correlation between read frequencies and relative abundance and reproducibility across replicates, this study agrees with </w:t>
      </w:r>
      <w:r w:rsidRPr="00BA128F">
        <w:fldChar w:fldCharType="begin" w:fldLock="1"/>
      </w:r>
      <w:r w:rsidR="00A63111">
        <w:instrText>ADDIN CSL_CITATION {"citationItems":[{"id":"ITEM-1","itemData":{"ISSN":"1755-0998","author":[{"dropping-particle":"","family":"Porazinska","given":"Dorota L","non-dropping-particle":"","parse-names":false,"suffix":""},{"dropping-particle":"","family":"Sung","given":"W A Y","non-dropping-particle":"","parse-names":false,"suffix":""},{"dropping-particle":"","family":"GIBLIN‐DAVIS","given":"ROBIN M","non-dropping-particle":"","parse-names":false,"suffix":""},{"dropping-particle":"","family":"Thomas","given":"W Kelley","non-dropping-particle":"","parse-names":false,"suffix":""}],"container-title":"Molecular Ecology Resources","id":"ITEM-1","issue":"4","issued":{"date-parts":[["2010"]]},"page":"666-676","publisher":"Wiley Online Library","title":"Reproducibility of read numbers in high‐throughput sequencing analysis of nematode community composition and structure","type":"article-journal","volume":"10"},"uris":["http://www.mendeley.com/documents/?uuid=04085eb9-9907-4b93-906e-c4a6cde87a6d"]}],"mendeley":{"formattedCitation":"(Porazinska Sung et al. 2010)","manualFormatting":"(Porazinska et al., 2010b)","plainTextFormattedCitation":"(Porazinska Sung et al. 2010)","previouslyFormattedCitation":"(Porazinska, Sung, GIBLIN‐DAVIS, &amp; Thomas, 2010)"},"properties":{"noteIndex":0},"schema":"https://github.com/citation-style-language/schema/raw/master/csl-citation.json"}</w:instrText>
      </w:r>
      <w:r w:rsidRPr="00BA128F">
        <w:fldChar w:fldCharType="separate"/>
      </w:r>
      <w:r w:rsidRPr="00BA128F">
        <w:rPr>
          <w:noProof/>
        </w:rPr>
        <w:t>(Porazinska et al., 2010b)</w:t>
      </w:r>
      <w:r w:rsidRPr="00BA128F">
        <w:fldChar w:fldCharType="end"/>
      </w:r>
      <w:r w:rsidRPr="00BA128F">
        <w:t xml:space="preserve">, especially for the NF1-18Sr2b samples. </w:t>
      </w:r>
    </w:p>
    <w:p w14:paraId="2957C7F3" w14:textId="77777777" w:rsidR="00167617" w:rsidRPr="00BA128F" w:rsidRDefault="00167617" w:rsidP="008B6B4A">
      <w:pPr>
        <w:spacing w:line="480" w:lineRule="auto"/>
      </w:pPr>
    </w:p>
    <w:p w14:paraId="2957C7F4" w14:textId="4A610106" w:rsidR="00954108" w:rsidRDefault="00954108" w:rsidP="008B6B4A">
      <w:pPr>
        <w:spacing w:line="480" w:lineRule="auto"/>
      </w:pPr>
      <w:r w:rsidRPr="00BA128F">
        <w:t xml:space="preserve">Cross-talk between samples as seen in this experiment has the potential of causing misrepresentation of the diversity in a sample. This phenomenon has been reported in a number of previous studies </w:t>
      </w:r>
      <w:r w:rsidRPr="00BA128F">
        <w:fldChar w:fldCharType="begin" w:fldLock="1"/>
      </w:r>
      <w:r w:rsidR="00A63111">
        <w:instrText>ADDIN CSL_CITATION {"citationItems":[{"id":"ITEM-1","itemData":{"ISSN":"1742-9994","author":[{"dropping-particle":"","family":"Carew","given":"Melissa E","non-dropping-particle":"","parse-names":false,"suffix":""},{"dropping-particle":"","family":"Pettigrove","given":"Vincent J","non-dropping-particle":"","parse-names":false,"suffix":""},{"dropping-particle":"","family":"Metzeling","given":"Leon","non-dropping-particle":"","parse-names":false,"suffix":""},{"dropping-particle":"","family":"Hoffmann","given":"Ary A","non-dropping-particle":"","parse-names":false,"suffix":""}],"container-title":"Frontiers in zoology","id":"ITEM-1","issue":"1","issued":{"date-parts":[["2013"]]},"page":"45","publisher":"BioMed Central","title":"Environmental monitoring using next generation sequencing: rapid identification of macroinvertebrate bioindicator species","type":"article-journal","volume":"10"},"uris":["http://www.mendeley.com/documents/?uuid=039f7145-0a48-409b-b92b-bd0ca1f7ca11"]},{"id":"ITEM-2","itemData":{"ISSN":"1362-4962","author":[{"dropping-particle":"","family":"Esling","given":"Philippe","non-dropping-particle":"","parse-names":false,"suffix":""},{"dropping-particle":"","family":"Lejzerowicz","given":"Franck","non-dropping-particle":"","parse-names":false,"suffix":""},{"dropping-particle":"","family":"Pawlowski","given":"Jan","non-dropping-particle":"","parse-names":false,"suffix":""}],"container-title":"Nucleic acids research","id":"ITEM-2","issue":"5","issued":{"date-parts":[["2015"]]},"page":"2513-2524","publisher":"Oxford University Press","title":"Accurate multiplexing and filtering for high-throughput amplicon-sequencing","type":"article-journal","volume":"43"},"uris":["http://www.mendeley.com/documents/?uuid=365791d9-bb53-475e-8c98-85993e4d08fc"]},{"id":"ITEM-3","itemData":{"ISSN":"1362-4962","author":[{"dropping-particle":"","family":"Kircher","given":"Martin","non-dropping-particle":"","parse-names":false,"suffix":""},{"dropping-particle":"","family":"Sawyer","given":"Susanna","non-dropping-particle":"","parse-names":false,"suffix":""},{"dropping-particle":"","family":"Meyer","given":"Matthias","non-dropping-particle":"","parse-names":false,"suffix":""}],"container-title":"Nucleic acids research","id":"ITEM-3","issue":"1","issued":{"date-parts":[["2011"]]},"page":"e3-e3","publisher":"Oxford University Press","title":"Double indexing overcomes inaccuracies in multiplex sequencing on the Illumina platform","type":"article-journal","volume":"40"},"uris":["http://www.mendeley.com/documents/?uuid=41073014-1788-477d-aeae-6b504c9df660"]},{"id":"ITEM-4","itemData":{"ISSN":"1932-6203","author":[{"dropping-particle":"","family":"Nelson","given":"Michael C","non-dropping-particle":"","parse-names":false,"suffix":""},{"dropping-particle":"","family":"Morrison","given":"Hilary G","non-dropping-particle":"","parse-names":false,"suffix":""},{"dropping-particle":"","family":"Benjamino","given":"Jacquelynn","non-dropping-particle":"","parse-names":false,"suffix":""},{"dropping-particle":"","family":"Grim","given":"Sharon L","non-dropping-particle":"","parse-names":false,"suffix":""},{"dropping-particle":"","family":"Graf","given":"Joerg","non-dropping-particle":"","parse-names":false,"suffix":""}],"container-title":"PloS one","id":"ITEM-4","issue":"4","issued":{"date-parts":[["2014"]]},"page":"e94249","publisher":"Public Library of Science","title":"Analysis, optimization and verification of Illumina-generated 16S rRNA gene amplicon surveys","type":"article-journal","volume":"9"},"uris":["http://www.mendeley.com/documents/?uuid=48d3cd10-4cf7-42c9-8fcf-23eb73b2291b"]}],"mendeley":{"formattedCitation":"(Kircher et al. 2011, Carew et al. 2013, Nelson et al. 2014, Esling et al. 2015)","plainTextFormattedCitation":"(Kircher et al. 2011, Carew et al. 2013, Nelson et al. 2014, Esling et al. 2015)","previouslyFormattedCitation":"(Carew, Pettigrove, Metzeling, &amp; Hoffmann, 2013; Esling, Lejzerowicz, &amp; Pawlowski, 2015; Kircher, Sawyer, &amp; Meyer, 2011; Nelson, Morrison, Benjamino, Grim, &amp; Graf, 2014)"},"properties":{"noteIndex":0},"schema":"https://github.com/citation-style-language/schema/raw/master/csl-citation.json"}</w:instrText>
      </w:r>
      <w:r w:rsidRPr="00BA128F">
        <w:fldChar w:fldCharType="separate"/>
      </w:r>
      <w:r w:rsidR="00A63111" w:rsidRPr="00A63111">
        <w:rPr>
          <w:noProof/>
        </w:rPr>
        <w:t>(Kircher et al. 2011, Carew et al. 2013, Nelson et al. 2014, Esling et al. 2015)</w:t>
      </w:r>
      <w:r w:rsidRPr="00BA128F">
        <w:fldChar w:fldCharType="end"/>
      </w:r>
      <w:r w:rsidRPr="00BA128F">
        <w:t xml:space="preserve">. An instance of how this could happen was seen in the recovery of an otu of </w:t>
      </w:r>
      <w:r w:rsidRPr="00BA128F">
        <w:rPr>
          <w:i/>
        </w:rPr>
        <w:t>Anatonchus tridentatus</w:t>
      </w:r>
      <w:r w:rsidRPr="00BA128F">
        <w:t xml:space="preserve"> in the NF1-18Sr2b samples when in fact it was from the SSUF04-SSUR22 samples. It was easily detected because the two markers covered different genomic regions. If all the samples were amplified by the same primer sets, then it would have been hard detecting it. </w:t>
      </w:r>
      <w:r w:rsidRPr="00BA128F">
        <w:fldChar w:fldCharType="begin" w:fldLock="1"/>
      </w:r>
      <w:r w:rsidR="00A63111">
        <w:instrText>ADDIN CSL_CITATION {"citationItems":[{"id":"ITEM-1","itemData":{"author":[{"dropping-particle":"","family":"Edgar","given":"Robert C","non-dropping-particle":"","parse-names":false,"suffix":""}],"container-title":"bioRxiv","id":"ITEM-1","issued":{"date-parts":[["2016"]]},"page":"88666","publisher":"Cold Spring Harbor Labs Journals","title":"UNCROSS: Filtering of high-frequency cross-talk in 16S amplicon reads","type":"article-journal"},"uris":["http://www.mendeley.com/documents/?uuid=d28f97d8-5eba-480c-a320-62b9c9ecc7a3"]}],"mendeley":{"formattedCitation":"(Robert C Edgar 2016)","manualFormatting":"Edgar (2016)","plainTextFormattedCitation":"(Robert C Edgar 2016)","previouslyFormattedCitation":"(Robert C Edgar, 2016)"},"properties":{"noteIndex":0},"schema":"https://github.com/citation-style-language/schema/raw/master/csl-citation.json"}</w:instrText>
      </w:r>
      <w:r w:rsidRPr="00BA128F">
        <w:fldChar w:fldCharType="separate"/>
      </w:r>
      <w:r w:rsidRPr="00BA128F">
        <w:rPr>
          <w:noProof/>
        </w:rPr>
        <w:t>Edgar (2016)</w:t>
      </w:r>
      <w:r w:rsidRPr="00BA128F">
        <w:fldChar w:fldCharType="end"/>
      </w:r>
      <w:r w:rsidRPr="00BA128F">
        <w:t xml:space="preserve"> investigated cross-talk from a total of twelve Illumina runs and developed an </w:t>
      </w:r>
      <w:r w:rsidRPr="00BA128F">
        <w:lastRenderedPageBreak/>
        <w:t xml:space="preserve">algorithm, </w:t>
      </w:r>
      <w:r w:rsidRPr="00BA128F">
        <w:rPr>
          <w:i/>
        </w:rPr>
        <w:t>uncross</w:t>
      </w:r>
      <w:r w:rsidRPr="00BA128F">
        <w:t xml:space="preserve"> capable of detecting as high as 80% of these spurious reads in samples. </w:t>
      </w:r>
      <w:r w:rsidRPr="00BA128F">
        <w:fldChar w:fldCharType="begin" w:fldLock="1"/>
      </w:r>
      <w:r w:rsidR="00A63111">
        <w:instrText>ADDIN CSL_CITATION {"citationItems":[{"id":"ITEM-1","itemData":{"ISSN":"1755-0998","author":[{"dropping-particle":"","family":"Schnell","given":"Ida Bærholm","non-dropping-particle":"","parse-names":false,"suffix":""},{"dropping-particle":"","family":"Bohmann","given":"Kristine","non-dropping-particle":"","parse-names":false,"suffix":""},{"dropping-particle":"","family":"Gilbert","given":"M Thomas P","non-dropping-particle":"","parse-names":false,"suffix":""}],"container-title":"Molecular ecology resources","id":"ITEM-1","issue":"6","issued":{"date-parts":[["2015"]]},"page":"1289-1303","publisher":"Wiley Online Library","title":"Tag jumps illuminated–reducing sequence‐to‐sample misidentifications in metabarcoding studies","type":"article-journal","volume":"15"},"uris":["http://www.mendeley.com/documents/?uuid=17a97d02-aebb-4a04-a0a6-9f593dfe7f27"]}],"mendeley":{"formattedCitation":"(Schnell et al. 2015)","manualFormatting":"Schnell et al. (2015)","plainTextFormattedCitation":"(Schnell et al. 2015)","previouslyFormattedCitation":"(Schnell, Bohmann, &amp; Gilbert, 2015)"},"properties":{"noteIndex":0},"schema":"https://github.com/citation-style-language/schema/raw/master/csl-citation.json"}</w:instrText>
      </w:r>
      <w:r w:rsidRPr="00BA128F">
        <w:fldChar w:fldCharType="separate"/>
      </w:r>
      <w:r w:rsidR="00341272">
        <w:rPr>
          <w:noProof/>
        </w:rPr>
        <w:t>Schnell et al.</w:t>
      </w:r>
      <w:r w:rsidRPr="00BA128F">
        <w:rPr>
          <w:noProof/>
        </w:rPr>
        <w:t xml:space="preserve"> </w:t>
      </w:r>
      <w:r w:rsidR="00341272">
        <w:rPr>
          <w:noProof/>
        </w:rPr>
        <w:t>(</w:t>
      </w:r>
      <w:r w:rsidRPr="00BA128F">
        <w:rPr>
          <w:noProof/>
        </w:rPr>
        <w:t>2015)</w:t>
      </w:r>
      <w:r w:rsidRPr="00BA128F">
        <w:fldChar w:fldCharType="end"/>
      </w:r>
      <w:r w:rsidRPr="00BA128F">
        <w:t xml:space="preserve"> also described a laboratory set-up to help minimize their occurrence. The authors implicated factors such as errors during primer synthesis, PCR errors, and sequencing errors as being some of the causes of cross-talk and suggested using tags with as many base differences from one another as possible. </w:t>
      </w:r>
    </w:p>
    <w:p w14:paraId="2957C7F5" w14:textId="77777777" w:rsidR="00167617" w:rsidRPr="00BA128F" w:rsidRDefault="00167617" w:rsidP="008B6B4A">
      <w:pPr>
        <w:spacing w:line="480" w:lineRule="auto"/>
      </w:pPr>
    </w:p>
    <w:p w14:paraId="2957C7F6" w14:textId="217EE88D" w:rsidR="00954108" w:rsidRDefault="00954108" w:rsidP="008B6B4A">
      <w:pPr>
        <w:spacing w:line="480" w:lineRule="auto"/>
        <w:rPr>
          <w:color w:val="000000" w:themeColor="text1"/>
        </w:rPr>
      </w:pPr>
      <w:r w:rsidRPr="00BA128F">
        <w:t xml:space="preserve">As observed from the different taxonomy assignment methods, it is best to always combine two or more different approaches in order to get the best assignments. Methods usually employed in analysis pipelines such QIIME </w:t>
      </w:r>
      <w:r w:rsidRPr="00BA128F">
        <w:fldChar w:fldCharType="begin" w:fldLock="1"/>
      </w:r>
      <w:r w:rsidR="00A63111">
        <w:instrText>ADDIN CSL_CITATION {"citationItems":[{"id":"ITEM-1","itemData":{"DOI":"10.1038/nmeth.f.303","ISBN":"15487091","ISSN":"1548-7105","PMID":"20383131","abstract":"To the Editor: High-throughput sequencing is revolutionizing microbial ecology studies. Efforts like the Human Microbiome Projects and the US National Ecological Observatory Network are helping us to understand the role of microbial diversity in habitats within our own bodies and throughout the planet.","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page":"335-6","title":"QIIME allows analysis of high-throughput community sequencing data.","type":"article-journal","volume":"7"},"uris":["http://www.mendeley.com/documents/?uuid=bf2ad4bd-2d05-40c9-b263-7683b56592c7"]}],"mendeley":{"formattedCitation":"(Caporaso et al. 2010)","plainTextFormattedCitation":"(Caporaso et al. 2010)","previouslyFormattedCitation":"(Caporaso et al., 2010)"},"properties":{"noteIndex":0},"schema":"https://github.com/citation-style-language/schema/raw/master/csl-citation.json"}</w:instrText>
      </w:r>
      <w:r w:rsidRPr="00BA128F">
        <w:fldChar w:fldCharType="separate"/>
      </w:r>
      <w:r w:rsidR="00A63111" w:rsidRPr="00A63111">
        <w:rPr>
          <w:noProof/>
        </w:rPr>
        <w:t>(Caporaso et al. 2010)</w:t>
      </w:r>
      <w:r w:rsidRPr="00BA128F">
        <w:fldChar w:fldCharType="end"/>
      </w:r>
      <w:r w:rsidRPr="00BA128F">
        <w:t xml:space="preserve">, </w:t>
      </w:r>
      <w:r w:rsidR="001E7644" w:rsidRPr="00BA128F">
        <w:t xml:space="preserve">MOTHUR </w:t>
      </w:r>
      <w:r w:rsidRPr="00BA128F">
        <w:fldChar w:fldCharType="begin" w:fldLock="1"/>
      </w:r>
      <w:r w:rsidR="00A63111">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c8eb35f5-2499-483a-a11e-e9aabb6d782b"]}],"mendeley":{"formattedCitation":"(Schloss et al. 2009)","plainTextFormattedCitation":"(Schloss et al. 2009)","previouslyFormattedCitation":"(Schloss et al., 2009)"},"properties":{"noteIndex":0},"schema":"https://github.com/citation-style-language/schema/raw/master/csl-citation.json"}</w:instrText>
      </w:r>
      <w:r w:rsidRPr="00BA128F">
        <w:fldChar w:fldCharType="separate"/>
      </w:r>
      <w:r w:rsidR="00A63111" w:rsidRPr="00A63111">
        <w:rPr>
          <w:noProof/>
        </w:rPr>
        <w:t>(Schloss et al. 2009)</w:t>
      </w:r>
      <w:r w:rsidRPr="00BA128F">
        <w:fldChar w:fldCharType="end"/>
      </w:r>
      <w:r w:rsidRPr="00BA128F">
        <w:t xml:space="preserve"> or USEARCH </w:t>
      </w:r>
      <w:r w:rsidRPr="00BA128F">
        <w:fldChar w:fldCharType="begin" w:fldLock="1"/>
      </w:r>
      <w:r w:rsidR="00A63111">
        <w:instrText>ADDIN CSL_CITATION {"citationItems":[{"id":"ITEM-1","itemData":{"DOI":"10.1093/bioinformatics/btq461","ISBN":"1367-4811 (Electronic)\\r1367-4803 (Linking)","ISSN":"13674803","PMID":"20709691","abstract":"Biological sequence data is accumulating rapidly, motivating the development of improved high-throughput methods for sequence classification.","author":[{"dropping-particle":"","family":"Edgar","given":"Robert C.","non-dropping-particle":"","parse-names":false,"suffix":""}],"container-title":"Bioinformatics","id":"ITEM-1","issue":"19","issued":{"date-parts":[["2010"]]},"page":"2460-2461","title":"Search and clustering orders of magnitude faster than BLAST","type":"article-journal","volume":"26"},"uris":["http://www.mendeley.com/documents/?uuid=4f25d118-e01f-4d5a-8507-fedf92f637ab"]}],"mendeley":{"formattedCitation":"(Robert C. Edgar 2010)","plainTextFormattedCitation":"(Robert C. Edgar 2010)","previouslyFormattedCitation":"(Robert C. Edgar, 2010)"},"properties":{"noteIndex":0},"schema":"https://github.com/citation-style-language/schema/raw/master/csl-citation.json"}</w:instrText>
      </w:r>
      <w:r w:rsidRPr="00BA128F">
        <w:fldChar w:fldCharType="separate"/>
      </w:r>
      <w:r w:rsidR="00A63111" w:rsidRPr="00A63111">
        <w:rPr>
          <w:noProof/>
        </w:rPr>
        <w:t>(Robert C. Edgar 2010)</w:t>
      </w:r>
      <w:r w:rsidRPr="00BA128F">
        <w:fldChar w:fldCharType="end"/>
      </w:r>
      <w:r w:rsidRPr="00BA128F">
        <w:t xml:space="preserve"> depend on the use of curated reference databases such SILVA , UNITE, RDP or PR2 which all depend on publicly available </w:t>
      </w:r>
      <w:r w:rsidRPr="00BA128F">
        <w:rPr>
          <w:color w:val="000000" w:themeColor="text1"/>
        </w:rPr>
        <w:t>sequences.</w:t>
      </w:r>
      <w:r w:rsidRPr="00BA128F">
        <w:rPr>
          <w:color w:val="FF0000"/>
        </w:rPr>
        <w:t xml:space="preserve"> </w:t>
      </w:r>
      <w:r w:rsidRPr="00BA128F">
        <w:rPr>
          <w:color w:val="000000" w:themeColor="text1"/>
        </w:rPr>
        <w:t>For that reason, at any point in time these databases may not be as up-to-date in terms of collection as the NCBI GenBank</w:t>
      </w:r>
      <w:r w:rsidR="00030747">
        <w:rPr>
          <w:color w:val="000000" w:themeColor="text1"/>
        </w:rPr>
        <w:t xml:space="preserve"> (</w:t>
      </w:r>
      <w:hyperlink r:id="rId19" w:history="1">
        <w:r w:rsidR="00DD5DF9">
          <w:rPr>
            <w:rStyle w:val="Hyperlink"/>
          </w:rPr>
          <w:t>https://www.ncbi.nlm.nih.gov/genbank/</w:t>
        </w:r>
      </w:hyperlink>
      <w:r w:rsidR="00DD5DF9">
        <w:rPr>
          <w:color w:val="000000" w:themeColor="text1"/>
        </w:rPr>
        <w:t>)</w:t>
      </w:r>
      <w:r w:rsidRPr="00BA128F">
        <w:rPr>
          <w:color w:val="000000" w:themeColor="text1"/>
        </w:rPr>
        <w:t xml:space="preserve">. Therefore, alternative methods such as blast search against all NCBI database may provide assignments that perhaps these pipeline-based methods might fail to provide. And despite the fact that a number of entries in GenBank </w:t>
      </w:r>
      <w:r w:rsidR="00FD6BBE">
        <w:rPr>
          <w:color w:val="000000" w:themeColor="text1"/>
        </w:rPr>
        <w:t xml:space="preserve">may </w:t>
      </w:r>
      <w:r w:rsidRPr="00BA128F">
        <w:rPr>
          <w:color w:val="000000" w:themeColor="text1"/>
        </w:rPr>
        <w:t xml:space="preserve">have </w:t>
      </w:r>
      <w:r w:rsidR="00FD6BBE" w:rsidRPr="00BA128F">
        <w:rPr>
          <w:color w:val="000000" w:themeColor="text1"/>
        </w:rPr>
        <w:t>dubious</w:t>
      </w:r>
      <w:r w:rsidRPr="00BA128F">
        <w:rPr>
          <w:color w:val="000000" w:themeColor="text1"/>
        </w:rPr>
        <w:t xml:space="preserve"> accuracies in terms of taxonomy, no blast assignment in this study contradicted </w:t>
      </w:r>
      <w:r w:rsidR="00FD6BBE">
        <w:rPr>
          <w:color w:val="000000" w:themeColor="text1"/>
        </w:rPr>
        <w:t>any of</w:t>
      </w:r>
      <w:r w:rsidRPr="00BA128F">
        <w:rPr>
          <w:color w:val="000000" w:themeColor="text1"/>
        </w:rPr>
        <w:t xml:space="preserve"> </w:t>
      </w:r>
      <w:proofErr w:type="spellStart"/>
      <w:r w:rsidRPr="00BA128F">
        <w:rPr>
          <w:i/>
          <w:color w:val="000000" w:themeColor="text1"/>
        </w:rPr>
        <w:t>utax’s</w:t>
      </w:r>
      <w:proofErr w:type="spellEnd"/>
      <w:r w:rsidRPr="00BA128F">
        <w:rPr>
          <w:i/>
          <w:color w:val="000000" w:themeColor="text1"/>
        </w:rPr>
        <w:t xml:space="preserve"> </w:t>
      </w:r>
      <w:r w:rsidRPr="00BA128F">
        <w:rPr>
          <w:color w:val="000000" w:themeColor="text1"/>
        </w:rPr>
        <w:t xml:space="preserve">that had sufficient support (≥ 0.5).  </w:t>
      </w:r>
    </w:p>
    <w:p w14:paraId="2957C7F7" w14:textId="485A65AD" w:rsidR="00167617" w:rsidRDefault="00167617" w:rsidP="00167617">
      <w:pPr>
        <w:rPr>
          <w:color w:val="000000" w:themeColor="text1"/>
        </w:rPr>
      </w:pPr>
    </w:p>
    <w:p w14:paraId="4EFB78CF" w14:textId="04EB0014" w:rsidR="006B2607" w:rsidRPr="00BA128F" w:rsidRDefault="007751F7" w:rsidP="006B2607">
      <w:pPr>
        <w:pStyle w:val="Heading1"/>
      </w:pPr>
      <w:r>
        <w:t>Conclusions</w:t>
      </w:r>
    </w:p>
    <w:p w14:paraId="2957C7F8" w14:textId="494930C1" w:rsidR="00954108" w:rsidRPr="00BA128F" w:rsidRDefault="00954108" w:rsidP="008B6B4A">
      <w:pPr>
        <w:spacing w:line="480" w:lineRule="auto"/>
      </w:pPr>
      <w:r w:rsidRPr="00BA128F">
        <w:t xml:space="preserve">In summary, for metabarcoding of soil nematodes, there are many reasons for one to favour the NF1-18Sr2b marker as the most suitable both in terms of coverage and ease of access to reference sequences. The issue of non-specificity of this marker, although a problem, can mostly be avoided by extracting nematodes from soil before DNA extraction to make sure most non-targets are excluded. According to </w:t>
      </w:r>
      <w:r w:rsidRPr="00BA128F">
        <w:fldChar w:fldCharType="begin" w:fldLock="1"/>
      </w:r>
      <w:r w:rsidR="00A63111">
        <w:instrText>ADDIN CSL_CITATION {"citationItems":[{"id":"ITEM-1","itemData":{"DOI":"10.1111/j.1365-294X.2009.04473.x","ISBN":"1365-294X (Electronic)\\n0962-1083 (Linking)","ISSN":"09621083","PMID":"20331766","abstract":"Biodiversity assessment is the key to understanding the relationship between biodiversity and ecosystem functioning, but there is a well-acknowledged biodiversity identification gap related to eukaryotic meiofaunal organisms. Meiofaunal identification is confounded by the small size of taxa, morphological convergence and intraspecific variation. However, the most important restricting factor in meiofaunal ecological research is the mismatch between diversity and the number of taxonomists that are able to simultaneously identify and catalogue meiofaunal diversity. Accordingly, a molecular operational taxonomic unit (MOTU)-based approach has been advocated for en mass meiofaunal biodiversity assessment, but it has been restricted by the lack of throughput afforded by chain termination sequencing. Contemporary pyrosequencing offers a solution to this problem in the form of environmental metagenetic analyses, but this represents a novel field of biodiversity assessment. Here, we provide an overview of meiofaunal metagenetic analyses, ranging from sample preservation and DNA extraction to PCR, sequencing and the bioinformatic interrogation of multiple, independent samples using 454 Roche sequencing platforms. We report two examples of environmental metagenetic nuclear small subunit 18S (nSSU) analyses of marine and tropical rainforest habitats and provide critical appraisals of the level of putative recombinant DNA molecules (chimeras) in metagenetic data sets. Following stringent quality control measures, environmental metagenetic analyses achieve MOTU formation across the eukaryote domain of life at a fraction of the time and cost of traditional approaches. The effectiveness of Roche 454 sequencing brings substantial advantages to studies aiming to elucidate the molecular genetic richness of not only meiofaunal, but also all complex eukaryotic communities.","author":[{"dropping-particle":"","family":"Creer","given":"S.","non-dropping-particle":"","parse-names":false,"suffix":""},{"dropping-particle":"","family":"Fonseca","given":"V. G.","non-dropping-particle":"","parse-names":false,"suffix":""},{"dropping-particle":"","family":"Porazinska","given":"D. L.","non-dropping-particle":"","parse-names":false,"suffix":""},{"dropping-particle":"","family":"Giblin-Davis","given":"R. M.","non-dropping-particle":"","parse-names":false,"suffix":""},{"dropping-particle":"","family":"Sung","given":"W.","non-dropping-particle":"","parse-names":false,"suffix":""},{"dropping-particle":"","family":"Power","given":"D. M.","non-dropping-particle":"","parse-names":false,"suffix":""},{"dropping-particle":"","family":"Packer","given":"M.","non-dropping-particle":"","parse-names":false,"suffix":""},{"dropping-particle":"","family":"Carvalho","given":"G. R.","non-dropping-particle":"","parse-names":false,"suffix":""},{"dropping-particle":"","family":"Blaxter","given":"M. L.","non-dropping-particle":"","parse-names":false,"suffix":""},{"dropping-particle":"","family":"Lambshead","given":"P. J D","non-dropping-particle":"","parse-names":false,"suffix":""},{"dropping-particle":"","family":"Thomas","given":"W. K.","non-dropping-particle":"","parse-names":false,"suffix":""}],"container-title":"Molecular Ecology","id":"ITEM-1","issue":"SUPPL. 1","issued":{"date-parts":[["2010"]]},"page":"4-20","title":"Ultrasequencing of the meiofaunal biosphere: Practice, pitfalls and promises","type":"article-journal","volume":"19"},"uris":["http://www.mendeley.com/documents/?uuid=b04404c7-266b-4401-8b9d-a1c335857909"]}],"mendeley":{"formattedCitation":"(Creer et al. 2010)","manualFormatting":"Creer et al. (2010)","plainTextFormattedCitation":"(Creer et al. 2010)","previouslyFormattedCitation":"(Creer et al., 2010)"},"properties":{"noteIndex":0},"schema":"https://github.com/citation-style-language/schema/raw/master/csl-citation.json"}</w:instrText>
      </w:r>
      <w:r w:rsidRPr="00BA128F">
        <w:fldChar w:fldCharType="separate"/>
      </w:r>
      <w:r w:rsidRPr="00BA128F">
        <w:rPr>
          <w:noProof/>
        </w:rPr>
        <w:t>Creer et al. (2010)</w:t>
      </w:r>
      <w:r w:rsidRPr="00BA128F">
        <w:fldChar w:fldCharType="end"/>
      </w:r>
      <w:r w:rsidRPr="00BA128F">
        <w:t xml:space="preserve">, the fact that only a very minute proportion of soil volumes are made up of nematode biomass means that nematodes should </w:t>
      </w:r>
      <w:r w:rsidRPr="00BA128F">
        <w:lastRenderedPageBreak/>
        <w:t xml:space="preserve">always be extracted from the sediments first </w:t>
      </w:r>
      <w:r w:rsidRPr="00BA128F">
        <w:fldChar w:fldCharType="begin" w:fldLock="1"/>
      </w:r>
      <w:r w:rsidR="00A63111">
        <w:instrText>ADDIN CSL_CITATION {"citationItems":[{"id":"ITEM-1","itemData":{"DOI":"10.1111/j.1365-294X.2009.04473.x","ISBN":"1365-294X (Electronic)\\n0962-1083 (Linking)","ISSN":"09621083","PMID":"20331766","abstract":"Biodiversity assessment is the key to understanding the relationship between biodiversity and ecosystem functioning, but there is a well-acknowledged biodiversity identification gap related to eukaryotic meiofaunal organisms. Meiofaunal identification is confounded by the small size of taxa, morphological convergence and intraspecific variation. However, the most important restricting factor in meiofaunal ecological research is the mismatch between diversity and the number of taxonomists that are able to simultaneously identify and catalogue meiofaunal diversity. Accordingly, a molecular operational taxonomic unit (MOTU)-based approach has been advocated for en mass meiofaunal biodiversity assessment, but it has been restricted by the lack of throughput afforded by chain termination sequencing. Contemporary pyrosequencing offers a solution to this problem in the form of environmental metagenetic analyses, but this represents a novel field of biodiversity assessment. Here, we provide an overview of meiofaunal metagenetic analyses, ranging from sample preservation and DNA extraction to PCR, sequencing and the bioinformatic interrogation of multiple, independent samples using 454 Roche sequencing platforms. We report two examples of environmental metagenetic nuclear small subunit 18S (nSSU) analyses of marine and tropical rainforest habitats and provide critical appraisals of the level of putative recombinant DNA molecules (chimeras) in metagenetic data sets. Following stringent quality control measures, environmental metagenetic analyses achieve MOTU formation across the eukaryote domain of life at a fraction of the time and cost of traditional approaches. The effectiveness of Roche 454 sequencing brings substantial advantages to studies aiming to elucidate the molecular genetic richness of not only meiofaunal, but also all complex eukaryotic communities.","author":[{"dropping-particle":"","family":"Creer","given":"S.","non-dropping-particle":"","parse-names":false,"suffix":""},{"dropping-particle":"","family":"Fonseca","given":"V. G.","non-dropping-particle":"","parse-names":false,"suffix":""},{"dropping-particle":"","family":"Porazinska","given":"D. L.","non-dropping-particle":"","parse-names":false,"suffix":""},{"dropping-particle":"","family":"Giblin-Davis","given":"R. M.","non-dropping-particle":"","parse-names":false,"suffix":""},{"dropping-particle":"","family":"Sung","given":"W.","non-dropping-particle":"","parse-names":false,"suffix":""},{"dropping-particle":"","family":"Power","given":"D. M.","non-dropping-particle":"","parse-names":false,"suffix":""},{"dropping-particle":"","family":"Packer","given":"M.","non-dropping-particle":"","parse-names":false,"suffix":""},{"dropping-particle":"","family":"Carvalho","given":"G. R.","non-dropping-particle":"","parse-names":false,"suffix":""},{"dropping-particle":"","family":"Blaxter","given":"M. L.","non-dropping-particle":"","parse-names":false,"suffix":""},{"dropping-particle":"","family":"Lambshead","given":"P. J D","non-dropping-particle":"","parse-names":false,"suffix":""},{"dropping-particle":"","family":"Thomas","given":"W. K.","non-dropping-particle":"","parse-names":false,"suffix":""}],"container-title":"Molecular Ecology","id":"ITEM-1","issue":"SUPPL. 1","issued":{"date-parts":[["2010"]]},"page":"4-20","title":"Ultrasequencing of the meiofaunal biosphere: Practice, pitfalls and promises","type":"article-journal","volume":"19"},"uris":["http://www.mendeley.com/documents/?uuid=b04404c7-266b-4401-8b9d-a1c335857909"]}],"mendeley":{"formattedCitation":"(Creer et al. 2010)","plainTextFormattedCitation":"(Creer et al. 2010)","previouslyFormattedCitation":"(Creer et al., 2010)"},"properties":{"noteIndex":0},"schema":"https://github.com/citation-style-language/schema/raw/master/csl-citation.json"}</w:instrText>
      </w:r>
      <w:r w:rsidRPr="00BA128F">
        <w:fldChar w:fldCharType="separate"/>
      </w:r>
      <w:r w:rsidR="00A63111" w:rsidRPr="00A63111">
        <w:rPr>
          <w:noProof/>
        </w:rPr>
        <w:t>(Creer et al. 2010)</w:t>
      </w:r>
      <w:r w:rsidRPr="00BA128F">
        <w:fldChar w:fldCharType="end"/>
      </w:r>
      <w:r w:rsidRPr="00BA128F">
        <w:t xml:space="preserve">. Moreover, as </w:t>
      </w:r>
      <w:r w:rsidR="00FD6BBE">
        <w:t>stated</w:t>
      </w:r>
      <w:r w:rsidRPr="00BA128F">
        <w:t xml:space="preserve"> by </w:t>
      </w:r>
      <w:r w:rsidRPr="00BA128F">
        <w:fldChar w:fldCharType="begin" w:fldLock="1"/>
      </w:r>
      <w:r w:rsidR="00A63111">
        <w:instrText>ADDIN CSL_CITATION {"citationItems":[{"id":"ITEM-1","itemData":{"ISSN":"2045-7758","author":[{"dropping-particle":"","family":"Peham","given":"Thomas","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container-title":"Ecology and Evolution","id":"ITEM-1","issued":{"date-parts":[["2017"]]},"publisher":"Wiley Online Library","title":"Are we ready to detect nematode diversity by next generation sequencing?","type":"article-journal"},"uris":["http://www.mendeley.com/documents/?uuid=0fde63cb-df75-4655-8fe5-8552a5a875b5"]}],"mendeley":{"formattedCitation":"(Peham et al. 2017)","manualFormatting":"Peham et al. (2017)","plainTextFormattedCitation":"(Peham et al. 2017)","previouslyFormattedCitation":"(Peham et al., 2017)"},"properties":{"noteIndex":0},"schema":"https://github.com/citation-style-language/schema/raw/master/csl-citation.json"}</w:instrText>
      </w:r>
      <w:r w:rsidRPr="00BA128F">
        <w:fldChar w:fldCharType="separate"/>
      </w:r>
      <w:r w:rsidRPr="00BA128F">
        <w:rPr>
          <w:noProof/>
        </w:rPr>
        <w:t>Peham et al. (2017)</w:t>
      </w:r>
      <w:r w:rsidRPr="00BA128F">
        <w:fldChar w:fldCharType="end"/>
      </w:r>
      <w:r w:rsidRPr="00BA128F">
        <w:t xml:space="preserve">, direct extraction kits can handle only a fraction of the recommend volumes of soil needed for analysis of nematode communities at the moment. In an ideal situation where a complete reference database of 28S rDNA is available, the D3Af-D3Br may equally be suitable alone or in combination with any of the 18S-based markers. In fact, </w:t>
      </w:r>
      <w:r w:rsidR="00FD6BBE">
        <w:t>claims</w:t>
      </w:r>
      <w:r w:rsidRPr="00BA128F">
        <w:t xml:space="preserve"> </w:t>
      </w:r>
      <w:r w:rsidR="00FD6BBE">
        <w:t>have</w:t>
      </w:r>
      <w:r w:rsidRPr="00BA128F">
        <w:t xml:space="preserve"> been </w:t>
      </w:r>
      <w:r w:rsidR="00FD6BBE">
        <w:t>made</w:t>
      </w:r>
      <w:r w:rsidRPr="00BA128F">
        <w:t xml:space="preserve"> that suggests that the D2-D3 segment may provide a better barcoding marker than the 18S rDNA </w:t>
      </w:r>
      <w:r w:rsidRPr="00BA128F">
        <w:fldChar w:fldCharType="begin" w:fldLock="1"/>
      </w:r>
      <w:r w:rsidR="00A63111">
        <w:instrText>ADDIN CSL_CITATION {"citationItems":[{"id":"ITEM-1","itemData":{"DOI":"10.1111/j.1365-294X.2009.04473.x","ISBN":"1365-294X (Electronic)\\n0962-1083 (Linking)","ISSN":"09621083","PMID":"20331766","abstract":"Biodiversity assessment is the key to understanding the relationship between biodiversity and ecosystem functioning, but there is a well-acknowledged biodiversity identification gap related to eukaryotic meiofaunal organisms. Meiofaunal identification is confounded by the small size of taxa, morphological convergence and intraspecific variation. However, the most important restricting factor in meiofaunal ecological research is the mismatch between diversity and the number of taxonomists that are able to simultaneously identify and catalogue meiofaunal diversity. Accordingly, a molecular operational taxonomic unit (MOTU)-based approach has been advocated for en mass meiofaunal biodiversity assessment, but it has been restricted by the lack of throughput afforded by chain termination sequencing. Contemporary pyrosequencing offers a solution to this problem in the form of environmental metagenetic analyses, but this represents a novel field of biodiversity assessment. Here, we provide an overview of meiofaunal metagenetic analyses, ranging from sample preservation and DNA extraction to PCR, sequencing and the bioinformatic interrogation of multiple, independent samples using 454 Roche sequencing platforms. We report two examples of environmental metagenetic nuclear small subunit 18S (nSSU) analyses of marine and tropical rainforest habitats and provide critical appraisals of the level of putative recombinant DNA molecules (chimeras) in metagenetic data sets. Following stringent quality control measures, environmental metagenetic analyses achieve MOTU formation across the eukaryote domain of life at a fraction of the time and cost of traditional approaches. The effectiveness of Roche 454 sequencing brings substantial advantages to studies aiming to elucidate the molecular genetic richness of not only meiofaunal, but also all complex eukaryotic communities.","author":[{"dropping-particle":"","family":"Creer","given":"S.","non-dropping-particle":"","parse-names":false,"suffix":""},{"dropping-particle":"","family":"Fonseca","given":"V. G.","non-dropping-particle":"","parse-names":false,"suffix":""},{"dropping-particle":"","family":"Porazinska","given":"D. L.","non-dropping-particle":"","parse-names":false,"suffix":""},{"dropping-particle":"","family":"Giblin-Davis","given":"R. M.","non-dropping-particle":"","parse-names":false,"suffix":""},{"dropping-particle":"","family":"Sung","given":"W.","non-dropping-particle":"","parse-names":false,"suffix":""},{"dropping-particle":"","family":"Power","given":"D. M.","non-dropping-particle":"","parse-names":false,"suffix":""},{"dropping-particle":"","family":"Packer","given":"M.","non-dropping-particle":"","parse-names":false,"suffix":""},{"dropping-particle":"","family":"Carvalho","given":"G. R.","non-dropping-particle":"","parse-names":false,"suffix":""},{"dropping-particle":"","family":"Blaxter","given":"M. L.","non-dropping-particle":"","parse-names":false,"suffix":""},{"dropping-particle":"","family":"Lambshead","given":"P. J D","non-dropping-particle":"","parse-names":false,"suffix":""},{"dropping-particle":"","family":"Thomas","given":"W. K.","non-dropping-particle":"","parse-names":false,"suffix":""}],"container-title":"Molecular Ecology","id":"ITEM-1","issue":"SUPPL. 1","issued":{"date-parts":[["2010"]]},"page":"4-20","title":"Ultrasequencing of the meiofaunal biosphere: Practice, pitfalls and promises","type":"article-journal","volume":"19"},"uris":["http://www.mendeley.com/documents/?uuid=b04404c7-266b-4401-8b9d-a1c335857909"]}],"mendeley":{"formattedCitation":"(Creer et al. 2010)","plainTextFormattedCitation":"(Creer et al. 2010)","previouslyFormattedCitation":"(Creer et al., 2010)"},"properties":{"noteIndex":0},"schema":"https://github.com/citation-style-language/schema/raw/master/csl-citation.json"}</w:instrText>
      </w:r>
      <w:r w:rsidRPr="00BA128F">
        <w:fldChar w:fldCharType="separate"/>
      </w:r>
      <w:r w:rsidR="00A63111" w:rsidRPr="00A63111">
        <w:rPr>
          <w:noProof/>
        </w:rPr>
        <w:t>(Creer et al. 2010)</w:t>
      </w:r>
      <w:r w:rsidRPr="00BA128F">
        <w:fldChar w:fldCharType="end"/>
      </w:r>
      <w:r w:rsidRPr="00BA128F">
        <w:t>. For the COI region, unless the approach involves a cocktail of primers covering the diversity of the entire phylum as suggested by (Prosser et al. 2013), the COI markers will continue to be of very little use in nematode metabarcoding. The ‘primer cocktail’ approach has not been tested on soil nematodes, and even if it worked, there is still the issue of very limited nematode reference sequences in public databases. Finally, when making recommendations for appraisal and adoption of new barcode marker(s) other than the ones known and used so far, an important consideration that always has to be made is the availability of a comprehensive reference database. It will take tremendous amount of work to develop new reference databases as vast as what exists now for the 18S or 28S rDNA region.</w:t>
      </w:r>
    </w:p>
    <w:p w14:paraId="2957C7F9" w14:textId="08196669" w:rsidR="00167617" w:rsidRDefault="00167617" w:rsidP="00954108"/>
    <w:p w14:paraId="565DB344" w14:textId="77777777" w:rsidR="000D1A12" w:rsidRDefault="000D1A12" w:rsidP="000D1A12">
      <w:pPr>
        <w:pStyle w:val="Heading1"/>
      </w:pPr>
      <w:r>
        <w:t>Acknowledgements</w:t>
      </w:r>
    </w:p>
    <w:p w14:paraId="63B30F38" w14:textId="49F1EC7B" w:rsidR="000D1A12" w:rsidRPr="00DE0F67" w:rsidRDefault="000D1A12" w:rsidP="008B6B4A">
      <w:pPr>
        <w:spacing w:line="480" w:lineRule="auto"/>
      </w:pPr>
      <w:r>
        <w:t xml:space="preserve">The authors wish to thank the European Phytosanitary Research Coordination </w:t>
      </w:r>
      <w:r w:rsidR="00E126FE">
        <w:t xml:space="preserve">(EUPHRESCO) </w:t>
      </w:r>
      <w:r>
        <w:t xml:space="preserve">for funding this research. We would also like to thank </w:t>
      </w:r>
      <w:r w:rsidR="00796690">
        <w:t xml:space="preserve">Erin Lewis and </w:t>
      </w:r>
      <w:proofErr w:type="spellStart"/>
      <w:r w:rsidR="00796690" w:rsidRPr="00796690">
        <w:t>Ummey</w:t>
      </w:r>
      <w:proofErr w:type="spellEnd"/>
      <w:r w:rsidR="00796690" w:rsidRPr="00796690">
        <w:t xml:space="preserve"> Hany</w:t>
      </w:r>
      <w:r w:rsidR="00796690">
        <w:t xml:space="preserve"> for helping with the sequencing and Rachel Glover for providing advice on the bioinformatics.</w:t>
      </w:r>
    </w:p>
    <w:p w14:paraId="517A7022" w14:textId="77777777" w:rsidR="000D1A12" w:rsidRDefault="000D1A12" w:rsidP="008B6B4A">
      <w:pPr>
        <w:spacing w:line="480" w:lineRule="auto"/>
      </w:pPr>
    </w:p>
    <w:p w14:paraId="7B2D1C04" w14:textId="73D4A15E" w:rsidR="008B6B4A" w:rsidRDefault="008B6B4A" w:rsidP="008B6B4A">
      <w:pPr>
        <w:pStyle w:val="Heading1"/>
        <w:spacing w:line="480" w:lineRule="auto"/>
      </w:pPr>
    </w:p>
    <w:p w14:paraId="3F3F90A7" w14:textId="77777777" w:rsidR="008B6B4A" w:rsidRPr="008B6B4A" w:rsidRDefault="008B6B4A" w:rsidP="008B6B4A">
      <w:pPr>
        <w:spacing w:line="480" w:lineRule="auto"/>
      </w:pPr>
    </w:p>
    <w:p w14:paraId="2957C7FA" w14:textId="7A36F824" w:rsidR="001756F4" w:rsidRDefault="001756F4" w:rsidP="00167617">
      <w:pPr>
        <w:pStyle w:val="Heading1"/>
      </w:pPr>
      <w:r>
        <w:lastRenderedPageBreak/>
        <w:t>References</w:t>
      </w:r>
    </w:p>
    <w:p w14:paraId="36FDE845" w14:textId="0C7B1077" w:rsidR="00A63111" w:rsidRPr="00A63111" w:rsidRDefault="001756F4" w:rsidP="008B6B4A">
      <w:pPr>
        <w:widowControl w:val="0"/>
        <w:autoSpaceDE w:val="0"/>
        <w:autoSpaceDN w:val="0"/>
        <w:adjustRightInd w:val="0"/>
        <w:spacing w:after="24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A63111" w:rsidRPr="00A63111">
        <w:rPr>
          <w:rFonts w:cs="Times New Roman"/>
          <w:noProof/>
        </w:rPr>
        <w:t xml:space="preserve">Ahmed M, van de Vossenberg BTLH, Cornelisse C, Karssen G (2013) On the species status of the root-knot nematode Meloidogyne ulmi Palmisano &amp; Ambrogioni, 2000 (Nematoda, Meloidogynidae). ZooKeys: 1–27. doi: 10.3897/zookeys.362.6352 </w:t>
      </w:r>
    </w:p>
    <w:p w14:paraId="45C48139"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Amend AS, Seifert KA, Bruns TD (2010) Quantifying microbial communities with 454 pyrosequencing: does read abundance count? Molecular ecology 19: 5555–5565. </w:t>
      </w:r>
    </w:p>
    <w:p w14:paraId="1E9E3F9A"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Anderson TJC, Blouin MS, Beech RN (1998) Population biology of parasitic nematodes: applications of genetic markers. Advances in parasitology 41: 219–283. </w:t>
      </w:r>
    </w:p>
    <w:p w14:paraId="37FAACE5"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Bik HM, Sung WAY, De Ley P, Baldwin JG, Sharma J, ROCHA‐OLIVARES A, Thomas WK (2012) Metagenetic community analysis of microbial eukaryotes illuminates biogeographic patterns in deep‐sea and shallow water sediments. Molecular Ecology 21: 1048–1059. </w:t>
      </w:r>
    </w:p>
    <w:p w14:paraId="26C79EA4"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Blaxter ML, De Ley P, Garey JR, Liu LX (1998) A molecular evolutionary framework for the phylum Nematoda. Nature 392: 71. </w:t>
      </w:r>
    </w:p>
    <w:p w14:paraId="531DBE10"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Blouin MS, Yowell CA, Courtney CH, Dame JB (1995) Host movement and the genetic structure of populations of parasitic nematodes. Genetics 141: 1007–1014. </w:t>
      </w:r>
    </w:p>
    <w:p w14:paraId="37114667"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Blouin MS, Yowell CA, Courtney CH, Dame JB (1998) Substitution bias, rapid saturation, and the use of mtDNA for nematode systematics. Molecular biology and evolution 15: 1719–1727. </w:t>
      </w:r>
    </w:p>
    <w:p w14:paraId="2CC6A80C"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Bongers T (1990) The maturity index: an ecological measure of environmental disturbance based on nematode species composition. Oecologia 83: 14–19. </w:t>
      </w:r>
    </w:p>
    <w:p w14:paraId="5C29AAE6"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Bowles J, Blair D, McManus DP (1992) Genetic variants within the genus Echinococcus identified by mitochondrial DNA sequencing. Molecular and biochemical parasitology 54: 165–173. </w:t>
      </w:r>
    </w:p>
    <w:p w14:paraId="458E31E4"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Caporaso JG, Kuczynski J, Stombaugh J, Bittinger K, Bushman FD, Costello EK, Fierer N, Peña AG, Goodrich JK, Gordon JI, Huttley GA, Kelley ST, Knights D, Koenig JE, Ley RE, Lozupone CA, McDonald D, Muegge BD, Pirrung M, Reeder J, Sevinsky JR, Turnbaugh PJ, Walters WA, Widmann J, Yatsunenko T, Zaneveld J, Knight R (2010) QIIME allows analysis of high-throughput community sequencing data. Nature methods 7: 335–6. doi: 10.1038/nmeth.f.303 </w:t>
      </w:r>
    </w:p>
    <w:p w14:paraId="7B1CC6B9"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Carew ME, Pettigrove VJ, Metzeling L, Hoffmann AA (2013) Environmental monitoring using next generation sequencing: rapid identification of macroinvertebrate bioindicator species. Frontiers in zoology 10: 45. </w:t>
      </w:r>
    </w:p>
    <w:p w14:paraId="1A00B1AD"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Coissac E, Hollingsworth PM, Lavergne S, Taberlet P (2016) From barcodes to genomes: extending the concept of DNA barcoding. Molecular ecology 25: 1423–1428. </w:t>
      </w:r>
    </w:p>
    <w:p w14:paraId="27AD071A"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Coordinators NR (2016) Database resources of the national center for biotechnology information. Nucleic acids research 44: D7. </w:t>
      </w:r>
    </w:p>
    <w:p w14:paraId="33F62E56"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lastRenderedPageBreak/>
        <w:t xml:space="preserve">Creer S, Fonseca VG, Porazinska DL, Giblin-Davis RM, Sung W, Power DM, Packer M, Carvalho GR, Blaxter ML, Lambshead PJD, Thomas WK (2010) Ultrasequencing of the meiofaunal biosphere: Practice, pitfalls and promises. Molecular Ecology 19: 4–20. doi: 10.1111/j.1365-294X.2009.04473.x </w:t>
      </w:r>
    </w:p>
    <w:p w14:paraId="065C746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Deagle BE, Jarman SN, Coissac E, Pompanon F, Taberlet P (2014) DNA metabarcoding and the cytochrome c oxidase subunit I marker: not a perfect match. Biology letters 10: 20140562. </w:t>
      </w:r>
    </w:p>
    <w:p w14:paraId="23EB7BFA"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Derycke S, Vanaverbeke J, Rigaux A, Backeljau T, Moens T (2010) Exploring the use of cytochrome oxidase c subunit 1 (COI) for DNA barcoding of free-living marine nematodes. PLoS One 5: e13716. </w:t>
      </w:r>
    </w:p>
    <w:p w14:paraId="1BFFDB66"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DOUDA O, Marek M, Zouhar M, RYŠÁNEK P (2013) Insights into the structure and phylogeny of the 28S rRNA expansion segments D2 and D3 of the plant-infecting nematodes from the genus Ditylenchus (Nematoda: Anguinidae). Phytopathologia Mediterranea: 84–97. </w:t>
      </w:r>
    </w:p>
    <w:p w14:paraId="419086A9"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dgar RC (2004) MUSCLE: multiple sequence alignment with high accuracy and high throughput. Nucleic Acids Res 32. doi: 10.1093/nar/gkh340 </w:t>
      </w:r>
    </w:p>
    <w:p w14:paraId="608ADA7C"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dgar RC (2010) Search and clustering orders of magnitude faster than BLAST. Bioinformatics 26: 2460–2461. doi: 10.1093/bioinformatics/btq461 </w:t>
      </w:r>
    </w:p>
    <w:p w14:paraId="49EC9FC3"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dgar RC (2013) UPARSE: highly accurate OTU sequences from microbial amplicon reads. Nature Methods 10: 996–8. doi: 10.1038/nmeth.2604 </w:t>
      </w:r>
    </w:p>
    <w:p w14:paraId="15B9D814"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dgar RC (2016) UNCROSS: Filtering of high-frequency cross-talk in 16S amplicon reads. bioRxiv: 88666. </w:t>
      </w:r>
    </w:p>
    <w:p w14:paraId="15A341B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dgar RC (2017) UNBIAS: An attempt to correct abundance bias in 16S sequencing, with limited success. bioRxiv: 124149. </w:t>
      </w:r>
    </w:p>
    <w:p w14:paraId="331E04FE"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dgar RC, Flyvbjerg H (2015) Error filtering, pair assembly and error correction for next-generation sequencing reads. Bioinformatics 31: 3476–3482. </w:t>
      </w:r>
    </w:p>
    <w:p w14:paraId="21B25E7D"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llis RE, Sulston JE, Coulson AR (1986) The rDNA of C. elegans: sequence and structure. Nucleic acids research 14: 2345–2364. </w:t>
      </w:r>
    </w:p>
    <w:p w14:paraId="52DFAF8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Esling P, Lejzerowicz F, Pawlowski J (2015) Accurate multiplexing and filtering for high-throughput amplicon-sequencing. Nucleic acids research 43: 2513–2524. </w:t>
      </w:r>
    </w:p>
    <w:p w14:paraId="6A5EEC18"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Ferris H, Bongers T, De Goede RGM (2001) A framework for soil food web diagnostics: extension of the nematode faunal analysis concept. Applied soil ecology 18: 13–29. </w:t>
      </w:r>
    </w:p>
    <w:p w14:paraId="56944B2E"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Floyd R, Abebe E, Papert A, Blaxter M (2002) Molecular barcodes for soil nematode identification. Mol Ecol 11. doi: 10.1046/j.1365-294X.2002.01485.x </w:t>
      </w:r>
    </w:p>
    <w:p w14:paraId="12150439"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Folmer O, BLACK M, HOEH W, Lutz R, Vrijenhoek R (1994) DNA primers for amplification of mitochondrial cytochrome c oxidase subunit I from diverse metazoan invertebrates. Molecular Marine Biology and Biotechnology 3: 294–299. doi: </w:t>
      </w:r>
      <w:r w:rsidRPr="00A63111">
        <w:rPr>
          <w:rFonts w:cs="Times New Roman"/>
          <w:noProof/>
        </w:rPr>
        <w:lastRenderedPageBreak/>
        <w:t xml:space="preserve">10.1371/journal.pone.0013102 </w:t>
      </w:r>
    </w:p>
    <w:p w14:paraId="4B4FB062"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Fonseca VG, Carvalho GR, Nichols B, Quince C, Johnson HF, Neill SP, Lambshead JD, Thomas WK, Power DM, Creer S (2014) Metagenetic analysis of patterns of distribution and diversity of marine meiobenthic eukaryotes. Global Ecology and Biogeography 23: 1293–1302. </w:t>
      </w:r>
    </w:p>
    <w:p w14:paraId="4B2E89D9"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Fonseca VG, Carvalho GR, Sung W, Johnson HF, Power DM, Neill SP, Packer M, Blaxter ML, Lambshead PJD, Thomas WK, Creer S (2010) Second-generation environmental sequencing unmasks marine metazoan biodiversity. Nature communications 1: 98. doi: 10.1038/ncomms1095 </w:t>
      </w:r>
    </w:p>
    <w:p w14:paraId="536B3966"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Giblin-Davis RM, Ye W, Kanzaki N, Williams D, Morris K, Thomas WK (2006) Stomatal ultrastructure, molecular phylogeny, and description of Parasitodiplogaster laevigata n. sp.(Nematoda: Diplogastridae), a parasite of fig wasps. Journal of nematology 38: 137. </w:t>
      </w:r>
    </w:p>
    <w:p w14:paraId="5385E9A7"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Guillou L, Bachar D, Audic SS, Bass D, Berney CC, Bittner L, Boutte C, Burgaud GG, De Vargas C, Decelle J, Del Campo J, Dolan JR, Dunthorn M, Edvardsen B, Holzmann M, Kooistra WHCF, Lara E, Le Bescot N, Logares R, Mah?? F, Massana R, Montresor M, Morard R, Not F, Pawlowski J, Probert I, Sauvadet AL, Siano R, Stoeck T, Vaulot D, Zimmermann P, Christen R (2012) The Protist Ribosomal Reference database (PR2): a catalog of unicellular eukaryote small sub-unit rRNA sequences with curated taxonomy. Nucleic acids research 41: D597–D604. doi: 10.1093/nar/gks1160 </w:t>
      </w:r>
    </w:p>
    <w:p w14:paraId="53617F36"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Gutiérrez-Gutiérrez C, Cantalapiedra-Navarrete C, Montes-Borrego M, Palomares-Rius JE, Castillo P (2013) Molecular phylogeny of the nematode genus Longidorus (Nematoda: Longidoridae) with description of three new species. Zoological Journal of the Linnean Society 167: 473–500. </w:t>
      </w:r>
    </w:p>
    <w:p w14:paraId="5E5A28C3"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Hajibabaei M, Singer GAC, Hebert PDN, Hickey DA (2007) DNA barcoding: how it complements taxonomy, molecular phylogenetics and population genetics. TRENDS in Genetics 23: 167–172. </w:t>
      </w:r>
    </w:p>
    <w:p w14:paraId="43DA9B21"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Hall TA (1999) BioEdit: a user-friendly biological sequence alignment editor and analysis program for Windows 95/98/NT. Nucleic Acids Symp 41. </w:t>
      </w:r>
    </w:p>
    <w:p w14:paraId="347E161C"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Hillis DM, Dixon MT (1991) Ribosomal DNA: molecular evolution and phylogenetic inference. The Quarterly review of biology 66: 411–453. </w:t>
      </w:r>
    </w:p>
    <w:p w14:paraId="6422F0D5"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Holovachov O, Haenel Q, Bourlat SJ, Jondelius U (2017) Taxonomy assignment approach determines the efficiency of identification of metabarcodes in marine nematodes. arXiv preprint arXiv:1704.05412. </w:t>
      </w:r>
    </w:p>
    <w:p w14:paraId="2B7E1237"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Holterman M, van der Wurff A, van den Elsen S, van Megen H, Bongers T, Holovachov O, Bakker J, Helder J (2006) Phylum-wide analysis of SSU rDNA reveals deep phylogenetic relationships among nematodes and accelerated evolution toward crown clades. Molecular biology and evolution 23: 1792–1800. </w:t>
      </w:r>
    </w:p>
    <w:p w14:paraId="1E8DA4F8"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Janssen T, Karssen G, Verhaeven M, Coyne D, Bert W (2016) Mitochondrial coding genome analysis of tropical root-knot nematodes (Meloidogyne) supports haplotype based diagnostics and reveals evidence of recent reticulate evolution. Scientific reports 6. </w:t>
      </w:r>
    </w:p>
    <w:p w14:paraId="3AFE8188"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lastRenderedPageBreak/>
        <w:t xml:space="preserve">Kaplan DT, Thomas WK, Frisse LM, Sarah JL, Stanton JM, Speijer PR, Marin DH, Opperman CH (2000) Phylogenetic analysis of geographically diverse Radopholus similis via rDNA sequence reveals a monomorphic motif. Journal of Nematology 32: 134. </w:t>
      </w:r>
    </w:p>
    <w:p w14:paraId="50BC042A"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Kircher M, Sawyer S, Meyer M (2011) Double indexing overcomes inaccuracies in multiplex sequencing on the Illumina platform. Nucleic acids research 40: e3–e3. </w:t>
      </w:r>
    </w:p>
    <w:p w14:paraId="57F89D37"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Kumar S, Stecher G, Tamura K (2016) MEGA7: molecular evolutionary genetics analysis version 7.0 for bigger datasets. Molecular biology and evolution 33: 1870–1874. </w:t>
      </w:r>
    </w:p>
    <w:p w14:paraId="77B43EA3"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Letunic I, Bork P (2016) 44 Nucleic acids research Interactive tree of life (iTOL) v3: an online tool for the display and annotation of phylogenetic and other trees. Oxford University Press, 242-245 pp. </w:t>
      </w:r>
    </w:p>
    <w:p w14:paraId="58D3F67D"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De Ley P, Blaxter ML (2002) Systematic position and phylogeny. In: Lee DL (Ed), The biology of nematodes. Taylor &amp; Francis London, London, UK, 1–30. </w:t>
      </w:r>
    </w:p>
    <w:p w14:paraId="56A3FC3D"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Litvaitis MK, Bates JW, Hope WD, Moens T (2000) Inferring a classification of the Adenophorea (Nematoda) from nucleotide sequences of the D3 expansion segment (26/28S rDNA). Canadian Journal of Zoology 78: 911–922. </w:t>
      </w:r>
    </w:p>
    <w:p w14:paraId="6C10A066"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Markmann M, Tautz D (2005) Reverse taxonomy: an approach towards determining the diversity of meiobenthic organisms based on ribosomal RNA signature sequences. Phil Trans Biol Sci 360. doi: 10.1098/rstb.2005.1723 </w:t>
      </w:r>
    </w:p>
    <w:p w14:paraId="54E66D01"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van Megen H, van den Elsen S, Holterman M, Karssen G, Mooyman P, Bongers T, Holovachov O, Bakker J, Helder J (2009) A phylogenetic tree of nematodes based on about 1200 full-length small subunit ribosomal DNA sequences. Nematology 11: 927–950. </w:t>
      </w:r>
    </w:p>
    <w:p w14:paraId="26F09442"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Miller MA, Pfeiffer W, Schwartz T (2010) Creating the CIPRES Science Gateway for inference of large phylogenetic trees. In: Gateway Computing Environments Workshop (GCE), 2010. Ieee, 1–8. </w:t>
      </w:r>
    </w:p>
    <w:p w14:paraId="76747A18"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Munch K, Boomsma W, Huelsenbeck JP, Willerslev E, Nielsen R (2008) Statistical assignment of DNA sequences using Bayesian phylogenetics. Systematic biology 57: 750–757. </w:t>
      </w:r>
    </w:p>
    <w:p w14:paraId="6D7CEDEA"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Munch K, Boomsma W, Willerslev E, Nielsen R (2008) Fast phylogenetic DNA barcoding. Philosophical Transactions of the Royal Society B: Biological Sciences 363: 3997–4002. </w:t>
      </w:r>
    </w:p>
    <w:p w14:paraId="6CC02C4E"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Nelson MC, Morrison HG, Benjamino J, Grim SL, Graf J (2014) Analysis, optimization and verification of Illumina-generated 16S rRNA gene amplicon surveys. PloS one 9: e94249. </w:t>
      </w:r>
    </w:p>
    <w:p w14:paraId="2370A7B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Nunn GB (1992) Nematode molecular evolution: an investigation of evolutionary patterns among nematodes based upon DNA sequences. </w:t>
      </w:r>
    </w:p>
    <w:p w14:paraId="33E00428"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Peham T, Steiner FM, Schlick‐Steiner BC, Arthofer W (2017) Are we ready to detect nematode diversity by next generation sequencing? Ecology and Evolution. </w:t>
      </w:r>
    </w:p>
    <w:p w14:paraId="340C4E18"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Porazinska DL, Giblin-Davis RM, Faller L, Farmerie W, Kanzaki N, Morris K, Powers TO, Tucker AE, Sung W, Thomas WK (2009) Evaluating high-throughput sequencing as a method for metagenomic analysis of nematode diversity. Molecular Ecology Resources </w:t>
      </w:r>
      <w:r w:rsidRPr="00A63111">
        <w:rPr>
          <w:rFonts w:cs="Times New Roman"/>
          <w:noProof/>
        </w:rPr>
        <w:lastRenderedPageBreak/>
        <w:t xml:space="preserve">9: 1439–1450. doi: 10.1111/j.1755-0998.2009.02611.x </w:t>
      </w:r>
    </w:p>
    <w:p w14:paraId="571CC735"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Porazinska DL, GIBLIN‐DAVIS RM, Esquivel A, Powers TO, Sung WAY, Thomas WK (2010) Ecometagenetics confirm high tropical rainforest nematode diversity. Molecular Ecology 19: 5521–5530. </w:t>
      </w:r>
    </w:p>
    <w:p w14:paraId="061329F4"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Porazinska DL, Sung WAY, GIBLIN‐DAVIS RM, Thomas WK (2010) Reproducibility of read numbers in high‐throughput sequencing analysis of nematode community composition and structure. Molecular Ecology Resources 10: 666–676. </w:t>
      </w:r>
    </w:p>
    <w:p w14:paraId="283D261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Prosser SWJ, Velarde‐Aguilar MG, León‐Règagnon V, Hebert PDN (2013) Advancing nematode barcoding: a primer cocktail for the cytochrome c oxidase subunit I gene from vertebrate parasitic nematodes. Molecular Ecology Resources 13: 1108–1115. </w:t>
      </w:r>
    </w:p>
    <w:p w14:paraId="4CEC3ABE"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Quast C, Pruesse E, Yilmaz P, Gerken J, Schweer T, Yarza P, Peplies J, Glöckner FO (2013) The SILVA ribosomal RNA gene database project: Improved data processing and web-based tools. Nucleic Acids Research 41. doi: 10.1093/nar/gks1219 </w:t>
      </w:r>
    </w:p>
    <w:p w14:paraId="1D966FCE"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Ratnasingham S, Hebert PDN (2007) BOLD: The Barcode of Life Data System (http://www. barcodinglife. org). Molecular Ecology Resources 7: 355–364. </w:t>
      </w:r>
    </w:p>
    <w:p w14:paraId="2F4BF114"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apkota R, Nicolaisen M (2015) High-throughput sequencing of nematode communities from total soil DNA extractions. BMC Ecology 15: 1–8. doi: 10.1186/s12898-014-0034-4 </w:t>
      </w:r>
    </w:p>
    <w:p w14:paraId="0F6C4B6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Applied and Environmental Microbiology 75: 7537–7541. doi: 10.1128/AEM.01541-09 </w:t>
      </w:r>
    </w:p>
    <w:p w14:paraId="48969985"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chnell IB, Bohmann K, Gilbert MTP (2015) Tag jumps illuminated–reducing sequence‐to‐sample misidentifications in metabarcoding studies. Molecular ecology resources 15: 1289–1303. </w:t>
      </w:r>
    </w:p>
    <w:p w14:paraId="548C65F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einhorst JW (1955) Een eenvoudige methode voor het afscheiden van aaltjes uit grond. European Journal of Plant Pathology 61: 188–190. </w:t>
      </w:r>
    </w:p>
    <w:p w14:paraId="2931C9F2"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hendure J, Balasubramanian S, Church GM, Gilbert W, Rogers J, Schloss JA, Waterston RH (2017) DNA sequencing at 40: past, present and future. Nature 550: 345. </w:t>
      </w:r>
    </w:p>
    <w:p w14:paraId="761D0860"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iddiqi MR (2000) Tylenchida: parasites of plants and insects. CABI. </w:t>
      </w:r>
    </w:p>
    <w:p w14:paraId="52D7454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ubbotin SA, Inserra RN, Marais M, Mullin P, Powers TO, Roberts PA, Van Den Berg E, Yeates GW, Baldwin JG (2011) Diversity and phylogenetic relationships within the spiral nematodes of Helicotylenchus Steiner, 1945 (Tylenchida: Hoplolaimidae) as inferred from analysis of the D2-D3 expansion segments of 28S rRNA gene sequences. Nematology 13: 333–345. </w:t>
      </w:r>
    </w:p>
    <w:p w14:paraId="278ABA0C"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ubbotin SA, Ragsdale EJ, Mullens T, Roberts PA, Mundo-Ocampo M, Baldwin JG (2008) A phylogenetic framework for root lesion nematodes of the genus Pratylenchus (Nematoda): Evidence from 18S and D2–D3 expansion segments of 28S ribosomal RNA genes and </w:t>
      </w:r>
      <w:r w:rsidRPr="00A63111">
        <w:rPr>
          <w:rFonts w:cs="Times New Roman"/>
          <w:noProof/>
        </w:rPr>
        <w:lastRenderedPageBreak/>
        <w:t xml:space="preserve">morphological characters. Molecular phylogenetics and evolution 48: 491–505. </w:t>
      </w:r>
    </w:p>
    <w:p w14:paraId="101029BE"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ubbotin SA, Sturhan D, Chizhov VN, Vovlas N, Baldwin JG (2006) Phylogenetic analysis of Tylenchida Thorne, 1949 as inferred from D2 and D3 expansion fragments of the 28S rRNA gene sequences. Nematology 8: 455–474. </w:t>
      </w:r>
    </w:p>
    <w:p w14:paraId="571E0728"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ubbotin SA, Sturhan D, Vovlas N, Castillo P, Tambe JT, Moens M, Baldwin JG (2007) Application of the secondary structure model of rRNA for phylogeny: D2–D3 expansion segments of the LSU gene of plant-parasitic nematodes from the family Hoplolaimidae Filipjev, 1934. Molecular Phylogenetics and Evolution 43: 881–890. </w:t>
      </w:r>
    </w:p>
    <w:p w14:paraId="36057F05"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Subbotin SA, Vovlas N, Crozzoli R, Sturhan D, Lamberti F, Moens M, Baldwin JG (2005) Phylogeny of Criconematina Siddiqi, 1980 (Nematoda: Tylenchida) based on morphology and D2-D3 expansion segments of the 28S-rRNA gene sequences with application of a secondary structure model. Nematology 7: 927–944. </w:t>
      </w:r>
    </w:p>
    <w:p w14:paraId="0BE6B577"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Whitehead AG, Hemming JR (1965) A comparison of some quantitative methods of extracting small vermiform nematodes from soil. Annals of applied Biology 55: 25–38. </w:t>
      </w:r>
    </w:p>
    <w:p w14:paraId="2CCC571F"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Wilkinson MJ, Szabo C, Ford CS, Yarom Y, Croxford AE, Camp A, Gooding P (2017) Replacing Sanger with Next Generation Sequencing to improve coverage and quality of reference DNA barcodes for plants. Scientific Reports 7: 46040. </w:t>
      </w:r>
    </w:p>
    <w:p w14:paraId="3636FF47" w14:textId="77777777" w:rsidR="00A63111" w:rsidRPr="00A63111" w:rsidRDefault="00A63111" w:rsidP="008B6B4A">
      <w:pPr>
        <w:widowControl w:val="0"/>
        <w:autoSpaceDE w:val="0"/>
        <w:autoSpaceDN w:val="0"/>
        <w:adjustRightInd w:val="0"/>
        <w:spacing w:after="240" w:line="240" w:lineRule="auto"/>
        <w:ind w:left="480" w:hanging="480"/>
        <w:rPr>
          <w:rFonts w:cs="Times New Roman"/>
          <w:noProof/>
        </w:rPr>
      </w:pPr>
      <w:r w:rsidRPr="00A63111">
        <w:rPr>
          <w:rFonts w:cs="Times New Roman"/>
          <w:noProof/>
        </w:rPr>
        <w:t xml:space="preserve">Zhang Z, Schwartz S, Wagner L, Miller W (2000) A greedy algorithm for aligning DNA sequences. Journal of Computational biology 7: 203–214. </w:t>
      </w:r>
    </w:p>
    <w:p w14:paraId="2957C844" w14:textId="77777777" w:rsidR="001756F4" w:rsidRPr="001756F4" w:rsidRDefault="001756F4" w:rsidP="008B6B4A">
      <w:pPr>
        <w:spacing w:after="240" w:line="240" w:lineRule="auto"/>
      </w:pPr>
      <w:r>
        <w:fldChar w:fldCharType="end"/>
      </w:r>
    </w:p>
    <w:p w14:paraId="2957C845" w14:textId="72D02399" w:rsidR="001756F4" w:rsidRDefault="001756F4" w:rsidP="001756F4">
      <w:pPr>
        <w:pStyle w:val="Heading2"/>
        <w:spacing w:after="240"/>
      </w:pPr>
    </w:p>
    <w:p w14:paraId="71C616C0" w14:textId="32431482" w:rsidR="009F33CC" w:rsidRPr="009F33CC" w:rsidRDefault="009F33CC" w:rsidP="009F33CC"/>
    <w:sectPr w:rsidR="009F33CC" w:rsidRPr="009F33CC" w:rsidSect="00DA66AF">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FA32F" w14:textId="77777777" w:rsidR="00750C3D" w:rsidRDefault="00750C3D">
      <w:r>
        <w:separator/>
      </w:r>
    </w:p>
  </w:endnote>
  <w:endnote w:type="continuationSeparator" w:id="0">
    <w:p w14:paraId="4DA17DD6" w14:textId="77777777" w:rsidR="00750C3D" w:rsidRDefault="00750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Wingdings 2">
    <w:panose1 w:val="05020102010507070707"/>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5684727"/>
      <w:docPartObj>
        <w:docPartGallery w:val="Page Numbers (Bottom of Page)"/>
        <w:docPartUnique/>
      </w:docPartObj>
    </w:sdtPr>
    <w:sdtContent>
      <w:p w14:paraId="2957C85A" w14:textId="77777777" w:rsidR="0010071F" w:rsidRDefault="0010071F" w:rsidP="00EF54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57C85B" w14:textId="77777777" w:rsidR="0010071F" w:rsidRDefault="0010071F" w:rsidP="00EF5404">
    <w:pPr>
      <w:pStyle w:val="Footer"/>
      <w:ind w:right="360"/>
    </w:pPr>
  </w:p>
  <w:p w14:paraId="2957C85C" w14:textId="77777777" w:rsidR="0010071F" w:rsidRDefault="0010071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2667590"/>
      <w:docPartObj>
        <w:docPartGallery w:val="Page Numbers (Bottom of Page)"/>
        <w:docPartUnique/>
      </w:docPartObj>
    </w:sdtPr>
    <w:sdtEndPr>
      <w:rPr>
        <w:rStyle w:val="PageNumber"/>
        <w:rFonts w:cs="Arial"/>
        <w:color w:val="000000" w:themeColor="text1"/>
      </w:rPr>
    </w:sdtEndPr>
    <w:sdtContent>
      <w:p w14:paraId="2957C85D" w14:textId="77777777" w:rsidR="0010071F" w:rsidRPr="00E77F6D" w:rsidRDefault="0010071F" w:rsidP="00EF5404">
        <w:pPr>
          <w:pStyle w:val="Footer"/>
          <w:framePr w:wrap="none" w:vAnchor="text" w:hAnchor="margin" w:xAlign="right" w:y="1"/>
          <w:rPr>
            <w:rStyle w:val="PageNumber"/>
            <w:rFonts w:cs="Arial"/>
            <w:color w:val="000000" w:themeColor="text1"/>
          </w:rPr>
        </w:pPr>
        <w:r w:rsidRPr="00E77F6D">
          <w:rPr>
            <w:rStyle w:val="PageNumber"/>
            <w:rFonts w:cs="Arial"/>
            <w:color w:val="000000" w:themeColor="text1"/>
          </w:rPr>
          <w:fldChar w:fldCharType="begin"/>
        </w:r>
        <w:r w:rsidRPr="00E77F6D">
          <w:rPr>
            <w:rStyle w:val="PageNumber"/>
            <w:rFonts w:cs="Arial"/>
            <w:color w:val="000000" w:themeColor="text1"/>
          </w:rPr>
          <w:instrText xml:space="preserve"> PAGE </w:instrText>
        </w:r>
        <w:r w:rsidRPr="00E77F6D">
          <w:rPr>
            <w:rStyle w:val="PageNumber"/>
            <w:rFonts w:cs="Arial"/>
            <w:color w:val="000000" w:themeColor="text1"/>
          </w:rPr>
          <w:fldChar w:fldCharType="separate"/>
        </w:r>
        <w:r>
          <w:rPr>
            <w:rStyle w:val="PageNumber"/>
            <w:rFonts w:cs="Arial"/>
            <w:noProof/>
            <w:color w:val="000000" w:themeColor="text1"/>
          </w:rPr>
          <w:t>97</w:t>
        </w:r>
        <w:r w:rsidRPr="00E77F6D">
          <w:rPr>
            <w:rStyle w:val="PageNumber"/>
            <w:rFonts w:cs="Arial"/>
            <w:color w:val="000000" w:themeColor="text1"/>
          </w:rPr>
          <w:fldChar w:fldCharType="end"/>
        </w:r>
      </w:p>
    </w:sdtContent>
  </w:sdt>
  <w:p w14:paraId="2957C85E" w14:textId="77777777" w:rsidR="0010071F" w:rsidRPr="00E77F6D" w:rsidRDefault="0010071F" w:rsidP="00EF5404">
    <w:pPr>
      <w:pStyle w:val="Footer"/>
      <w:ind w:right="360"/>
      <w:rPr>
        <w:rFonts w:cs="Arial"/>
        <w:color w:val="000000" w:themeColor="text1"/>
      </w:rPr>
    </w:pPr>
  </w:p>
  <w:p w14:paraId="2957C85F" w14:textId="77777777" w:rsidR="0010071F" w:rsidRDefault="0010071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4163BE" w14:textId="77777777" w:rsidR="00750C3D" w:rsidRDefault="00750C3D">
      <w:r>
        <w:separator/>
      </w:r>
    </w:p>
  </w:footnote>
  <w:footnote w:type="continuationSeparator" w:id="0">
    <w:p w14:paraId="570D1483" w14:textId="77777777" w:rsidR="00750C3D" w:rsidRDefault="00750C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6783A"/>
    <w:multiLevelType w:val="multilevel"/>
    <w:tmpl w:val="74962E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BD8148F"/>
    <w:multiLevelType w:val="multilevel"/>
    <w:tmpl w:val="08090025"/>
    <w:lvl w:ilvl="0">
      <w:start w:val="1"/>
      <w:numFmt w:val="decimal"/>
      <w:lvlText w:val="%1"/>
      <w:lvlJc w:val="left"/>
      <w:pPr>
        <w:ind w:left="432" w:hanging="432"/>
      </w:pPr>
    </w:lvl>
    <w:lvl w:ilvl="1">
      <w:start w:val="1"/>
      <w:numFmt w:val="decimal"/>
      <w:lvlText w:val="%1.%2"/>
      <w:lvlJc w:val="left"/>
      <w:pPr>
        <w:ind w:left="-1834" w:hanging="576"/>
      </w:pPr>
    </w:lvl>
    <w:lvl w:ilvl="2">
      <w:start w:val="1"/>
      <w:numFmt w:val="decimal"/>
      <w:lvlText w:val="%1.%2.%3"/>
      <w:lvlJc w:val="left"/>
      <w:pPr>
        <w:ind w:left="-2399" w:hanging="720"/>
      </w:pPr>
    </w:lvl>
    <w:lvl w:ilvl="3">
      <w:start w:val="1"/>
      <w:numFmt w:val="decimal"/>
      <w:lvlText w:val="%1.%2.%3.%4"/>
      <w:lvlJc w:val="left"/>
      <w:pPr>
        <w:ind w:left="-2255" w:hanging="864"/>
      </w:pPr>
    </w:lvl>
    <w:lvl w:ilvl="4">
      <w:start w:val="1"/>
      <w:numFmt w:val="decimal"/>
      <w:lvlText w:val="%1.%2.%3.%4.%5"/>
      <w:lvlJc w:val="left"/>
      <w:pPr>
        <w:ind w:left="-2111" w:hanging="1008"/>
      </w:pPr>
    </w:lvl>
    <w:lvl w:ilvl="5">
      <w:start w:val="1"/>
      <w:numFmt w:val="decimal"/>
      <w:lvlText w:val="%1.%2.%3.%4.%5.%6"/>
      <w:lvlJc w:val="left"/>
      <w:pPr>
        <w:ind w:left="-1967" w:hanging="1152"/>
      </w:pPr>
    </w:lvl>
    <w:lvl w:ilvl="6">
      <w:start w:val="1"/>
      <w:numFmt w:val="decimal"/>
      <w:lvlText w:val="%1.%2.%3.%4.%5.%6.%7"/>
      <w:lvlJc w:val="left"/>
      <w:pPr>
        <w:ind w:left="-1823" w:hanging="1296"/>
      </w:pPr>
    </w:lvl>
    <w:lvl w:ilvl="7">
      <w:start w:val="1"/>
      <w:numFmt w:val="decimal"/>
      <w:lvlText w:val="%1.%2.%3.%4.%5.%6.%7.%8"/>
      <w:lvlJc w:val="left"/>
      <w:pPr>
        <w:ind w:left="-1679" w:hanging="1440"/>
      </w:pPr>
    </w:lvl>
    <w:lvl w:ilvl="8">
      <w:start w:val="1"/>
      <w:numFmt w:val="decimal"/>
      <w:lvlText w:val="%1.%2.%3.%4.%5.%6.%7.%8.%9"/>
      <w:lvlJc w:val="left"/>
      <w:pPr>
        <w:ind w:left="-1535" w:hanging="1584"/>
      </w:pPr>
    </w:lvl>
  </w:abstractNum>
  <w:abstractNum w:abstractNumId="2" w15:restartNumberingAfterBreak="0">
    <w:nsid w:val="1613107B"/>
    <w:multiLevelType w:val="multilevel"/>
    <w:tmpl w:val="08090025"/>
    <w:lvl w:ilvl="0">
      <w:start w:val="1"/>
      <w:numFmt w:val="decimal"/>
      <w:lvlText w:val="%1"/>
      <w:lvlJc w:val="left"/>
      <w:pPr>
        <w:ind w:left="432" w:hanging="432"/>
      </w:pPr>
    </w:lvl>
    <w:lvl w:ilvl="1">
      <w:start w:val="1"/>
      <w:numFmt w:val="decimal"/>
      <w:lvlText w:val="%1.%2"/>
      <w:lvlJc w:val="left"/>
      <w:pPr>
        <w:ind w:left="-1834" w:hanging="576"/>
      </w:pPr>
    </w:lvl>
    <w:lvl w:ilvl="2">
      <w:start w:val="1"/>
      <w:numFmt w:val="decimal"/>
      <w:lvlText w:val="%1.%2.%3"/>
      <w:lvlJc w:val="left"/>
      <w:pPr>
        <w:ind w:left="-2399" w:hanging="720"/>
      </w:pPr>
    </w:lvl>
    <w:lvl w:ilvl="3">
      <w:start w:val="1"/>
      <w:numFmt w:val="decimal"/>
      <w:lvlText w:val="%1.%2.%3.%4"/>
      <w:lvlJc w:val="left"/>
      <w:pPr>
        <w:ind w:left="-2255" w:hanging="864"/>
      </w:pPr>
    </w:lvl>
    <w:lvl w:ilvl="4">
      <w:start w:val="1"/>
      <w:numFmt w:val="decimal"/>
      <w:lvlText w:val="%1.%2.%3.%4.%5"/>
      <w:lvlJc w:val="left"/>
      <w:pPr>
        <w:ind w:left="-2111" w:hanging="1008"/>
      </w:pPr>
    </w:lvl>
    <w:lvl w:ilvl="5">
      <w:start w:val="1"/>
      <w:numFmt w:val="decimal"/>
      <w:lvlText w:val="%1.%2.%3.%4.%5.%6"/>
      <w:lvlJc w:val="left"/>
      <w:pPr>
        <w:ind w:left="-1967" w:hanging="1152"/>
      </w:pPr>
    </w:lvl>
    <w:lvl w:ilvl="6">
      <w:start w:val="1"/>
      <w:numFmt w:val="decimal"/>
      <w:lvlText w:val="%1.%2.%3.%4.%5.%6.%7"/>
      <w:lvlJc w:val="left"/>
      <w:pPr>
        <w:ind w:left="-1823" w:hanging="1296"/>
      </w:pPr>
    </w:lvl>
    <w:lvl w:ilvl="7">
      <w:start w:val="1"/>
      <w:numFmt w:val="decimal"/>
      <w:lvlText w:val="%1.%2.%3.%4.%5.%6.%7.%8"/>
      <w:lvlJc w:val="left"/>
      <w:pPr>
        <w:ind w:left="-1679" w:hanging="1440"/>
      </w:pPr>
    </w:lvl>
    <w:lvl w:ilvl="8">
      <w:start w:val="1"/>
      <w:numFmt w:val="decimal"/>
      <w:lvlText w:val="%1.%2.%3.%4.%5.%6.%7.%8.%9"/>
      <w:lvlJc w:val="left"/>
      <w:pPr>
        <w:ind w:left="-1535" w:hanging="1584"/>
      </w:pPr>
    </w:lvl>
  </w:abstractNum>
  <w:abstractNum w:abstractNumId="3" w15:restartNumberingAfterBreak="0">
    <w:nsid w:val="1B5A06B6"/>
    <w:multiLevelType w:val="hybridMultilevel"/>
    <w:tmpl w:val="AA4E02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876A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F43DC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37B502B"/>
    <w:multiLevelType w:val="hybridMultilevel"/>
    <w:tmpl w:val="F328D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0662BE"/>
    <w:multiLevelType w:val="hybridMultilevel"/>
    <w:tmpl w:val="8B303F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000B46"/>
    <w:multiLevelType w:val="multilevel"/>
    <w:tmpl w:val="AFAE1FA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41CD0D0D"/>
    <w:multiLevelType w:val="multilevel"/>
    <w:tmpl w:val="9A983C1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57B44BFD"/>
    <w:multiLevelType w:val="multilevel"/>
    <w:tmpl w:val="08090025"/>
    <w:lvl w:ilvl="0">
      <w:start w:val="1"/>
      <w:numFmt w:val="decimal"/>
      <w:lvlText w:val="%1"/>
      <w:lvlJc w:val="left"/>
      <w:pPr>
        <w:ind w:left="432" w:hanging="432"/>
      </w:pPr>
    </w:lvl>
    <w:lvl w:ilvl="1">
      <w:start w:val="1"/>
      <w:numFmt w:val="decimal"/>
      <w:lvlText w:val="%1.%2"/>
      <w:lvlJc w:val="left"/>
      <w:pPr>
        <w:ind w:left="-1834" w:hanging="576"/>
      </w:pPr>
    </w:lvl>
    <w:lvl w:ilvl="2">
      <w:start w:val="1"/>
      <w:numFmt w:val="decimal"/>
      <w:lvlText w:val="%1.%2.%3"/>
      <w:lvlJc w:val="left"/>
      <w:pPr>
        <w:ind w:left="-2399" w:hanging="720"/>
      </w:pPr>
    </w:lvl>
    <w:lvl w:ilvl="3">
      <w:start w:val="1"/>
      <w:numFmt w:val="decimal"/>
      <w:pStyle w:val="Heading4"/>
      <w:lvlText w:val="%1.%2.%3.%4"/>
      <w:lvlJc w:val="left"/>
      <w:pPr>
        <w:ind w:left="-2255" w:hanging="864"/>
      </w:pPr>
    </w:lvl>
    <w:lvl w:ilvl="4">
      <w:start w:val="1"/>
      <w:numFmt w:val="decimal"/>
      <w:pStyle w:val="Heading5"/>
      <w:lvlText w:val="%1.%2.%3.%4.%5"/>
      <w:lvlJc w:val="left"/>
      <w:pPr>
        <w:ind w:left="-2111" w:hanging="1008"/>
      </w:pPr>
    </w:lvl>
    <w:lvl w:ilvl="5">
      <w:start w:val="1"/>
      <w:numFmt w:val="decimal"/>
      <w:pStyle w:val="Heading6"/>
      <w:lvlText w:val="%1.%2.%3.%4.%5.%6"/>
      <w:lvlJc w:val="left"/>
      <w:pPr>
        <w:ind w:left="-1967" w:hanging="1152"/>
      </w:pPr>
    </w:lvl>
    <w:lvl w:ilvl="6">
      <w:start w:val="1"/>
      <w:numFmt w:val="decimal"/>
      <w:pStyle w:val="Heading7"/>
      <w:lvlText w:val="%1.%2.%3.%4.%5.%6.%7"/>
      <w:lvlJc w:val="left"/>
      <w:pPr>
        <w:ind w:left="-1823" w:hanging="1296"/>
      </w:pPr>
    </w:lvl>
    <w:lvl w:ilvl="7">
      <w:start w:val="1"/>
      <w:numFmt w:val="decimal"/>
      <w:pStyle w:val="Heading8"/>
      <w:lvlText w:val="%1.%2.%3.%4.%5.%6.%7.%8"/>
      <w:lvlJc w:val="left"/>
      <w:pPr>
        <w:ind w:left="-1679" w:hanging="1440"/>
      </w:pPr>
    </w:lvl>
    <w:lvl w:ilvl="8">
      <w:start w:val="1"/>
      <w:numFmt w:val="decimal"/>
      <w:pStyle w:val="Heading9"/>
      <w:lvlText w:val="%1.%2.%3.%4.%5.%6.%7.%8.%9"/>
      <w:lvlJc w:val="left"/>
      <w:pPr>
        <w:ind w:left="-1535" w:hanging="1584"/>
      </w:pPr>
    </w:lvl>
  </w:abstractNum>
  <w:abstractNum w:abstractNumId="11" w15:restartNumberingAfterBreak="0">
    <w:nsid w:val="5F4E7D3D"/>
    <w:multiLevelType w:val="hybridMultilevel"/>
    <w:tmpl w:val="A8B230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516BA0"/>
    <w:multiLevelType w:val="hybridMultilevel"/>
    <w:tmpl w:val="6FB04E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B36C80"/>
    <w:multiLevelType w:val="hybridMultilevel"/>
    <w:tmpl w:val="61AC68AE"/>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C91284"/>
    <w:multiLevelType w:val="multilevel"/>
    <w:tmpl w:val="08090025"/>
    <w:lvl w:ilvl="0">
      <w:start w:val="1"/>
      <w:numFmt w:val="decimal"/>
      <w:lvlText w:val="%1"/>
      <w:lvlJc w:val="left"/>
      <w:pPr>
        <w:ind w:left="432" w:hanging="432"/>
      </w:pPr>
    </w:lvl>
    <w:lvl w:ilvl="1">
      <w:start w:val="1"/>
      <w:numFmt w:val="decimal"/>
      <w:lvlText w:val="%1.%2"/>
      <w:lvlJc w:val="left"/>
      <w:pPr>
        <w:ind w:left="-1834" w:hanging="576"/>
      </w:pPr>
    </w:lvl>
    <w:lvl w:ilvl="2">
      <w:start w:val="1"/>
      <w:numFmt w:val="decimal"/>
      <w:lvlText w:val="%1.%2.%3"/>
      <w:lvlJc w:val="left"/>
      <w:pPr>
        <w:ind w:left="-2399" w:hanging="720"/>
      </w:pPr>
    </w:lvl>
    <w:lvl w:ilvl="3">
      <w:start w:val="1"/>
      <w:numFmt w:val="decimal"/>
      <w:lvlText w:val="%1.%2.%3.%4"/>
      <w:lvlJc w:val="left"/>
      <w:pPr>
        <w:ind w:left="-2255" w:hanging="864"/>
      </w:pPr>
    </w:lvl>
    <w:lvl w:ilvl="4">
      <w:start w:val="1"/>
      <w:numFmt w:val="decimal"/>
      <w:lvlText w:val="%1.%2.%3.%4.%5"/>
      <w:lvlJc w:val="left"/>
      <w:pPr>
        <w:ind w:left="-2111" w:hanging="1008"/>
      </w:pPr>
    </w:lvl>
    <w:lvl w:ilvl="5">
      <w:start w:val="1"/>
      <w:numFmt w:val="decimal"/>
      <w:lvlText w:val="%1.%2.%3.%4.%5.%6"/>
      <w:lvlJc w:val="left"/>
      <w:pPr>
        <w:ind w:left="-1967" w:hanging="1152"/>
      </w:pPr>
    </w:lvl>
    <w:lvl w:ilvl="6">
      <w:start w:val="1"/>
      <w:numFmt w:val="decimal"/>
      <w:lvlText w:val="%1.%2.%3.%4.%5.%6.%7"/>
      <w:lvlJc w:val="left"/>
      <w:pPr>
        <w:ind w:left="-1823" w:hanging="1296"/>
      </w:pPr>
    </w:lvl>
    <w:lvl w:ilvl="7">
      <w:start w:val="1"/>
      <w:numFmt w:val="decimal"/>
      <w:lvlText w:val="%1.%2.%3.%4.%5.%6.%7.%8"/>
      <w:lvlJc w:val="left"/>
      <w:pPr>
        <w:ind w:left="-1679" w:hanging="1440"/>
      </w:pPr>
    </w:lvl>
    <w:lvl w:ilvl="8">
      <w:start w:val="1"/>
      <w:numFmt w:val="decimal"/>
      <w:lvlText w:val="%1.%2.%3.%4.%5.%6.%7.%8.%9"/>
      <w:lvlJc w:val="left"/>
      <w:pPr>
        <w:ind w:left="-1535" w:hanging="1584"/>
      </w:pPr>
    </w:lvl>
  </w:abstractNum>
  <w:num w:numId="1">
    <w:abstractNumId w:val="5"/>
  </w:num>
  <w:num w:numId="2">
    <w:abstractNumId w:val="4"/>
  </w:num>
  <w:num w:numId="3">
    <w:abstractNumId w:val="9"/>
  </w:num>
  <w:num w:numId="4">
    <w:abstractNumId w:val="0"/>
  </w:num>
  <w:num w:numId="5">
    <w:abstractNumId w:val="8"/>
  </w:num>
  <w:num w:numId="6">
    <w:abstractNumId w:val="10"/>
  </w:num>
  <w:num w:numId="7">
    <w:abstractNumId w:val="7"/>
  </w:num>
  <w:num w:numId="8">
    <w:abstractNumId w:val="11"/>
  </w:num>
  <w:num w:numId="9">
    <w:abstractNumId w:val="12"/>
  </w:num>
  <w:num w:numId="10">
    <w:abstractNumId w:val="3"/>
  </w:num>
  <w:num w:numId="11">
    <w:abstractNumId w:val="6"/>
  </w:num>
  <w:num w:numId="12">
    <w:abstractNumId w:val="13"/>
  </w:num>
  <w:num w:numId="13">
    <w:abstractNumId w:val="14"/>
  </w:num>
  <w:num w:numId="14">
    <w:abstractNumId w:val="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108"/>
    <w:rsid w:val="0000161A"/>
    <w:rsid w:val="00026DAD"/>
    <w:rsid w:val="00030747"/>
    <w:rsid w:val="00031B3D"/>
    <w:rsid w:val="000709FF"/>
    <w:rsid w:val="0007286E"/>
    <w:rsid w:val="000849EF"/>
    <w:rsid w:val="000D1A12"/>
    <w:rsid w:val="0010071F"/>
    <w:rsid w:val="001074B0"/>
    <w:rsid w:val="001547D0"/>
    <w:rsid w:val="0016235C"/>
    <w:rsid w:val="00167617"/>
    <w:rsid w:val="001756F4"/>
    <w:rsid w:val="001765AC"/>
    <w:rsid w:val="001E6B0A"/>
    <w:rsid w:val="001E7644"/>
    <w:rsid w:val="00232388"/>
    <w:rsid w:val="00247886"/>
    <w:rsid w:val="002C33F7"/>
    <w:rsid w:val="002D62BD"/>
    <w:rsid w:val="002F1A38"/>
    <w:rsid w:val="00314FBC"/>
    <w:rsid w:val="00341272"/>
    <w:rsid w:val="00343127"/>
    <w:rsid w:val="003573F0"/>
    <w:rsid w:val="003B36B2"/>
    <w:rsid w:val="003C3762"/>
    <w:rsid w:val="003C65A8"/>
    <w:rsid w:val="004065BA"/>
    <w:rsid w:val="00486B92"/>
    <w:rsid w:val="0049277A"/>
    <w:rsid w:val="004E63D1"/>
    <w:rsid w:val="0050309A"/>
    <w:rsid w:val="005202FA"/>
    <w:rsid w:val="005623E7"/>
    <w:rsid w:val="005A2F6C"/>
    <w:rsid w:val="005B5033"/>
    <w:rsid w:val="005C5AF8"/>
    <w:rsid w:val="005C7667"/>
    <w:rsid w:val="0062117B"/>
    <w:rsid w:val="006A37AB"/>
    <w:rsid w:val="006B2607"/>
    <w:rsid w:val="006C3849"/>
    <w:rsid w:val="006E7A6C"/>
    <w:rsid w:val="007232E5"/>
    <w:rsid w:val="00732894"/>
    <w:rsid w:val="00750C3D"/>
    <w:rsid w:val="007751F7"/>
    <w:rsid w:val="00796690"/>
    <w:rsid w:val="008047C8"/>
    <w:rsid w:val="008270C3"/>
    <w:rsid w:val="00827842"/>
    <w:rsid w:val="008648FD"/>
    <w:rsid w:val="00876E58"/>
    <w:rsid w:val="008968DF"/>
    <w:rsid w:val="008B6B4A"/>
    <w:rsid w:val="008E500C"/>
    <w:rsid w:val="00904D48"/>
    <w:rsid w:val="0094122D"/>
    <w:rsid w:val="00945D7D"/>
    <w:rsid w:val="00954108"/>
    <w:rsid w:val="00973736"/>
    <w:rsid w:val="009F33CC"/>
    <w:rsid w:val="00A15930"/>
    <w:rsid w:val="00A402F4"/>
    <w:rsid w:val="00A63111"/>
    <w:rsid w:val="00A71E04"/>
    <w:rsid w:val="00A970CB"/>
    <w:rsid w:val="00AB1B3E"/>
    <w:rsid w:val="00AC7E54"/>
    <w:rsid w:val="00B23223"/>
    <w:rsid w:val="00B668B7"/>
    <w:rsid w:val="00BA714B"/>
    <w:rsid w:val="00BA7BCC"/>
    <w:rsid w:val="00BD61C6"/>
    <w:rsid w:val="00C02A3D"/>
    <w:rsid w:val="00C2466D"/>
    <w:rsid w:val="00C5037E"/>
    <w:rsid w:val="00CB09DA"/>
    <w:rsid w:val="00CE5417"/>
    <w:rsid w:val="00CE70A1"/>
    <w:rsid w:val="00D535E0"/>
    <w:rsid w:val="00D974D9"/>
    <w:rsid w:val="00DA66AF"/>
    <w:rsid w:val="00DD5DF9"/>
    <w:rsid w:val="00DE0F67"/>
    <w:rsid w:val="00E1051B"/>
    <w:rsid w:val="00E126FE"/>
    <w:rsid w:val="00E31320"/>
    <w:rsid w:val="00EA58CE"/>
    <w:rsid w:val="00EB3C01"/>
    <w:rsid w:val="00EF5404"/>
    <w:rsid w:val="00F023A5"/>
    <w:rsid w:val="00F2759F"/>
    <w:rsid w:val="00F458ED"/>
    <w:rsid w:val="00F853F8"/>
    <w:rsid w:val="00FB0CDB"/>
    <w:rsid w:val="00FD025E"/>
    <w:rsid w:val="00FD226D"/>
    <w:rsid w:val="00FD6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7C365"/>
  <w14:defaultImageDpi w14:val="32767"/>
  <w15:chartTrackingRefBased/>
  <w15:docId w15:val="{0ACF514B-3268-C34C-9362-F8E6CD79D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F5404"/>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EF5404"/>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F5404"/>
    <w:pPr>
      <w:keepNext/>
      <w:keepLines/>
      <w:spacing w:before="40" w:after="12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EF5404"/>
    <w:pPr>
      <w:keepNext/>
      <w:keepLines/>
      <w:spacing w:before="40" w:after="12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954108"/>
    <w:pPr>
      <w:keepNext/>
      <w:keepLines/>
      <w:numPr>
        <w:ilvl w:val="3"/>
        <w:numId w:val="6"/>
      </w:numPr>
      <w:spacing w:before="40" w:after="120"/>
      <w:ind w:left="862" w:hanging="862"/>
      <w:outlineLvl w:val="3"/>
    </w:pPr>
    <w:rPr>
      <w:rFonts w:eastAsiaTheme="majorEastAsia" w:cstheme="majorBidi"/>
      <w:b/>
      <w:iCs/>
      <w:color w:val="000000" w:themeColor="text1"/>
      <w:sz w:val="28"/>
    </w:rPr>
  </w:style>
  <w:style w:type="paragraph" w:styleId="Heading5">
    <w:name w:val="heading 5"/>
    <w:basedOn w:val="Normal"/>
    <w:next w:val="Normal"/>
    <w:link w:val="Heading5Char"/>
    <w:uiPriority w:val="9"/>
    <w:unhideWhenUsed/>
    <w:qFormat/>
    <w:rsid w:val="00954108"/>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54108"/>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954108"/>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954108"/>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954108"/>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4108"/>
    <w:rPr>
      <w:rFonts w:ascii="Arial" w:eastAsiaTheme="majorEastAsia" w:hAnsi="Arial" w:cstheme="majorBidi"/>
      <w:b/>
      <w:color w:val="000000" w:themeColor="text1"/>
      <w:sz w:val="32"/>
      <w:szCs w:val="32"/>
    </w:rPr>
  </w:style>
  <w:style w:type="character" w:customStyle="1" w:styleId="Heading2Char">
    <w:name w:val="Heading 2 Char"/>
    <w:basedOn w:val="DefaultParagraphFont"/>
    <w:link w:val="Heading2"/>
    <w:uiPriority w:val="9"/>
    <w:rsid w:val="00EF5404"/>
    <w:rPr>
      <w:rFonts w:ascii="Arial" w:eastAsiaTheme="majorEastAsia" w:hAnsi="Arial" w:cstheme="majorBidi"/>
      <w:b/>
      <w:i/>
      <w:color w:val="000000" w:themeColor="text1"/>
      <w:szCs w:val="26"/>
    </w:rPr>
  </w:style>
  <w:style w:type="character" w:customStyle="1" w:styleId="Heading3Char">
    <w:name w:val="Heading 3 Char"/>
    <w:basedOn w:val="DefaultParagraphFont"/>
    <w:link w:val="Heading3"/>
    <w:uiPriority w:val="9"/>
    <w:rsid w:val="00EF5404"/>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954108"/>
    <w:rPr>
      <w:rFonts w:ascii="Arial" w:eastAsiaTheme="majorEastAsia" w:hAnsi="Arial" w:cstheme="majorBidi"/>
      <w:b/>
      <w:iCs/>
      <w:color w:val="000000" w:themeColor="text1"/>
      <w:sz w:val="28"/>
    </w:rPr>
  </w:style>
  <w:style w:type="character" w:customStyle="1" w:styleId="Heading5Char">
    <w:name w:val="Heading 5 Char"/>
    <w:basedOn w:val="DefaultParagraphFont"/>
    <w:link w:val="Heading5"/>
    <w:uiPriority w:val="9"/>
    <w:rsid w:val="0095410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95410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95410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9541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954108"/>
    <w:rPr>
      <w:rFonts w:asciiTheme="majorHAnsi" w:eastAsiaTheme="majorEastAsia" w:hAnsiTheme="majorHAnsi" w:cstheme="majorBidi"/>
      <w:i/>
      <w:iCs/>
      <w:color w:val="272727" w:themeColor="text1" w:themeTint="D8"/>
      <w:sz w:val="21"/>
      <w:szCs w:val="21"/>
    </w:rPr>
  </w:style>
  <w:style w:type="character" w:customStyle="1" w:styleId="HeaderChar">
    <w:name w:val="Header Char"/>
    <w:basedOn w:val="DefaultParagraphFont"/>
    <w:link w:val="Header"/>
    <w:uiPriority w:val="99"/>
    <w:rsid w:val="00954108"/>
  </w:style>
  <w:style w:type="paragraph" w:styleId="Header">
    <w:name w:val="header"/>
    <w:basedOn w:val="Normal"/>
    <w:link w:val="HeaderChar"/>
    <w:uiPriority w:val="99"/>
    <w:unhideWhenUsed/>
    <w:rsid w:val="00954108"/>
    <w:pPr>
      <w:tabs>
        <w:tab w:val="center" w:pos="4513"/>
        <w:tab w:val="right" w:pos="9026"/>
      </w:tabs>
    </w:pPr>
    <w:rPr>
      <w:rFonts w:asciiTheme="minorHAnsi" w:hAnsiTheme="minorHAnsi"/>
    </w:rPr>
  </w:style>
  <w:style w:type="character" w:customStyle="1" w:styleId="HeaderChar1">
    <w:name w:val="Header Char1"/>
    <w:basedOn w:val="DefaultParagraphFont"/>
    <w:uiPriority w:val="99"/>
    <w:semiHidden/>
    <w:rsid w:val="00954108"/>
    <w:rPr>
      <w:rFonts w:ascii="Arial" w:hAnsi="Arial"/>
    </w:rPr>
  </w:style>
  <w:style w:type="character" w:customStyle="1" w:styleId="FooterChar">
    <w:name w:val="Footer Char"/>
    <w:basedOn w:val="DefaultParagraphFont"/>
    <w:link w:val="Footer"/>
    <w:uiPriority w:val="99"/>
    <w:rsid w:val="00954108"/>
  </w:style>
  <w:style w:type="paragraph" w:styleId="Footer">
    <w:name w:val="footer"/>
    <w:basedOn w:val="Normal"/>
    <w:link w:val="FooterChar"/>
    <w:uiPriority w:val="99"/>
    <w:unhideWhenUsed/>
    <w:rsid w:val="00954108"/>
    <w:pPr>
      <w:tabs>
        <w:tab w:val="center" w:pos="4513"/>
        <w:tab w:val="right" w:pos="9026"/>
      </w:tabs>
    </w:pPr>
    <w:rPr>
      <w:rFonts w:asciiTheme="minorHAnsi" w:hAnsiTheme="minorHAnsi"/>
    </w:rPr>
  </w:style>
  <w:style w:type="character" w:customStyle="1" w:styleId="FooterChar1">
    <w:name w:val="Footer Char1"/>
    <w:basedOn w:val="DefaultParagraphFont"/>
    <w:uiPriority w:val="99"/>
    <w:semiHidden/>
    <w:rsid w:val="00954108"/>
    <w:rPr>
      <w:rFonts w:ascii="Arial" w:hAnsi="Arial"/>
    </w:rPr>
  </w:style>
  <w:style w:type="character" w:customStyle="1" w:styleId="CommentTextChar">
    <w:name w:val="Comment Text Char"/>
    <w:basedOn w:val="DefaultParagraphFont"/>
    <w:link w:val="CommentText"/>
    <w:uiPriority w:val="99"/>
    <w:semiHidden/>
    <w:rsid w:val="00954108"/>
    <w:rPr>
      <w:sz w:val="20"/>
      <w:szCs w:val="20"/>
    </w:rPr>
  </w:style>
  <w:style w:type="paragraph" w:styleId="CommentText">
    <w:name w:val="annotation text"/>
    <w:basedOn w:val="Normal"/>
    <w:link w:val="CommentTextChar"/>
    <w:uiPriority w:val="99"/>
    <w:semiHidden/>
    <w:unhideWhenUsed/>
    <w:rsid w:val="00954108"/>
    <w:rPr>
      <w:rFonts w:asciiTheme="minorHAnsi" w:hAnsiTheme="minorHAnsi"/>
      <w:sz w:val="20"/>
      <w:szCs w:val="20"/>
    </w:rPr>
  </w:style>
  <w:style w:type="character" w:customStyle="1" w:styleId="CommentTextChar1">
    <w:name w:val="Comment Text Char1"/>
    <w:basedOn w:val="DefaultParagraphFont"/>
    <w:uiPriority w:val="99"/>
    <w:semiHidden/>
    <w:rsid w:val="00954108"/>
    <w:rPr>
      <w:rFonts w:ascii="Arial" w:hAnsi="Arial"/>
      <w:sz w:val="20"/>
      <w:szCs w:val="20"/>
    </w:rPr>
  </w:style>
  <w:style w:type="character" w:customStyle="1" w:styleId="CommentSubjectChar">
    <w:name w:val="Comment Subject Char"/>
    <w:basedOn w:val="CommentTextChar"/>
    <w:link w:val="CommentSubject"/>
    <w:uiPriority w:val="99"/>
    <w:semiHidden/>
    <w:rsid w:val="00954108"/>
    <w:rPr>
      <w:b/>
      <w:bCs/>
      <w:sz w:val="20"/>
      <w:szCs w:val="20"/>
    </w:rPr>
  </w:style>
  <w:style w:type="paragraph" w:styleId="CommentSubject">
    <w:name w:val="annotation subject"/>
    <w:basedOn w:val="CommentText"/>
    <w:next w:val="CommentText"/>
    <w:link w:val="CommentSubjectChar"/>
    <w:uiPriority w:val="99"/>
    <w:semiHidden/>
    <w:unhideWhenUsed/>
    <w:rsid w:val="00954108"/>
    <w:rPr>
      <w:b/>
      <w:bCs/>
    </w:rPr>
  </w:style>
  <w:style w:type="character" w:customStyle="1" w:styleId="CommentSubjectChar1">
    <w:name w:val="Comment Subject Char1"/>
    <w:basedOn w:val="CommentTextChar1"/>
    <w:uiPriority w:val="99"/>
    <w:semiHidden/>
    <w:rsid w:val="00954108"/>
    <w:rPr>
      <w:rFonts w:ascii="Arial" w:hAnsi="Arial"/>
      <w:b/>
      <w:bCs/>
      <w:sz w:val="20"/>
      <w:szCs w:val="20"/>
    </w:rPr>
  </w:style>
  <w:style w:type="character" w:customStyle="1" w:styleId="BalloonTextChar">
    <w:name w:val="Balloon Text Char"/>
    <w:basedOn w:val="DefaultParagraphFont"/>
    <w:link w:val="BalloonText"/>
    <w:uiPriority w:val="99"/>
    <w:semiHidden/>
    <w:rsid w:val="00954108"/>
    <w:rPr>
      <w:rFonts w:ascii="Segoe UI" w:hAnsi="Segoe UI" w:cs="Segoe UI"/>
      <w:sz w:val="18"/>
      <w:szCs w:val="18"/>
    </w:rPr>
  </w:style>
  <w:style w:type="paragraph" w:styleId="BalloonText">
    <w:name w:val="Balloon Text"/>
    <w:basedOn w:val="Normal"/>
    <w:link w:val="BalloonTextChar"/>
    <w:uiPriority w:val="99"/>
    <w:semiHidden/>
    <w:unhideWhenUsed/>
    <w:rsid w:val="00954108"/>
    <w:rPr>
      <w:rFonts w:ascii="Segoe UI" w:hAnsi="Segoe UI" w:cs="Segoe UI"/>
      <w:sz w:val="18"/>
      <w:szCs w:val="18"/>
    </w:rPr>
  </w:style>
  <w:style w:type="character" w:customStyle="1" w:styleId="BalloonTextChar1">
    <w:name w:val="Balloon Text Char1"/>
    <w:basedOn w:val="DefaultParagraphFont"/>
    <w:uiPriority w:val="99"/>
    <w:semiHidden/>
    <w:rsid w:val="00954108"/>
    <w:rPr>
      <w:rFonts w:ascii="Times New Roman" w:hAnsi="Times New Roman" w:cs="Times New Roman"/>
      <w:sz w:val="18"/>
      <w:szCs w:val="18"/>
    </w:rPr>
  </w:style>
  <w:style w:type="character" w:styleId="Hyperlink">
    <w:name w:val="Hyperlink"/>
    <w:basedOn w:val="DefaultParagraphFont"/>
    <w:uiPriority w:val="99"/>
    <w:unhideWhenUsed/>
    <w:rsid w:val="00954108"/>
    <w:rPr>
      <w:color w:val="0563C1" w:themeColor="hyperlink"/>
      <w:u w:val="single"/>
    </w:rPr>
  </w:style>
  <w:style w:type="paragraph" w:styleId="Caption">
    <w:name w:val="caption"/>
    <w:basedOn w:val="Normal"/>
    <w:next w:val="Normal"/>
    <w:uiPriority w:val="35"/>
    <w:unhideWhenUsed/>
    <w:qFormat/>
    <w:rsid w:val="00954108"/>
    <w:pPr>
      <w:spacing w:after="200"/>
    </w:pPr>
    <w:rPr>
      <w:i/>
      <w:iCs/>
      <w:color w:val="44546A" w:themeColor="text2"/>
      <w:sz w:val="18"/>
      <w:szCs w:val="18"/>
    </w:rPr>
  </w:style>
  <w:style w:type="paragraph" w:customStyle="1" w:styleId="p1">
    <w:name w:val="p1"/>
    <w:basedOn w:val="Normal"/>
    <w:rsid w:val="00954108"/>
    <w:rPr>
      <w:rFonts w:ascii="Times" w:hAnsi="Times" w:cs="Times New Roman"/>
      <w:sz w:val="14"/>
      <w:szCs w:val="14"/>
      <w:lang w:eastAsia="en-GB"/>
    </w:rPr>
  </w:style>
  <w:style w:type="character" w:styleId="PageNumber">
    <w:name w:val="page number"/>
    <w:basedOn w:val="DefaultParagraphFont"/>
    <w:uiPriority w:val="99"/>
    <w:semiHidden/>
    <w:unhideWhenUsed/>
    <w:rsid w:val="00954108"/>
  </w:style>
  <w:style w:type="character" w:styleId="FollowedHyperlink">
    <w:name w:val="FollowedHyperlink"/>
    <w:basedOn w:val="DefaultParagraphFont"/>
    <w:uiPriority w:val="99"/>
    <w:semiHidden/>
    <w:unhideWhenUsed/>
    <w:rsid w:val="00954108"/>
    <w:rPr>
      <w:color w:val="954F72" w:themeColor="followedHyperlink"/>
      <w:u w:val="single"/>
    </w:rPr>
  </w:style>
  <w:style w:type="table" w:styleId="TableGrid">
    <w:name w:val="Table Grid"/>
    <w:basedOn w:val="TableNormal"/>
    <w:uiPriority w:val="39"/>
    <w:rsid w:val="00954108"/>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54108"/>
    <w:pPr>
      <w:ind w:left="720"/>
      <w:contextualSpacing/>
    </w:pPr>
  </w:style>
  <w:style w:type="character" w:styleId="CommentReference">
    <w:name w:val="annotation reference"/>
    <w:basedOn w:val="DefaultParagraphFont"/>
    <w:uiPriority w:val="99"/>
    <w:semiHidden/>
    <w:unhideWhenUsed/>
    <w:rsid w:val="00954108"/>
    <w:rPr>
      <w:sz w:val="16"/>
      <w:szCs w:val="16"/>
    </w:rPr>
  </w:style>
  <w:style w:type="paragraph" w:customStyle="1" w:styleId="Body">
    <w:name w:val="Body"/>
    <w:rsid w:val="00954108"/>
    <w:pPr>
      <w:keepNext/>
      <w:shd w:val="clear" w:color="auto" w:fill="FFFFFF"/>
      <w:autoSpaceDN w:val="0"/>
      <w:spacing w:after="200" w:line="276" w:lineRule="auto"/>
      <w:textAlignment w:val="baseline"/>
    </w:pPr>
    <w:rPr>
      <w:rFonts w:ascii="Calibri" w:eastAsia="Calibri" w:hAnsi="Calibri" w:cs="Calibri"/>
      <w:color w:val="000000"/>
      <w:kern w:val="3"/>
      <w:sz w:val="22"/>
      <w:szCs w:val="22"/>
      <w:lang w:val="en-US" w:eastAsia="zh-CN" w:bidi="hi-IN"/>
    </w:rPr>
  </w:style>
  <w:style w:type="paragraph" w:styleId="NormalWeb">
    <w:name w:val="Normal (Web)"/>
    <w:basedOn w:val="Normal"/>
    <w:uiPriority w:val="99"/>
    <w:unhideWhenUsed/>
    <w:rsid w:val="00954108"/>
    <w:pPr>
      <w:spacing w:before="100" w:beforeAutospacing="1" w:after="100" w:afterAutospacing="1"/>
    </w:pPr>
    <w:rPr>
      <w:rFonts w:cs="Times New Roman"/>
      <w:lang w:val="en-US"/>
    </w:rPr>
  </w:style>
  <w:style w:type="paragraph" w:styleId="Revision">
    <w:name w:val="Revision"/>
    <w:hidden/>
    <w:uiPriority w:val="99"/>
    <w:semiHidden/>
    <w:rsid w:val="00954108"/>
  </w:style>
  <w:style w:type="character" w:styleId="UnresolvedMention">
    <w:name w:val="Unresolved Mention"/>
    <w:basedOn w:val="DefaultParagraphFont"/>
    <w:uiPriority w:val="99"/>
    <w:unhideWhenUsed/>
    <w:rsid w:val="00954108"/>
    <w:rPr>
      <w:color w:val="808080"/>
      <w:shd w:val="clear" w:color="auto" w:fill="E6E6E6"/>
    </w:rPr>
  </w:style>
  <w:style w:type="paragraph" w:styleId="NoSpacing">
    <w:name w:val="No Spacing"/>
    <w:uiPriority w:val="1"/>
    <w:qFormat/>
    <w:rsid w:val="00954108"/>
    <w:rPr>
      <w:rFonts w:ascii="Arial" w:hAnsi="Arial"/>
    </w:rPr>
  </w:style>
  <w:style w:type="paragraph" w:customStyle="1" w:styleId="msonormal0">
    <w:name w:val="msonormal"/>
    <w:basedOn w:val="Normal"/>
    <w:rsid w:val="00954108"/>
    <w:pPr>
      <w:spacing w:before="100" w:beforeAutospacing="1" w:after="100" w:afterAutospacing="1"/>
    </w:pPr>
    <w:rPr>
      <w:rFonts w:eastAsia="Times New Roman" w:cs="Times New Roman"/>
      <w:lang w:eastAsia="en-GB"/>
    </w:rPr>
  </w:style>
  <w:style w:type="paragraph" w:styleId="Title">
    <w:name w:val="Title"/>
    <w:basedOn w:val="Normal"/>
    <w:next w:val="Normal"/>
    <w:link w:val="TitleChar"/>
    <w:qFormat/>
    <w:rsid w:val="0095410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54108"/>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954108"/>
  </w:style>
  <w:style w:type="character" w:styleId="LineNumber">
    <w:name w:val="line number"/>
    <w:basedOn w:val="DefaultParagraphFont"/>
    <w:uiPriority w:val="99"/>
    <w:semiHidden/>
    <w:unhideWhenUsed/>
    <w:rsid w:val="003431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med@harper-adams.ac.uk" TargetMode="Externa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drive5.com/usearch/manual/tax_annot.html" TargetMode="External"/><Relationship Id="rId19" Type="http://schemas.openxmlformats.org/officeDocument/2006/relationships/hyperlink" Target="https://www.ncbi.nlm.nih.gov/genbank/" TargetMode="External"/><Relationship Id="rId4" Type="http://schemas.openxmlformats.org/officeDocument/2006/relationships/settings" Target="settings.xml"/><Relationship Id="rId9" Type="http://schemas.openxmlformats.org/officeDocument/2006/relationships/hyperlink" Target="https://www.drive5.com/usearch/manual/exp_errs.html"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5EB10-91AE-004C-AB72-C85EE6D28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4</Pages>
  <Words>11214</Words>
  <Characters>62341</Characters>
  <Application>Microsoft Office Word</Application>
  <DocSecurity>0</DocSecurity>
  <Lines>1763</Lines>
  <Paragraphs>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Ahmed</dc:creator>
  <cp:keywords/>
  <dc:description/>
  <cp:lastModifiedBy>Mohammed Ahmed</cp:lastModifiedBy>
  <cp:revision>5</cp:revision>
  <dcterms:created xsi:type="dcterms:W3CDTF">2018-06-22T15:10:00Z</dcterms:created>
  <dcterms:modified xsi:type="dcterms:W3CDTF">2018-06-23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zookeys</vt:lpwstr>
  </property>
  <property fmtid="{D5CDD505-2E9C-101B-9397-08002B2CF9AE}" pid="21" name="Mendeley Recent Style Name 9_1">
    <vt:lpwstr>ZooKeys</vt:lpwstr>
  </property>
  <property fmtid="{D5CDD505-2E9C-101B-9397-08002B2CF9AE}" pid="22" name="Mendeley Document_1">
    <vt:lpwstr>True</vt:lpwstr>
  </property>
  <property fmtid="{D5CDD505-2E9C-101B-9397-08002B2CF9AE}" pid="23" name="Mendeley Unique User Id_1">
    <vt:lpwstr>12682c86-8dd9-3ede-badf-08d9294bda23</vt:lpwstr>
  </property>
  <property fmtid="{D5CDD505-2E9C-101B-9397-08002B2CF9AE}" pid="24" name="Mendeley Citation Style_1">
    <vt:lpwstr>http://www.zotero.org/styles/zookeys</vt:lpwstr>
  </property>
</Properties>
</file>